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A3CF9E" w14:textId="77777777" w:rsidR="000A0644" w:rsidRDefault="000A0644">
      <w:pPr>
        <w:spacing w:after="0" w:line="240" w:lineRule="auto"/>
        <w:ind w:right="-20"/>
        <w:rPr>
          <w:rFonts w:eastAsia="Times New Roman"/>
          <w:sz w:val="20"/>
          <w:szCs w:val="20"/>
        </w:rPr>
      </w:pPr>
    </w:p>
    <w:p w14:paraId="4A60EB2A" w14:textId="77777777" w:rsidR="000A0644" w:rsidRDefault="00F36322">
      <w:pPr>
        <w:spacing w:after="0" w:line="200" w:lineRule="exact"/>
        <w:rPr>
          <w:sz w:val="20"/>
          <w:szCs w:val="20"/>
        </w:rPr>
      </w:pPr>
      <w:r>
        <w:rPr>
          <w:noProof/>
          <w:sz w:val="20"/>
          <w:szCs w:val="20"/>
        </w:rPr>
        <w:drawing>
          <wp:anchor distT="0" distB="0" distL="0" distR="0" simplePos="0" relativeHeight="4" behindDoc="0" locked="0" layoutInCell="0" allowOverlap="1" wp14:anchorId="45A1364E" wp14:editId="54AD251A">
            <wp:simplePos x="0" y="0"/>
            <wp:positionH relativeFrom="column">
              <wp:posOffset>123825</wp:posOffset>
            </wp:positionH>
            <wp:positionV relativeFrom="paragraph">
              <wp:posOffset>50165</wp:posOffset>
            </wp:positionV>
            <wp:extent cx="1238250" cy="960120"/>
            <wp:effectExtent l="0" t="0" r="0" b="0"/>
            <wp:wrapNone/>
            <wp:docPr id="1"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5"/>
                    <pic:cNvPicPr>
                      <a:picLocks noChangeAspect="1" noChangeArrowheads="1"/>
                    </pic:cNvPicPr>
                  </pic:nvPicPr>
                  <pic:blipFill>
                    <a:blip r:embed="rId8"/>
                    <a:stretch>
                      <a:fillRect/>
                    </a:stretch>
                  </pic:blipFill>
                  <pic:spPr bwMode="auto">
                    <a:xfrm>
                      <a:off x="0" y="0"/>
                      <a:ext cx="1238250" cy="960120"/>
                    </a:xfrm>
                    <a:prstGeom prst="rect">
                      <a:avLst/>
                    </a:prstGeom>
                  </pic:spPr>
                </pic:pic>
              </a:graphicData>
            </a:graphic>
          </wp:anchor>
        </w:drawing>
      </w:r>
    </w:p>
    <w:p w14:paraId="032A9363" w14:textId="77777777" w:rsidR="000A0644" w:rsidRDefault="000A0644">
      <w:pPr>
        <w:jc w:val="center"/>
        <w:rPr>
          <w:b/>
          <w:sz w:val="32"/>
          <w:szCs w:val="40"/>
          <w:lang w:val="en-US"/>
        </w:rPr>
      </w:pPr>
    </w:p>
    <w:p w14:paraId="1364EA60" w14:textId="77777777" w:rsidR="000A0644" w:rsidRDefault="000A0644">
      <w:pPr>
        <w:jc w:val="center"/>
        <w:rPr>
          <w:b/>
          <w:sz w:val="32"/>
          <w:szCs w:val="40"/>
          <w:lang w:val="en-US"/>
        </w:rPr>
      </w:pPr>
    </w:p>
    <w:p w14:paraId="21801B34" w14:textId="77777777" w:rsidR="000A0644" w:rsidRDefault="000A0644">
      <w:pPr>
        <w:jc w:val="center"/>
        <w:rPr>
          <w:b/>
          <w:sz w:val="32"/>
          <w:szCs w:val="40"/>
          <w:lang w:val="en-US"/>
        </w:rPr>
      </w:pPr>
    </w:p>
    <w:p w14:paraId="16A6E980" w14:textId="7570A64A" w:rsidR="000A0644" w:rsidRPr="00E47CCC" w:rsidRDefault="00E47CCC" w:rsidP="00E47CCC">
      <w:pPr>
        <w:jc w:val="center"/>
        <w:rPr>
          <w:b/>
          <w:sz w:val="32"/>
          <w:szCs w:val="40"/>
          <w:lang w:val="en-US"/>
        </w:rPr>
      </w:pPr>
      <w:r w:rsidRPr="00E47CCC">
        <w:rPr>
          <w:b/>
          <w:bCs/>
          <w:sz w:val="40"/>
          <w:szCs w:val="40"/>
        </w:rPr>
        <w:t>From Planning to Code: Automating Software Development</w:t>
      </w:r>
      <w:r>
        <w:rPr>
          <w:b/>
          <w:bCs/>
          <w:sz w:val="40"/>
          <w:szCs w:val="40"/>
        </w:rPr>
        <w:t xml:space="preserve"> Lifecycle</w:t>
      </w:r>
      <w:r w:rsidRPr="00E47CCC">
        <w:rPr>
          <w:b/>
          <w:bCs/>
          <w:sz w:val="40"/>
          <w:szCs w:val="40"/>
        </w:rPr>
        <w:t xml:space="preserve"> with Reasoning Models and Agentic Tools</w:t>
      </w:r>
    </w:p>
    <w:p w14:paraId="1C588C73" w14:textId="77777777" w:rsidR="000A0644" w:rsidRDefault="000A0644">
      <w:pPr>
        <w:spacing w:after="0" w:line="200" w:lineRule="exact"/>
        <w:rPr>
          <w:sz w:val="20"/>
          <w:szCs w:val="20"/>
          <w:lang w:val="en-US"/>
        </w:rPr>
      </w:pPr>
    </w:p>
    <w:p w14:paraId="0C10CD0E" w14:textId="77777777" w:rsidR="000A0644" w:rsidRDefault="000A0644">
      <w:pPr>
        <w:spacing w:after="0" w:line="200" w:lineRule="exact"/>
        <w:rPr>
          <w:sz w:val="20"/>
          <w:szCs w:val="20"/>
          <w:lang w:val="en-US"/>
        </w:rPr>
      </w:pPr>
    </w:p>
    <w:p w14:paraId="7B974B2E" w14:textId="77777777" w:rsidR="000A0644" w:rsidRDefault="000A0644">
      <w:pPr>
        <w:spacing w:after="0" w:line="200" w:lineRule="exact"/>
        <w:rPr>
          <w:sz w:val="20"/>
          <w:szCs w:val="20"/>
          <w:lang w:val="en-US"/>
        </w:rPr>
      </w:pPr>
    </w:p>
    <w:p w14:paraId="130680D0" w14:textId="6110546E" w:rsidR="000A0644" w:rsidRPr="007D2615" w:rsidRDefault="00C3220A" w:rsidP="007D2615">
      <w:pPr>
        <w:jc w:val="center"/>
        <w:rPr>
          <w:sz w:val="32"/>
          <w:szCs w:val="40"/>
          <w:lang w:val="en-US"/>
        </w:rPr>
      </w:pPr>
      <w:sdt>
        <w:sdtPr>
          <w:rPr>
            <w:lang w:val="en-US"/>
          </w:rPr>
          <w:alias w:val=""/>
          <w:id w:val="989979043"/>
          <w:dropDownList>
            <w:listItem w:displayText="Bachelorarbeit" w:value="Bachelorarbeit"/>
            <w:listItem w:displayText="Bachelor-Thesis" w:value="Bachelor-Thesis"/>
            <w:listItem w:displayText="Bachelor Thesis" w:value="Bachelor Thesis"/>
            <w:listItem w:displayText="Masterarbeit" w:value="Masterarbeit"/>
            <w:listItem w:displayText="Master-Thesis" w:value="Master-Thesis"/>
            <w:listItem w:displayText="Master Thesis" w:value="Master Thesis"/>
            <w:listItem w:displayText="Research Paper" w:value="Research Paper"/>
            <w:listItem w:displayText="Forschungsarbeit" w:value="Forschungsarbeit"/>
            <w:listItem w:displayText="Studienarbeit" w:value="Studienarbeit"/>
          </w:dropDownList>
        </w:sdtPr>
        <w:sdtEndPr/>
        <w:sdtContent>
          <w:r w:rsidR="00F36322" w:rsidRPr="00771820">
            <w:rPr>
              <w:lang w:val="en-US"/>
            </w:rPr>
            <w:t>Master Thesis</w:t>
          </w:r>
        </w:sdtContent>
      </w:sdt>
      <w:r w:rsidR="00F36322">
        <w:rPr>
          <w:sz w:val="40"/>
          <w:szCs w:val="40"/>
          <w:lang w:val="en-US"/>
        </w:rPr>
        <w:br/>
      </w:r>
      <w:r w:rsidR="00F36322">
        <w:rPr>
          <w:sz w:val="32"/>
          <w:szCs w:val="40"/>
          <w:lang w:val="en-US"/>
        </w:rPr>
        <w:t>by</w:t>
      </w:r>
      <w:r w:rsidR="00F36322">
        <w:rPr>
          <w:sz w:val="32"/>
          <w:szCs w:val="40"/>
          <w:lang w:val="en-US"/>
        </w:rPr>
        <w:br/>
      </w:r>
      <w:r w:rsidR="009C3C8D">
        <w:rPr>
          <w:b/>
          <w:sz w:val="40"/>
          <w:szCs w:val="40"/>
          <w:lang w:val="en-US"/>
        </w:rPr>
        <w:t>Sushant Huilgol</w:t>
      </w:r>
      <w:r w:rsidR="00F36322">
        <w:rPr>
          <w:b/>
          <w:sz w:val="40"/>
          <w:szCs w:val="40"/>
          <w:lang w:val="en-US"/>
        </w:rPr>
        <w:br/>
      </w:r>
      <w:r w:rsidR="00F36322">
        <w:rPr>
          <w:sz w:val="32"/>
          <w:szCs w:val="40"/>
          <w:lang w:val="en-US"/>
        </w:rPr>
        <w:t xml:space="preserve">Matriculation number: </w:t>
      </w:r>
      <w:r w:rsidR="009C3C8D">
        <w:rPr>
          <w:sz w:val="32"/>
          <w:szCs w:val="40"/>
          <w:lang w:val="en-US"/>
        </w:rPr>
        <w:t>11038057</w:t>
      </w:r>
    </w:p>
    <w:p w14:paraId="7B887690" w14:textId="77777777" w:rsidR="000A0644" w:rsidRDefault="000A0644">
      <w:pPr>
        <w:spacing w:after="0" w:line="200" w:lineRule="exact"/>
        <w:rPr>
          <w:sz w:val="20"/>
          <w:szCs w:val="20"/>
          <w:lang w:val="en-US"/>
        </w:rPr>
      </w:pPr>
    </w:p>
    <w:p w14:paraId="3D396BB2" w14:textId="77777777" w:rsidR="000A0644" w:rsidRDefault="000A0644">
      <w:pPr>
        <w:spacing w:after="0" w:line="200" w:lineRule="exact"/>
        <w:rPr>
          <w:sz w:val="20"/>
          <w:szCs w:val="20"/>
          <w:lang w:val="en-US"/>
        </w:rPr>
      </w:pPr>
    </w:p>
    <w:p w14:paraId="5EE56F64" w14:textId="77777777" w:rsidR="000A0644" w:rsidRDefault="000A0644">
      <w:pPr>
        <w:spacing w:after="0" w:line="200" w:lineRule="exact"/>
        <w:rPr>
          <w:sz w:val="20"/>
          <w:szCs w:val="20"/>
          <w:lang w:val="en-US"/>
        </w:rPr>
      </w:pPr>
    </w:p>
    <w:p w14:paraId="22EF4677" w14:textId="3E6F535B" w:rsidR="000A0644" w:rsidRDefault="00F36322">
      <w:pPr>
        <w:jc w:val="center"/>
        <w:rPr>
          <w:sz w:val="28"/>
          <w:lang w:val="en-US"/>
        </w:rPr>
      </w:pPr>
      <w:r>
        <w:fldChar w:fldCharType="begin"/>
      </w:r>
      <w:r>
        <w:instrText>TIME \@"yyyy\-MM\-dd"</w:instrText>
      </w:r>
      <w:r>
        <w:fldChar w:fldCharType="separate"/>
      </w:r>
      <w:r w:rsidR="002C4EE9">
        <w:rPr>
          <w:noProof/>
        </w:rPr>
        <w:t>2025-09-02</w:t>
      </w:r>
      <w:r>
        <w:fldChar w:fldCharType="end"/>
      </w:r>
    </w:p>
    <w:p w14:paraId="506F15BA" w14:textId="77777777" w:rsidR="000A0644" w:rsidRDefault="000A0644">
      <w:pPr>
        <w:spacing w:before="10" w:after="0" w:line="260" w:lineRule="exact"/>
        <w:rPr>
          <w:sz w:val="26"/>
          <w:szCs w:val="26"/>
          <w:lang w:val="en-US"/>
        </w:rPr>
      </w:pPr>
    </w:p>
    <w:p w14:paraId="50A159E2" w14:textId="77777777" w:rsidR="000A0644" w:rsidRDefault="00F36322">
      <w:pPr>
        <w:tabs>
          <w:tab w:val="center" w:pos="4117"/>
          <w:tab w:val="right" w:pos="8234"/>
        </w:tabs>
        <w:jc w:val="center"/>
        <w:rPr>
          <w:sz w:val="28"/>
          <w:szCs w:val="28"/>
          <w:lang w:val="en-US"/>
        </w:rPr>
      </w:pPr>
      <w:r>
        <w:rPr>
          <w:sz w:val="28"/>
          <w:szCs w:val="28"/>
          <w:lang w:val="en-US"/>
        </w:rPr>
        <w:t>SRH University Heidelberg</w:t>
      </w:r>
      <w:r>
        <w:rPr>
          <w:sz w:val="28"/>
          <w:szCs w:val="28"/>
          <w:lang w:val="en-US"/>
        </w:rPr>
        <w:br/>
        <w:t>School of Information, Media and Design</w:t>
      </w:r>
    </w:p>
    <w:p w14:paraId="590220B8" w14:textId="32409895" w:rsidR="000A0644" w:rsidRDefault="00F36322">
      <w:pPr>
        <w:tabs>
          <w:tab w:val="center" w:pos="4117"/>
          <w:tab w:val="right" w:pos="8234"/>
        </w:tabs>
        <w:jc w:val="center"/>
        <w:rPr>
          <w:sz w:val="28"/>
          <w:szCs w:val="28"/>
          <w:lang w:val="en-US"/>
        </w:rPr>
      </w:pPr>
      <w:r>
        <w:rPr>
          <w:sz w:val="28"/>
          <w:szCs w:val="28"/>
          <w:lang w:val="en-US"/>
        </w:rPr>
        <w:t>Applied Computer Science (ACS)</w:t>
      </w:r>
      <w:r>
        <w:rPr>
          <w:sz w:val="28"/>
          <w:szCs w:val="28"/>
          <w:lang w:val="en-US"/>
        </w:rPr>
        <w:br/>
      </w:r>
      <w:r>
        <w:rPr>
          <w:szCs w:val="24"/>
          <w:lang w:val="en-US"/>
        </w:rPr>
        <w:t>Degree course</w:t>
      </w:r>
      <w:r w:rsidR="00E47CCC">
        <w:rPr>
          <w:szCs w:val="24"/>
          <w:lang w:val="en-US"/>
        </w:rPr>
        <w:t>:</w:t>
      </w:r>
      <w:r>
        <w:rPr>
          <w:szCs w:val="24"/>
          <w:lang w:val="en-US"/>
        </w:rPr>
        <w:t xml:space="preserve"> </w:t>
      </w:r>
      <w:r w:rsidR="00E47CCC">
        <w:t>M.Sc. Applied Computer Science</w:t>
      </w:r>
      <w:r>
        <w:rPr>
          <w:szCs w:val="24"/>
          <w:lang w:val="en-US"/>
        </w:rPr>
        <w:br/>
        <w:t>Major field</w:t>
      </w:r>
      <w:r w:rsidR="00E47CCC">
        <w:rPr>
          <w:szCs w:val="24"/>
          <w:lang w:val="en-US"/>
        </w:rPr>
        <w:t xml:space="preserve">: </w:t>
      </w:r>
      <w:r w:rsidR="00E47CCC">
        <w:t>Business Computing</w:t>
      </w:r>
    </w:p>
    <w:p w14:paraId="41AE2915" w14:textId="77777777" w:rsidR="000A0644" w:rsidRDefault="000A0644">
      <w:pPr>
        <w:spacing w:after="0" w:line="200" w:lineRule="exact"/>
        <w:rPr>
          <w:sz w:val="20"/>
          <w:szCs w:val="20"/>
          <w:lang w:val="en-US"/>
        </w:rPr>
      </w:pPr>
    </w:p>
    <w:p w14:paraId="516AD63B" w14:textId="77777777" w:rsidR="000A0644" w:rsidRDefault="000A0644">
      <w:pPr>
        <w:spacing w:after="0" w:line="200" w:lineRule="exact"/>
        <w:rPr>
          <w:sz w:val="20"/>
          <w:szCs w:val="20"/>
          <w:lang w:val="en-US"/>
        </w:rPr>
      </w:pPr>
    </w:p>
    <w:p w14:paraId="6C05EB6A" w14:textId="77777777" w:rsidR="000A0644" w:rsidRDefault="000A0644">
      <w:pPr>
        <w:spacing w:before="8" w:after="0" w:line="220" w:lineRule="exact"/>
        <w:rPr>
          <w:lang w:val="en-US"/>
        </w:rPr>
      </w:pPr>
    </w:p>
    <w:p w14:paraId="3A25448F" w14:textId="59CA94D4" w:rsidR="000A0644" w:rsidRDefault="00F36322">
      <w:pPr>
        <w:tabs>
          <w:tab w:val="left" w:pos="2100"/>
          <w:tab w:val="left" w:pos="4111"/>
        </w:tabs>
        <w:spacing w:after="0" w:line="240" w:lineRule="auto"/>
        <w:ind w:left="63" w:right="60"/>
        <w:rPr>
          <w:rFonts w:eastAsia="Arial"/>
          <w:lang w:val="en-US"/>
        </w:rPr>
      </w:pPr>
      <w:r>
        <w:rPr>
          <w:rFonts w:eastAsia="Arial"/>
          <w:lang w:val="en-US"/>
        </w:rPr>
        <w:tab/>
        <w:t>Internal Supervisors</w:t>
      </w:r>
      <w:r w:rsidR="00E47CCC">
        <w:rPr>
          <w:rFonts w:eastAsia="Arial"/>
          <w:lang w:val="en-US"/>
        </w:rPr>
        <w:t xml:space="preserve">: </w:t>
      </w:r>
      <w:r>
        <w:rPr>
          <w:rFonts w:eastAsia="Arial"/>
          <w:lang w:val="en-US"/>
        </w:rPr>
        <w:tab/>
      </w:r>
      <w:r w:rsidR="00E47CCC">
        <w:t>Prof. Dr. Gerd Moeckel</w:t>
      </w:r>
    </w:p>
    <w:p w14:paraId="42C3EFF3" w14:textId="77777777" w:rsidR="000A0644" w:rsidRDefault="000A0644">
      <w:pPr>
        <w:tabs>
          <w:tab w:val="left" w:pos="2100"/>
          <w:tab w:val="left" w:pos="4111"/>
        </w:tabs>
        <w:spacing w:after="0" w:line="240" w:lineRule="auto"/>
        <w:ind w:left="63" w:right="60"/>
        <w:rPr>
          <w:rFonts w:eastAsia="Arial"/>
          <w:lang w:val="en-US"/>
        </w:rPr>
      </w:pPr>
    </w:p>
    <w:p w14:paraId="371B7696" w14:textId="1DC74146" w:rsidR="000A0644" w:rsidRDefault="00F36322" w:rsidP="00E47CCC">
      <w:pPr>
        <w:tabs>
          <w:tab w:val="left" w:pos="4111"/>
        </w:tabs>
        <w:spacing w:after="0" w:line="240" w:lineRule="auto"/>
        <w:ind w:left="63" w:right="60"/>
        <w:rPr>
          <w:rFonts w:eastAsia="Arial"/>
          <w:lang w:val="en-US"/>
        </w:rPr>
        <w:sectPr w:rsidR="000A0644">
          <w:headerReference w:type="even" r:id="rId9"/>
          <w:headerReference w:type="default" r:id="rId10"/>
          <w:footerReference w:type="even" r:id="rId11"/>
          <w:footerReference w:type="default" r:id="rId12"/>
          <w:headerReference w:type="first" r:id="rId13"/>
          <w:footerReference w:type="first" r:id="rId14"/>
          <w:pgSz w:w="11920" w:h="16838"/>
          <w:pgMar w:top="850" w:right="1701" w:bottom="1701" w:left="1985" w:header="0" w:footer="709" w:gutter="0"/>
          <w:cols w:space="720"/>
          <w:formProt w:val="0"/>
          <w:docGrid w:linePitch="100"/>
        </w:sectPr>
      </w:pPr>
      <w:r>
        <w:rPr>
          <w:rFonts w:eastAsia="Arial"/>
          <w:lang w:val="en-US"/>
        </w:rPr>
        <w:tab/>
      </w:r>
      <w:r w:rsidR="00E47CCC">
        <w:rPr>
          <w:rFonts w:eastAsia="Arial"/>
          <w:lang w:val="en-US"/>
        </w:rPr>
        <w:t xml:space="preserve">   Prof. </w:t>
      </w:r>
      <w:r w:rsidR="00E47CCC">
        <w:t>Paul Tanzer</w:t>
      </w:r>
    </w:p>
    <w:p w14:paraId="33A1182F" w14:textId="77777777" w:rsidR="000A0644" w:rsidRDefault="000A0644">
      <w:pPr>
        <w:rPr>
          <w:lang w:val="en-US"/>
        </w:rPr>
      </w:pPr>
    </w:p>
    <w:p w14:paraId="462985AF" w14:textId="77777777" w:rsidR="000A0644" w:rsidRDefault="000A0644">
      <w:pPr>
        <w:rPr>
          <w:lang w:val="en-US"/>
        </w:rPr>
      </w:pPr>
    </w:p>
    <w:p w14:paraId="41FA76C5" w14:textId="77777777" w:rsidR="000A0644" w:rsidRDefault="000A0644">
      <w:pPr>
        <w:rPr>
          <w:lang w:val="en-US"/>
        </w:rPr>
      </w:pPr>
    </w:p>
    <w:p w14:paraId="40AB487F" w14:textId="77777777" w:rsidR="000A0644" w:rsidRDefault="000A0644">
      <w:pPr>
        <w:rPr>
          <w:lang w:val="en-US"/>
        </w:rPr>
      </w:pPr>
    </w:p>
    <w:p w14:paraId="0608FD51" w14:textId="77777777" w:rsidR="000A0644" w:rsidRDefault="000A0644">
      <w:pPr>
        <w:rPr>
          <w:lang w:val="en-US"/>
        </w:rPr>
      </w:pPr>
    </w:p>
    <w:p w14:paraId="21EAC35A" w14:textId="77777777" w:rsidR="000A0644" w:rsidRDefault="00F36322">
      <w:pPr>
        <w:jc w:val="center"/>
        <w:rPr>
          <w:i/>
          <w:lang w:val="en-US"/>
        </w:rPr>
      </w:pPr>
      <w:r>
        <w:rPr>
          <w:i/>
          <w:lang w:val="en-US"/>
        </w:rPr>
        <w:t>You could write a dedication here.</w:t>
      </w:r>
      <w:r>
        <w:rPr>
          <w:i/>
          <w:lang w:val="en-US"/>
        </w:rPr>
        <w:br/>
        <w:t>Dedications may no longer be in fashion,</w:t>
      </w:r>
      <w:r>
        <w:rPr>
          <w:i/>
          <w:lang w:val="en-US"/>
        </w:rPr>
        <w:br/>
        <w:t>but they surely prove that you have style.</w:t>
      </w:r>
    </w:p>
    <w:p w14:paraId="46550CA4" w14:textId="77777777" w:rsidR="000A0644" w:rsidRDefault="00F36322">
      <w:pPr>
        <w:spacing w:after="0" w:line="240" w:lineRule="auto"/>
        <w:jc w:val="left"/>
        <w:rPr>
          <w:b/>
          <w:color w:val="365F91"/>
          <w:sz w:val="34"/>
          <w:szCs w:val="34"/>
          <w:lang w:val="en-US"/>
        </w:rPr>
      </w:pPr>
      <w:r w:rsidRPr="00771820">
        <w:rPr>
          <w:lang w:val="en-US"/>
        </w:rPr>
        <w:br w:type="page"/>
      </w:r>
    </w:p>
    <w:p w14:paraId="6A1A8459" w14:textId="1468441F" w:rsidR="00771820" w:rsidRPr="00771820" w:rsidRDefault="00771820" w:rsidP="00771820">
      <w:pPr>
        <w:rPr>
          <w:b/>
          <w:color w:val="365F91"/>
          <w:sz w:val="34"/>
          <w:szCs w:val="34"/>
          <w:lang w:val="en-US"/>
        </w:rPr>
      </w:pPr>
      <w:r w:rsidRPr="00771820">
        <w:rPr>
          <w:b/>
          <w:color w:val="365F91"/>
          <w:sz w:val="34"/>
          <w:szCs w:val="34"/>
          <w:lang w:val="en-US"/>
        </w:rPr>
        <w:lastRenderedPageBreak/>
        <w:t>Declaration of Authorship</w:t>
      </w:r>
    </w:p>
    <w:p w14:paraId="16544C69" w14:textId="77777777" w:rsidR="00771820" w:rsidRPr="00771820" w:rsidRDefault="00771820" w:rsidP="00771820">
      <w:pPr>
        <w:suppressAutoHyphens w:val="0"/>
        <w:spacing w:after="160" w:line="259" w:lineRule="auto"/>
        <w:jc w:val="left"/>
        <w:rPr>
          <w:szCs w:val="24"/>
          <w:shd w:val="clear" w:color="auto" w:fill="FFFFFF"/>
          <w:lang w:val="en-US" w:eastAsia="en-US"/>
        </w:rPr>
      </w:pPr>
      <w:r w:rsidRPr="00771820">
        <w:rPr>
          <w:szCs w:val="24"/>
          <w:shd w:val="clear" w:color="auto" w:fill="FFFFFF"/>
          <w:lang w:val="en-US" w:eastAsia="en-US"/>
        </w:rPr>
        <w:t>I hereby declare that my herewith submitted paper is my own original work. I have written it independently without outside help and have not used any sources other than those indicated - in particular, no sources not named in the references.</w:t>
      </w:r>
    </w:p>
    <w:p w14:paraId="3B041835" w14:textId="77777777" w:rsidR="00771820" w:rsidRPr="00771820" w:rsidRDefault="00771820" w:rsidP="00771820">
      <w:pPr>
        <w:suppressAutoHyphens w:val="0"/>
        <w:spacing w:after="160" w:line="259" w:lineRule="auto"/>
        <w:jc w:val="left"/>
        <w:rPr>
          <w:szCs w:val="24"/>
          <w:shd w:val="clear" w:color="auto" w:fill="FFFFFF"/>
          <w:lang w:val="en-US" w:eastAsia="en-US"/>
        </w:rPr>
      </w:pPr>
      <w:r w:rsidRPr="00771820">
        <w:rPr>
          <w:szCs w:val="24"/>
          <w:shd w:val="clear" w:color="auto" w:fill="FFFFFF"/>
          <w:lang w:val="en-US" w:eastAsia="en-US"/>
        </w:rPr>
        <w:t xml:space="preserve">I have appropriately indicated any direct quotations or passages taken from literature, and the use of intellectual property from other authors, by providing the necessary citations within the work. This applies equally to the sources used for text generation by Artificial Intelligence (AI). </w:t>
      </w:r>
    </w:p>
    <w:p w14:paraId="27218EB5" w14:textId="77777777" w:rsidR="00771820" w:rsidRPr="00771820" w:rsidRDefault="00771820" w:rsidP="00771820">
      <w:pPr>
        <w:suppressAutoHyphens w:val="0"/>
        <w:spacing w:after="160" w:line="259" w:lineRule="auto"/>
        <w:jc w:val="left"/>
        <w:rPr>
          <w:szCs w:val="24"/>
          <w:shd w:val="clear" w:color="auto" w:fill="FFFFFF"/>
          <w:lang w:val="en-US" w:eastAsia="en-US"/>
        </w:rPr>
      </w:pPr>
      <w:r w:rsidRPr="00771820">
        <w:rPr>
          <w:szCs w:val="24"/>
          <w:shd w:val="clear" w:color="auto" w:fill="FFFFFF"/>
          <w:lang w:val="en-US" w:eastAsia="en-US"/>
        </w:rPr>
        <w:t>I hereby declare that the paper was not previously presented to another examination board, and I also confirm that the PDF version of this paper is exactly identical in content to the hard copy.</w:t>
      </w:r>
    </w:p>
    <w:p w14:paraId="4D6C8D58" w14:textId="77777777" w:rsidR="00771820" w:rsidRPr="00771820" w:rsidRDefault="00771820" w:rsidP="00771820">
      <w:pPr>
        <w:suppressAutoHyphens w:val="0"/>
        <w:spacing w:after="160" w:line="259" w:lineRule="auto"/>
        <w:jc w:val="left"/>
        <w:rPr>
          <w:rFonts w:ascii="SRH Text Light" w:hAnsi="SRH Text Light" w:cs="SRH Text Light"/>
          <w:color w:val="0D405F"/>
          <w:shd w:val="clear" w:color="auto" w:fill="FFFFFF"/>
          <w:lang w:val="en-US" w:eastAsia="en-US"/>
        </w:rPr>
      </w:pPr>
    </w:p>
    <w:p w14:paraId="58774FC5" w14:textId="77777777" w:rsidR="00771820" w:rsidRPr="00771820" w:rsidRDefault="00771820" w:rsidP="00771820">
      <w:pPr>
        <w:suppressAutoHyphens w:val="0"/>
        <w:spacing w:after="160" w:line="259" w:lineRule="auto"/>
        <w:jc w:val="left"/>
        <w:rPr>
          <w:rFonts w:ascii="SRH Text Light" w:hAnsi="SRH Text Light" w:cs="SRH Text Light"/>
          <w:color w:val="0D405F"/>
          <w:shd w:val="clear" w:color="auto" w:fill="FFFFFF"/>
          <w:lang w:val="en-US" w:eastAsia="en-US"/>
        </w:rPr>
      </w:pPr>
    </w:p>
    <w:p w14:paraId="743C1A7F" w14:textId="77777777" w:rsidR="00771820" w:rsidRPr="00771820" w:rsidRDefault="00771820" w:rsidP="00771820">
      <w:pPr>
        <w:suppressAutoHyphens w:val="0"/>
        <w:spacing w:after="160" w:line="259" w:lineRule="auto"/>
        <w:jc w:val="left"/>
        <w:rPr>
          <w:rFonts w:ascii="SRH Text Light" w:hAnsi="SRH Text Light" w:cs="SRH Text Light"/>
          <w:color w:val="0D405F"/>
          <w:shd w:val="clear" w:color="auto" w:fill="FFFFFF"/>
          <w:lang w:val="en-US" w:eastAsia="en-US"/>
        </w:rPr>
      </w:pPr>
    </w:p>
    <w:p w14:paraId="40D1637C" w14:textId="77777777" w:rsidR="00771820" w:rsidRPr="00771820" w:rsidRDefault="00771820" w:rsidP="00771820">
      <w:pPr>
        <w:suppressAutoHyphens w:val="0"/>
        <w:spacing w:after="160" w:line="259" w:lineRule="auto"/>
        <w:jc w:val="left"/>
        <w:rPr>
          <w:rFonts w:ascii="SRH Text Light" w:hAnsi="SRH Text Light" w:cs="SRH Text Light"/>
          <w:color w:val="0D405F"/>
          <w:shd w:val="clear" w:color="auto" w:fill="FFFFFF"/>
          <w:lang w:val="en-US" w:eastAsia="en-US"/>
        </w:rPr>
      </w:pPr>
    </w:p>
    <w:p w14:paraId="3BE274DF" w14:textId="77777777" w:rsidR="00771820" w:rsidRPr="00771820" w:rsidRDefault="00771820" w:rsidP="00771820">
      <w:pPr>
        <w:suppressAutoHyphens w:val="0"/>
        <w:spacing w:after="160" w:line="259" w:lineRule="auto"/>
        <w:jc w:val="left"/>
        <w:rPr>
          <w:rFonts w:ascii="SRH Text Light" w:hAnsi="SRH Text Light" w:cs="SRH Text Light"/>
          <w:color w:val="0D405F"/>
          <w:shd w:val="clear" w:color="auto" w:fill="FFFFFF"/>
          <w:lang w:val="en-US" w:eastAsia="en-US"/>
        </w:rPr>
      </w:pPr>
    </w:p>
    <w:p w14:paraId="79AA6D45" w14:textId="77777777" w:rsidR="00771820" w:rsidRPr="00771820" w:rsidRDefault="00771820" w:rsidP="00771820">
      <w:pPr>
        <w:suppressAutoHyphens w:val="0"/>
        <w:spacing w:after="160" w:line="259" w:lineRule="auto"/>
        <w:jc w:val="left"/>
        <w:rPr>
          <w:rFonts w:ascii="SRH Text Light" w:hAnsi="SRH Text Light" w:cs="SRH Text Light"/>
          <w:color w:val="0D405F"/>
          <w:shd w:val="clear" w:color="auto" w:fill="FFFFFF"/>
          <w:lang w:val="en-US" w:eastAsia="en-US"/>
        </w:rPr>
      </w:pPr>
    </w:p>
    <w:p w14:paraId="1A2EDD3D" w14:textId="77777777" w:rsidR="00771820" w:rsidRPr="00771820" w:rsidRDefault="00771820" w:rsidP="00771820">
      <w:pPr>
        <w:suppressAutoHyphens w:val="0"/>
        <w:spacing w:after="160" w:line="259" w:lineRule="auto"/>
        <w:jc w:val="left"/>
        <w:rPr>
          <w:rFonts w:ascii="SRH Text Light" w:hAnsi="SRH Text Light" w:cs="SRH Text Light"/>
          <w:lang w:val="en-US" w:eastAsia="en-US"/>
        </w:rPr>
      </w:pPr>
    </w:p>
    <w:p w14:paraId="12EA39AA" w14:textId="77777777" w:rsidR="00771820" w:rsidRPr="00771820" w:rsidRDefault="00771820" w:rsidP="00771820">
      <w:pPr>
        <w:suppressAutoHyphens w:val="0"/>
        <w:spacing w:after="160" w:line="259" w:lineRule="auto"/>
        <w:jc w:val="left"/>
        <w:rPr>
          <w:rFonts w:ascii="SRH Text Light" w:hAnsi="SRH Text Light" w:cs="SRH Text Light"/>
          <w:lang w:val="en-US" w:eastAsia="en-US"/>
        </w:rPr>
      </w:pPr>
    </w:p>
    <w:p w14:paraId="3EB2F3B1" w14:textId="77777777" w:rsidR="00771820" w:rsidRPr="00771820" w:rsidRDefault="00C3220A" w:rsidP="00771820">
      <w:pPr>
        <w:suppressAutoHyphens w:val="0"/>
        <w:spacing w:after="160" w:line="259" w:lineRule="auto"/>
        <w:jc w:val="left"/>
        <w:rPr>
          <w:rFonts w:ascii="SRH Text Light" w:hAnsi="SRH Text Light" w:cs="SRH Text Light"/>
          <w:lang w:eastAsia="en-US"/>
        </w:rPr>
      </w:pPr>
      <w:sdt>
        <w:sdtPr>
          <w:rPr>
            <w:rFonts w:ascii="SRH Text Light" w:hAnsi="SRH Text Light" w:cs="SRH Text Light"/>
            <w:lang w:eastAsia="en-US"/>
          </w:rPr>
          <w:alias w:val="ORT"/>
          <w:tag w:val="ORT"/>
          <w:id w:val="-1921557157"/>
          <w:placeholder>
            <w:docPart w:val="0591260B92874F09B80803D2CB48DD2B"/>
          </w:placeholder>
          <w:text/>
        </w:sdtPr>
        <w:sdtEndPr/>
        <w:sdtContent>
          <w:r w:rsidR="00771820" w:rsidRPr="00771820">
            <w:rPr>
              <w:rFonts w:ascii="SRH Text Light" w:hAnsi="SRH Text Light" w:cs="SRH Text Light"/>
              <w:lang w:eastAsia="en-US"/>
            </w:rPr>
            <w:t>___________________________________</w:t>
          </w:r>
        </w:sdtContent>
      </w:sdt>
      <w:r w:rsidR="00771820" w:rsidRPr="00771820">
        <w:rPr>
          <w:rFonts w:ascii="SRH Text Light" w:hAnsi="SRH Text Light" w:cs="SRH Text Light"/>
          <w:lang w:eastAsia="en-US"/>
        </w:rPr>
        <w:t>, (place)  _______</w:t>
      </w:r>
      <w:sdt>
        <w:sdtPr>
          <w:rPr>
            <w:rFonts w:ascii="SRH Text Light" w:hAnsi="SRH Text Light" w:cs="SRH Text Light"/>
            <w:lang w:eastAsia="en-US"/>
          </w:rPr>
          <w:id w:val="-1873602630"/>
          <w:placeholder>
            <w:docPart w:val="01A6B5FB34EE42229D2089B7CFA21541"/>
          </w:placeholder>
          <w:date>
            <w:dateFormat w:val="dd.MM.yyyy"/>
            <w:lid w:val="de-DE"/>
            <w:storeMappedDataAs w:val="dateTime"/>
            <w:calendar w:val="gregorian"/>
          </w:date>
        </w:sdtPr>
        <w:sdtEndPr/>
        <w:sdtContent>
          <w:r w:rsidR="00771820" w:rsidRPr="00771820">
            <w:rPr>
              <w:rFonts w:ascii="SRH Text Light" w:hAnsi="SRH Text Light" w:cs="SRH Text Light"/>
              <w:lang w:eastAsia="en-US"/>
            </w:rPr>
            <w:t>__________</w:t>
          </w:r>
        </w:sdtContent>
      </w:sdt>
      <w:r w:rsidR="00771820" w:rsidRPr="00771820">
        <w:rPr>
          <w:rFonts w:ascii="SRH Text Light" w:hAnsi="SRH Text Light" w:cs="SRH Text Light"/>
          <w:lang w:eastAsia="en-US"/>
        </w:rPr>
        <w:t xml:space="preserve"> (date)</w:t>
      </w:r>
    </w:p>
    <w:p w14:paraId="723BAB55" w14:textId="77777777" w:rsidR="00771820" w:rsidRPr="00771820" w:rsidRDefault="00771820" w:rsidP="00771820">
      <w:pPr>
        <w:suppressAutoHyphens w:val="0"/>
        <w:spacing w:after="160" w:line="259" w:lineRule="auto"/>
        <w:jc w:val="left"/>
        <w:rPr>
          <w:rFonts w:ascii="SRH Text Light" w:hAnsi="SRH Text Light" w:cs="SRH Text Light"/>
          <w:lang w:eastAsia="en-US"/>
        </w:rPr>
      </w:pPr>
    </w:p>
    <w:p w14:paraId="7628DA81" w14:textId="77777777" w:rsidR="00771820" w:rsidRPr="00771820" w:rsidRDefault="00771820" w:rsidP="00771820">
      <w:pPr>
        <w:suppressAutoHyphens w:val="0"/>
        <w:spacing w:after="160" w:line="259" w:lineRule="auto"/>
        <w:jc w:val="left"/>
        <w:rPr>
          <w:rFonts w:ascii="SRH Text Light" w:hAnsi="SRH Text Light" w:cs="SRH Text Light"/>
          <w:lang w:eastAsia="en-US"/>
        </w:rPr>
      </w:pPr>
    </w:p>
    <w:p w14:paraId="1853862B" w14:textId="77777777" w:rsidR="00771820" w:rsidRPr="00771820" w:rsidRDefault="00771820" w:rsidP="00771820">
      <w:pPr>
        <w:suppressAutoHyphens w:val="0"/>
        <w:spacing w:after="160" w:line="259" w:lineRule="auto"/>
        <w:jc w:val="left"/>
        <w:rPr>
          <w:rFonts w:ascii="SRH Text Light" w:hAnsi="SRH Text Light" w:cs="SRH Text Light"/>
          <w:lang w:eastAsia="en-US"/>
        </w:rPr>
      </w:pPr>
      <w:r w:rsidRPr="00771820">
        <w:rPr>
          <w:rFonts w:ascii="SRH Text Light" w:hAnsi="SRH Text Light" w:cs="SRH Text Light"/>
          <w:lang w:eastAsia="en-US"/>
        </w:rPr>
        <w:t>________________________________ (signature)</w:t>
      </w:r>
    </w:p>
    <w:p w14:paraId="574EEA79" w14:textId="77777777" w:rsidR="00771820" w:rsidRPr="00771820" w:rsidRDefault="00771820" w:rsidP="00771820">
      <w:pPr>
        <w:suppressAutoHyphens w:val="0"/>
        <w:spacing w:after="160" w:line="259" w:lineRule="auto"/>
        <w:jc w:val="left"/>
        <w:rPr>
          <w:rFonts w:ascii="SRH Text Light" w:hAnsi="SRH Text Light" w:cs="SRH Text Light"/>
          <w:lang w:eastAsia="en-US"/>
        </w:rPr>
      </w:pPr>
    </w:p>
    <w:p w14:paraId="09860F68" w14:textId="77777777" w:rsidR="00771820" w:rsidRPr="00771820" w:rsidRDefault="00771820" w:rsidP="00771820">
      <w:pPr>
        <w:suppressAutoHyphens w:val="0"/>
        <w:spacing w:after="160" w:line="259" w:lineRule="auto"/>
        <w:jc w:val="left"/>
        <w:rPr>
          <w:rFonts w:ascii="SRH Text Light" w:hAnsi="SRH Text Light" w:cs="SRH Text Light"/>
          <w:lang w:eastAsia="en-US"/>
        </w:rPr>
      </w:pPr>
    </w:p>
    <w:p w14:paraId="7709CE63" w14:textId="77777777" w:rsidR="00771820" w:rsidRPr="00771820" w:rsidRDefault="00771820" w:rsidP="00771820">
      <w:pPr>
        <w:suppressAutoHyphens w:val="0"/>
        <w:spacing w:after="160" w:line="259" w:lineRule="auto"/>
        <w:jc w:val="left"/>
        <w:rPr>
          <w:rFonts w:ascii="SRH Text Light" w:hAnsi="SRH Text Light" w:cs="SRH Text Light"/>
          <w:lang w:eastAsia="en-US"/>
        </w:rPr>
      </w:pPr>
    </w:p>
    <w:p w14:paraId="4E3FA25A" w14:textId="77777777" w:rsidR="00771820" w:rsidRPr="00771820" w:rsidRDefault="00771820" w:rsidP="00771820">
      <w:pPr>
        <w:suppressAutoHyphens w:val="0"/>
        <w:spacing w:after="160" w:line="259" w:lineRule="auto"/>
        <w:jc w:val="left"/>
        <w:rPr>
          <w:rFonts w:ascii="SRH Text Light" w:hAnsi="SRH Text Light" w:cs="SRH Text Light"/>
          <w:lang w:eastAsia="en-US"/>
        </w:rPr>
      </w:pPr>
    </w:p>
    <w:p w14:paraId="7A44303B" w14:textId="77777777" w:rsidR="00771820" w:rsidRPr="00771820" w:rsidRDefault="00771820" w:rsidP="00771820">
      <w:pPr>
        <w:suppressAutoHyphens w:val="0"/>
        <w:spacing w:after="160" w:line="259" w:lineRule="auto"/>
        <w:jc w:val="left"/>
        <w:rPr>
          <w:rFonts w:ascii="SRH Text Light" w:hAnsi="SRH Text Light" w:cs="SRH Text Light"/>
          <w:lang w:eastAsia="en-US"/>
        </w:rPr>
      </w:pPr>
    </w:p>
    <w:p w14:paraId="424CE396" w14:textId="77777777" w:rsidR="000A0644" w:rsidRDefault="00F36322">
      <w:pPr>
        <w:rPr>
          <w:b/>
          <w:color w:val="365F91"/>
          <w:sz w:val="34"/>
          <w:szCs w:val="34"/>
          <w:lang w:val="en-US"/>
        </w:rPr>
      </w:pPr>
      <w:r>
        <w:rPr>
          <w:b/>
          <w:color w:val="365F91"/>
          <w:sz w:val="34"/>
          <w:szCs w:val="34"/>
          <w:lang w:val="en-US"/>
        </w:rPr>
        <w:lastRenderedPageBreak/>
        <w:t>Abstract</w:t>
      </w:r>
    </w:p>
    <w:p w14:paraId="466C2FA8" w14:textId="77777777" w:rsidR="00E47CCC" w:rsidRPr="00E47CCC" w:rsidRDefault="00E47CCC" w:rsidP="00E47CCC">
      <w:r w:rsidRPr="00E47CCC">
        <w:t>The software development lifecycle (SDLC) is a structured process consisting of planning, design, implementation, testing, deployment, and maintenance. While recent advances in Artificial Intelligence (AI), particularly Large Language Models (LLMs), have shown significant potential in automating code generation and providing developer assistance, the end-to-end automation of the SDLC remains underexplored. Current systems primarily focus on isolated phases such as coding support and task automation, but lack the reasoning and adaptability required to address the broader lifecycle.</w:t>
      </w:r>
    </w:p>
    <w:p w14:paraId="3F6D09E9" w14:textId="77777777" w:rsidR="00E47CCC" w:rsidRPr="00E47CCC" w:rsidRDefault="00E47CCC" w:rsidP="00E47CCC">
      <w:r w:rsidRPr="00E47CCC">
        <w:t>This thesis presents a prototype system that combines reasoning models with agentic tools to automate parts of the SDLC, specifically project planning and code generation. The system leverages multi-agent collaboration to decompose project briefs into structured project plans, including business objectives, work breakdown structures, risk assessments, architectural recommendations, and sprint timelines. In the development phase, the system generates development tasks, categorizes them across technology domains, and produces context-aware code snippets aligned with the proposed architecture.</w:t>
      </w:r>
    </w:p>
    <w:p w14:paraId="6187EE24" w14:textId="047375A1" w:rsidR="000A0644" w:rsidRPr="00E47CCC" w:rsidRDefault="00E47CCC" w:rsidP="00E47CCC">
      <w:r w:rsidRPr="00E47CCC">
        <w:t>To evaluate the prototype, structured feedback was collected from experienced developers and project management experts. Quantitative ratings and qualitative feedback were used to assess the accuracy, relevance, and usefulness of the generated project plans and development tasks. The results indicate that while the prototype produces valuable orientation documents and actionable tasks, it is better suited as a supportive tool for early-stage planning and development assistance rather than as a fully autonomous execution system.</w:t>
      </w:r>
      <w:r>
        <w:t xml:space="preserve"> </w:t>
      </w:r>
      <w:r w:rsidRPr="00E47CCC">
        <w:t xml:space="preserve">This work highlights both the potential and limitations of current AI-driven approaches in automating the SDLC. </w:t>
      </w:r>
    </w:p>
    <w:p w14:paraId="36C7B72A" w14:textId="77777777" w:rsidR="000A0644" w:rsidRDefault="00F36322">
      <w:pPr>
        <w:rPr>
          <w:sz w:val="20"/>
          <w:szCs w:val="20"/>
          <w:lang w:val="en-US"/>
        </w:rPr>
      </w:pPr>
      <w:r w:rsidRPr="00771820">
        <w:rPr>
          <w:lang w:val="en-US"/>
        </w:rPr>
        <w:br w:type="page"/>
      </w:r>
    </w:p>
    <w:bookmarkStart w:id="0" w:name="_Toc206336787" w:displacedByCustomXml="next"/>
    <w:sdt>
      <w:sdtPr>
        <w:rPr>
          <w:rFonts w:ascii="Times New Roman" w:eastAsia="Calibri" w:hAnsi="Times New Roman"/>
          <w:b w:val="0"/>
          <w:bCs w:val="0"/>
          <w:color w:val="auto"/>
          <w:sz w:val="24"/>
          <w:szCs w:val="22"/>
        </w:rPr>
        <w:id w:val="-711718798"/>
        <w:docPartObj>
          <w:docPartGallery w:val="Table of Contents"/>
          <w:docPartUnique/>
        </w:docPartObj>
      </w:sdtPr>
      <w:sdtEndPr>
        <w:rPr>
          <w:noProof/>
        </w:rPr>
      </w:sdtEndPr>
      <w:sdtContent>
        <w:p w14:paraId="045915FA" w14:textId="271BA663" w:rsidR="00C81DAF" w:rsidRDefault="00C81DAF">
          <w:pPr>
            <w:pStyle w:val="TOCHeading"/>
          </w:pPr>
          <w:r>
            <w:t>Table of Contents</w:t>
          </w:r>
        </w:p>
        <w:p w14:paraId="4D5F52B8" w14:textId="7A6AAACB" w:rsidR="00C81DAF" w:rsidRDefault="00C81DAF">
          <w:pPr>
            <w:pStyle w:val="TOC1"/>
            <w:tabs>
              <w:tab w:val="left" w:pos="960"/>
              <w:tab w:val="right" w:leader="dot" w:pos="8210"/>
            </w:tabs>
            <w:rPr>
              <w:rFonts w:asciiTheme="minorHAnsi" w:eastAsiaTheme="minorEastAsia" w:hAnsiTheme="minorHAnsi" w:cstheme="minorBidi"/>
              <w:noProof/>
              <w:sz w:val="22"/>
              <w:lang w:val="en-US" w:eastAsia="en-US"/>
            </w:rPr>
          </w:pPr>
          <w:r>
            <w:fldChar w:fldCharType="begin"/>
          </w:r>
          <w:r>
            <w:instrText xml:space="preserve"> TOC \o "1-3" \h \z \u </w:instrText>
          </w:r>
          <w:r>
            <w:fldChar w:fldCharType="separate"/>
          </w:r>
          <w:hyperlink w:anchor="_Toc206942811" w:history="1">
            <w:r w:rsidRPr="008016FD">
              <w:rPr>
                <w:rStyle w:val="Hyperlink"/>
                <w:noProof/>
              </w:rPr>
              <w:t>1.</w:t>
            </w:r>
            <w:r>
              <w:rPr>
                <w:rFonts w:asciiTheme="minorHAnsi" w:eastAsiaTheme="minorEastAsia" w:hAnsiTheme="minorHAnsi" w:cstheme="minorBidi"/>
                <w:noProof/>
                <w:sz w:val="22"/>
                <w:lang w:val="en-US" w:eastAsia="en-US"/>
              </w:rPr>
              <w:tab/>
            </w:r>
            <w:r w:rsidRPr="008016FD">
              <w:rPr>
                <w:rStyle w:val="Hyperlink"/>
                <w:noProof/>
              </w:rPr>
              <w:t>Introduction</w:t>
            </w:r>
            <w:r>
              <w:rPr>
                <w:noProof/>
                <w:webHidden/>
              </w:rPr>
              <w:tab/>
            </w:r>
            <w:r>
              <w:rPr>
                <w:noProof/>
                <w:webHidden/>
              </w:rPr>
              <w:fldChar w:fldCharType="begin"/>
            </w:r>
            <w:r>
              <w:rPr>
                <w:noProof/>
                <w:webHidden/>
              </w:rPr>
              <w:instrText xml:space="preserve"> PAGEREF _Toc206942811 \h </w:instrText>
            </w:r>
            <w:r>
              <w:rPr>
                <w:noProof/>
                <w:webHidden/>
              </w:rPr>
            </w:r>
            <w:r>
              <w:rPr>
                <w:noProof/>
                <w:webHidden/>
              </w:rPr>
              <w:fldChar w:fldCharType="separate"/>
            </w:r>
            <w:r w:rsidR="00D16F8B">
              <w:rPr>
                <w:noProof/>
                <w:webHidden/>
              </w:rPr>
              <w:t>2</w:t>
            </w:r>
            <w:r>
              <w:rPr>
                <w:noProof/>
                <w:webHidden/>
              </w:rPr>
              <w:fldChar w:fldCharType="end"/>
            </w:r>
          </w:hyperlink>
        </w:p>
        <w:p w14:paraId="5CF53C9A" w14:textId="1FE0EC07" w:rsidR="00C81DAF" w:rsidRDefault="00C3220A">
          <w:pPr>
            <w:pStyle w:val="TOC2"/>
            <w:tabs>
              <w:tab w:val="left" w:pos="960"/>
              <w:tab w:val="right" w:leader="dot" w:pos="8210"/>
            </w:tabs>
            <w:rPr>
              <w:rFonts w:asciiTheme="minorHAnsi" w:eastAsiaTheme="minorEastAsia" w:hAnsiTheme="minorHAnsi" w:cstheme="minorBidi"/>
              <w:noProof/>
              <w:sz w:val="22"/>
              <w:lang w:val="en-US" w:eastAsia="en-US"/>
            </w:rPr>
          </w:pPr>
          <w:hyperlink w:anchor="_Toc206942812" w:history="1">
            <w:r w:rsidR="00C81DAF" w:rsidRPr="008016FD">
              <w:rPr>
                <w:rStyle w:val="Hyperlink"/>
                <w:noProof/>
              </w:rPr>
              <w:t>1.1</w:t>
            </w:r>
            <w:r w:rsidR="00C81DAF">
              <w:rPr>
                <w:rFonts w:asciiTheme="minorHAnsi" w:eastAsiaTheme="minorEastAsia" w:hAnsiTheme="minorHAnsi" w:cstheme="minorBidi"/>
                <w:noProof/>
                <w:sz w:val="22"/>
                <w:lang w:val="en-US" w:eastAsia="en-US"/>
              </w:rPr>
              <w:tab/>
            </w:r>
            <w:r w:rsidR="00C81DAF" w:rsidRPr="008016FD">
              <w:rPr>
                <w:rStyle w:val="Hyperlink"/>
                <w:noProof/>
              </w:rPr>
              <w:t>Objectives</w:t>
            </w:r>
            <w:r w:rsidR="00C81DAF">
              <w:rPr>
                <w:noProof/>
                <w:webHidden/>
              </w:rPr>
              <w:tab/>
            </w:r>
            <w:r w:rsidR="00C81DAF">
              <w:rPr>
                <w:noProof/>
                <w:webHidden/>
              </w:rPr>
              <w:fldChar w:fldCharType="begin"/>
            </w:r>
            <w:r w:rsidR="00C81DAF">
              <w:rPr>
                <w:noProof/>
                <w:webHidden/>
              </w:rPr>
              <w:instrText xml:space="preserve"> PAGEREF _Toc206942812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4722BF07" w14:textId="26B19757" w:rsidR="00C81DAF" w:rsidRDefault="00C3220A">
          <w:pPr>
            <w:pStyle w:val="TOC2"/>
            <w:tabs>
              <w:tab w:val="left" w:pos="960"/>
              <w:tab w:val="right" w:leader="dot" w:pos="8210"/>
            </w:tabs>
            <w:rPr>
              <w:rFonts w:asciiTheme="minorHAnsi" w:eastAsiaTheme="minorEastAsia" w:hAnsiTheme="minorHAnsi" w:cstheme="minorBidi"/>
              <w:noProof/>
              <w:sz w:val="22"/>
              <w:lang w:val="en-US" w:eastAsia="en-US"/>
            </w:rPr>
          </w:pPr>
          <w:hyperlink w:anchor="_Toc206942813" w:history="1">
            <w:r w:rsidR="00C81DAF" w:rsidRPr="008016FD">
              <w:rPr>
                <w:rStyle w:val="Hyperlink"/>
                <w:noProof/>
              </w:rPr>
              <w:t>1.2</w:t>
            </w:r>
            <w:r w:rsidR="00C81DAF">
              <w:rPr>
                <w:rFonts w:asciiTheme="minorHAnsi" w:eastAsiaTheme="minorEastAsia" w:hAnsiTheme="minorHAnsi" w:cstheme="minorBidi"/>
                <w:noProof/>
                <w:sz w:val="22"/>
                <w:lang w:val="en-US" w:eastAsia="en-US"/>
              </w:rPr>
              <w:tab/>
            </w:r>
            <w:r w:rsidR="00C81DAF" w:rsidRPr="008016FD">
              <w:rPr>
                <w:rStyle w:val="Hyperlink"/>
                <w:noProof/>
              </w:rPr>
              <w:t>Research Design</w:t>
            </w:r>
            <w:r w:rsidR="00C81DAF">
              <w:rPr>
                <w:noProof/>
                <w:webHidden/>
              </w:rPr>
              <w:tab/>
            </w:r>
            <w:r w:rsidR="00C81DAF">
              <w:rPr>
                <w:noProof/>
                <w:webHidden/>
              </w:rPr>
              <w:fldChar w:fldCharType="begin"/>
            </w:r>
            <w:r w:rsidR="00C81DAF">
              <w:rPr>
                <w:noProof/>
                <w:webHidden/>
              </w:rPr>
              <w:instrText xml:space="preserve"> PAGEREF _Toc206942813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1B075CA4" w14:textId="6E19FB83"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14" w:history="1">
            <w:r w:rsidR="00C81DAF" w:rsidRPr="008016FD">
              <w:rPr>
                <w:rStyle w:val="Hyperlink"/>
                <w:noProof/>
              </w:rPr>
              <w:t>1.2.1</w:t>
            </w:r>
            <w:r w:rsidR="00C81DAF">
              <w:rPr>
                <w:rFonts w:asciiTheme="minorHAnsi" w:eastAsiaTheme="minorEastAsia" w:hAnsiTheme="minorHAnsi" w:cstheme="minorBidi"/>
                <w:noProof/>
                <w:sz w:val="22"/>
                <w:lang w:val="en-US" w:eastAsia="en-US"/>
              </w:rPr>
              <w:tab/>
            </w:r>
            <w:r w:rsidR="00C81DAF" w:rsidRPr="008016FD">
              <w:rPr>
                <w:rStyle w:val="Hyperlink"/>
                <w:noProof/>
              </w:rPr>
              <w:t>Research Questions</w:t>
            </w:r>
            <w:r w:rsidR="00C81DAF">
              <w:rPr>
                <w:noProof/>
                <w:webHidden/>
              </w:rPr>
              <w:tab/>
            </w:r>
            <w:r w:rsidR="00C81DAF">
              <w:rPr>
                <w:noProof/>
                <w:webHidden/>
              </w:rPr>
              <w:fldChar w:fldCharType="begin"/>
            </w:r>
            <w:r w:rsidR="00C81DAF">
              <w:rPr>
                <w:noProof/>
                <w:webHidden/>
              </w:rPr>
              <w:instrText xml:space="preserve"> PAGEREF _Toc206942814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0479C50A" w14:textId="310E8B2F" w:rsidR="00C81DAF" w:rsidRDefault="00C3220A">
          <w:pPr>
            <w:pStyle w:val="TOC2"/>
            <w:tabs>
              <w:tab w:val="left" w:pos="960"/>
              <w:tab w:val="right" w:leader="dot" w:pos="8210"/>
            </w:tabs>
            <w:rPr>
              <w:rFonts w:asciiTheme="minorHAnsi" w:eastAsiaTheme="minorEastAsia" w:hAnsiTheme="minorHAnsi" w:cstheme="minorBidi"/>
              <w:noProof/>
              <w:sz w:val="22"/>
              <w:lang w:val="en-US" w:eastAsia="en-US"/>
            </w:rPr>
          </w:pPr>
          <w:hyperlink w:anchor="_Toc206942815" w:history="1">
            <w:r w:rsidR="00C81DAF" w:rsidRPr="008016FD">
              <w:rPr>
                <w:rStyle w:val="Hyperlink"/>
                <w:noProof/>
              </w:rPr>
              <w:t>1.3</w:t>
            </w:r>
            <w:r w:rsidR="00C81DAF">
              <w:rPr>
                <w:rFonts w:asciiTheme="minorHAnsi" w:eastAsiaTheme="minorEastAsia" w:hAnsiTheme="minorHAnsi" w:cstheme="minorBidi"/>
                <w:noProof/>
                <w:sz w:val="22"/>
                <w:lang w:val="en-US" w:eastAsia="en-US"/>
              </w:rPr>
              <w:tab/>
            </w:r>
            <w:r w:rsidR="00C81DAF" w:rsidRPr="008016FD">
              <w:rPr>
                <w:rStyle w:val="Hyperlink"/>
                <w:noProof/>
              </w:rPr>
              <w:t>Structure of the Thesis</w:t>
            </w:r>
            <w:r w:rsidR="00C81DAF">
              <w:rPr>
                <w:noProof/>
                <w:webHidden/>
              </w:rPr>
              <w:tab/>
            </w:r>
            <w:r w:rsidR="00C81DAF">
              <w:rPr>
                <w:noProof/>
                <w:webHidden/>
              </w:rPr>
              <w:fldChar w:fldCharType="begin"/>
            </w:r>
            <w:r w:rsidR="00C81DAF">
              <w:rPr>
                <w:noProof/>
                <w:webHidden/>
              </w:rPr>
              <w:instrText xml:space="preserve"> PAGEREF _Toc206942815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4E88D2B8" w14:textId="5B06DCC8" w:rsidR="00C81DAF" w:rsidRDefault="00C3220A">
          <w:pPr>
            <w:pStyle w:val="TOC1"/>
            <w:tabs>
              <w:tab w:val="left" w:pos="960"/>
              <w:tab w:val="right" w:leader="dot" w:pos="8210"/>
            </w:tabs>
            <w:rPr>
              <w:rFonts w:asciiTheme="minorHAnsi" w:eastAsiaTheme="minorEastAsia" w:hAnsiTheme="minorHAnsi" w:cstheme="minorBidi"/>
              <w:noProof/>
              <w:sz w:val="22"/>
              <w:lang w:val="en-US" w:eastAsia="en-US"/>
            </w:rPr>
          </w:pPr>
          <w:hyperlink w:anchor="_Toc206942816" w:history="1">
            <w:r w:rsidR="00C81DAF" w:rsidRPr="008016FD">
              <w:rPr>
                <w:rStyle w:val="Hyperlink"/>
                <w:noProof/>
              </w:rPr>
              <w:t>2.</w:t>
            </w:r>
            <w:r w:rsidR="00C81DAF">
              <w:rPr>
                <w:rFonts w:asciiTheme="minorHAnsi" w:eastAsiaTheme="minorEastAsia" w:hAnsiTheme="minorHAnsi" w:cstheme="minorBidi"/>
                <w:noProof/>
                <w:sz w:val="22"/>
                <w:lang w:val="en-US" w:eastAsia="en-US"/>
              </w:rPr>
              <w:tab/>
            </w:r>
            <w:r w:rsidR="00C81DAF" w:rsidRPr="008016FD">
              <w:rPr>
                <w:rStyle w:val="Hyperlink"/>
                <w:noProof/>
              </w:rPr>
              <w:t>Literature Review</w:t>
            </w:r>
            <w:r w:rsidR="00C81DAF">
              <w:rPr>
                <w:noProof/>
                <w:webHidden/>
              </w:rPr>
              <w:tab/>
            </w:r>
            <w:r w:rsidR="00C81DAF">
              <w:rPr>
                <w:noProof/>
                <w:webHidden/>
              </w:rPr>
              <w:fldChar w:fldCharType="begin"/>
            </w:r>
            <w:r w:rsidR="00C81DAF">
              <w:rPr>
                <w:noProof/>
                <w:webHidden/>
              </w:rPr>
              <w:instrText xml:space="preserve"> PAGEREF _Toc206942816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7208BE9F" w14:textId="04EA7A4F" w:rsidR="00C81DAF" w:rsidRDefault="00C3220A">
          <w:pPr>
            <w:pStyle w:val="TOC2"/>
            <w:tabs>
              <w:tab w:val="left" w:pos="960"/>
              <w:tab w:val="right" w:leader="dot" w:pos="8210"/>
            </w:tabs>
            <w:rPr>
              <w:rFonts w:asciiTheme="minorHAnsi" w:eastAsiaTheme="minorEastAsia" w:hAnsiTheme="minorHAnsi" w:cstheme="minorBidi"/>
              <w:noProof/>
              <w:sz w:val="22"/>
              <w:lang w:val="en-US" w:eastAsia="en-US"/>
            </w:rPr>
          </w:pPr>
          <w:hyperlink w:anchor="_Toc206942817" w:history="1">
            <w:r w:rsidR="00C81DAF" w:rsidRPr="008016FD">
              <w:rPr>
                <w:rStyle w:val="Hyperlink"/>
                <w:noProof/>
              </w:rPr>
              <w:t>2.1</w:t>
            </w:r>
            <w:r w:rsidR="00C81DAF">
              <w:rPr>
                <w:rFonts w:asciiTheme="minorHAnsi" w:eastAsiaTheme="minorEastAsia" w:hAnsiTheme="minorHAnsi" w:cstheme="minorBidi"/>
                <w:noProof/>
                <w:sz w:val="22"/>
                <w:lang w:val="en-US" w:eastAsia="en-US"/>
              </w:rPr>
              <w:tab/>
            </w:r>
            <w:r w:rsidR="00C81DAF" w:rsidRPr="008016FD">
              <w:rPr>
                <w:rStyle w:val="Hyperlink"/>
                <w:noProof/>
              </w:rPr>
              <w:t>Software Development Lifecycle</w:t>
            </w:r>
            <w:r w:rsidR="00C81DAF">
              <w:rPr>
                <w:noProof/>
                <w:webHidden/>
              </w:rPr>
              <w:tab/>
            </w:r>
            <w:r w:rsidR="00C81DAF">
              <w:rPr>
                <w:noProof/>
                <w:webHidden/>
              </w:rPr>
              <w:fldChar w:fldCharType="begin"/>
            </w:r>
            <w:r w:rsidR="00C81DAF">
              <w:rPr>
                <w:noProof/>
                <w:webHidden/>
              </w:rPr>
              <w:instrText xml:space="preserve"> PAGEREF _Toc206942817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5485DB89" w14:textId="14B406E3"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18" w:history="1">
            <w:r w:rsidR="00C81DAF" w:rsidRPr="008016FD">
              <w:rPr>
                <w:rStyle w:val="Hyperlink"/>
                <w:noProof/>
              </w:rPr>
              <w:t>2.1.1</w:t>
            </w:r>
            <w:r w:rsidR="00C81DAF">
              <w:rPr>
                <w:rFonts w:asciiTheme="minorHAnsi" w:eastAsiaTheme="minorEastAsia" w:hAnsiTheme="minorHAnsi" w:cstheme="minorBidi"/>
                <w:noProof/>
                <w:sz w:val="22"/>
                <w:lang w:val="en-US" w:eastAsia="en-US"/>
              </w:rPr>
              <w:tab/>
            </w:r>
            <w:r w:rsidR="00C81DAF" w:rsidRPr="008016FD">
              <w:rPr>
                <w:rStyle w:val="Hyperlink"/>
                <w:noProof/>
              </w:rPr>
              <w:t>Definition and importance of SDLC</w:t>
            </w:r>
            <w:r w:rsidR="00C81DAF">
              <w:rPr>
                <w:noProof/>
                <w:webHidden/>
              </w:rPr>
              <w:tab/>
            </w:r>
            <w:r w:rsidR="00C81DAF">
              <w:rPr>
                <w:noProof/>
                <w:webHidden/>
              </w:rPr>
              <w:fldChar w:fldCharType="begin"/>
            </w:r>
            <w:r w:rsidR="00C81DAF">
              <w:rPr>
                <w:noProof/>
                <w:webHidden/>
              </w:rPr>
              <w:instrText xml:space="preserve"> PAGEREF _Toc206942818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2E4407B0" w14:textId="0E2B5F73"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19" w:history="1">
            <w:r w:rsidR="00C81DAF" w:rsidRPr="008016FD">
              <w:rPr>
                <w:rStyle w:val="Hyperlink"/>
                <w:noProof/>
              </w:rPr>
              <w:t>2.1.2</w:t>
            </w:r>
            <w:r w:rsidR="00C81DAF">
              <w:rPr>
                <w:rFonts w:asciiTheme="minorHAnsi" w:eastAsiaTheme="minorEastAsia" w:hAnsiTheme="minorHAnsi" w:cstheme="minorBidi"/>
                <w:noProof/>
                <w:sz w:val="22"/>
                <w:lang w:val="en-US" w:eastAsia="en-US"/>
              </w:rPr>
              <w:tab/>
            </w:r>
            <w:r w:rsidR="00C81DAF" w:rsidRPr="008016FD">
              <w:rPr>
                <w:rStyle w:val="Hyperlink"/>
                <w:noProof/>
              </w:rPr>
              <w:t>Common SDLC models</w:t>
            </w:r>
            <w:r w:rsidR="00C81DAF">
              <w:rPr>
                <w:noProof/>
                <w:webHidden/>
              </w:rPr>
              <w:tab/>
            </w:r>
            <w:r w:rsidR="00C81DAF">
              <w:rPr>
                <w:noProof/>
                <w:webHidden/>
              </w:rPr>
              <w:fldChar w:fldCharType="begin"/>
            </w:r>
            <w:r w:rsidR="00C81DAF">
              <w:rPr>
                <w:noProof/>
                <w:webHidden/>
              </w:rPr>
              <w:instrText xml:space="preserve"> PAGEREF _Toc206942819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02E7BA84" w14:textId="6E9AE285"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20" w:history="1">
            <w:r w:rsidR="00C81DAF" w:rsidRPr="008016FD">
              <w:rPr>
                <w:rStyle w:val="Hyperlink"/>
                <w:noProof/>
              </w:rPr>
              <w:t>2.1.3</w:t>
            </w:r>
            <w:r w:rsidR="00C81DAF">
              <w:rPr>
                <w:rFonts w:asciiTheme="minorHAnsi" w:eastAsiaTheme="minorEastAsia" w:hAnsiTheme="minorHAnsi" w:cstheme="minorBidi"/>
                <w:noProof/>
                <w:sz w:val="22"/>
                <w:lang w:val="en-US" w:eastAsia="en-US"/>
              </w:rPr>
              <w:tab/>
            </w:r>
            <w:r w:rsidR="00C81DAF" w:rsidRPr="008016FD">
              <w:rPr>
                <w:rStyle w:val="Hyperlink"/>
                <w:noProof/>
              </w:rPr>
              <w:t>Overview of its stages: planning, design, development, testing, deployment, maintenance.</w:t>
            </w:r>
            <w:r w:rsidR="00C81DAF">
              <w:rPr>
                <w:noProof/>
                <w:webHidden/>
              </w:rPr>
              <w:tab/>
            </w:r>
            <w:r w:rsidR="00C81DAF">
              <w:rPr>
                <w:noProof/>
                <w:webHidden/>
              </w:rPr>
              <w:fldChar w:fldCharType="begin"/>
            </w:r>
            <w:r w:rsidR="00C81DAF">
              <w:rPr>
                <w:noProof/>
                <w:webHidden/>
              </w:rPr>
              <w:instrText xml:space="preserve"> PAGEREF _Toc206942820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0EEB09B0" w14:textId="285962A2" w:rsidR="00C81DAF" w:rsidRDefault="00C3220A">
          <w:pPr>
            <w:pStyle w:val="TOC2"/>
            <w:tabs>
              <w:tab w:val="left" w:pos="960"/>
              <w:tab w:val="right" w:leader="dot" w:pos="8210"/>
            </w:tabs>
            <w:rPr>
              <w:rFonts w:asciiTheme="minorHAnsi" w:eastAsiaTheme="minorEastAsia" w:hAnsiTheme="minorHAnsi" w:cstheme="minorBidi"/>
              <w:noProof/>
              <w:sz w:val="22"/>
              <w:lang w:val="en-US" w:eastAsia="en-US"/>
            </w:rPr>
          </w:pPr>
          <w:hyperlink w:anchor="_Toc206942821" w:history="1">
            <w:r w:rsidR="00C81DAF" w:rsidRPr="008016FD">
              <w:rPr>
                <w:rStyle w:val="Hyperlink"/>
                <w:noProof/>
              </w:rPr>
              <w:t>2.2</w:t>
            </w:r>
            <w:r w:rsidR="00C81DAF">
              <w:rPr>
                <w:rFonts w:asciiTheme="minorHAnsi" w:eastAsiaTheme="minorEastAsia" w:hAnsiTheme="minorHAnsi" w:cstheme="minorBidi"/>
                <w:noProof/>
                <w:sz w:val="22"/>
                <w:lang w:val="en-US" w:eastAsia="en-US"/>
              </w:rPr>
              <w:tab/>
            </w:r>
            <w:r w:rsidR="00C81DAF" w:rsidRPr="008016FD">
              <w:rPr>
                <w:rStyle w:val="Hyperlink"/>
                <w:noProof/>
              </w:rPr>
              <w:t>Planning and Development Phases in SDLC</w:t>
            </w:r>
            <w:r w:rsidR="00C81DAF">
              <w:rPr>
                <w:noProof/>
                <w:webHidden/>
              </w:rPr>
              <w:tab/>
            </w:r>
            <w:r w:rsidR="00C81DAF">
              <w:rPr>
                <w:noProof/>
                <w:webHidden/>
              </w:rPr>
              <w:fldChar w:fldCharType="begin"/>
            </w:r>
            <w:r w:rsidR="00C81DAF">
              <w:rPr>
                <w:noProof/>
                <w:webHidden/>
              </w:rPr>
              <w:instrText xml:space="preserve"> PAGEREF _Toc206942821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69DF4D19" w14:textId="41F4E09B"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22" w:history="1">
            <w:r w:rsidR="00C81DAF" w:rsidRPr="008016FD">
              <w:rPr>
                <w:rStyle w:val="Hyperlink"/>
                <w:noProof/>
              </w:rPr>
              <w:t>2.2.1</w:t>
            </w:r>
            <w:r w:rsidR="00C81DAF">
              <w:rPr>
                <w:rFonts w:asciiTheme="minorHAnsi" w:eastAsiaTheme="minorEastAsia" w:hAnsiTheme="minorHAnsi" w:cstheme="minorBidi"/>
                <w:noProof/>
                <w:sz w:val="22"/>
                <w:lang w:val="en-US" w:eastAsia="en-US"/>
              </w:rPr>
              <w:tab/>
            </w:r>
            <w:r w:rsidR="00C81DAF" w:rsidRPr="008016FD">
              <w:rPr>
                <w:rStyle w:val="Hyperlink"/>
                <w:noProof/>
              </w:rPr>
              <w:t>Role of project planning: requirements gathering, scope definition, task estimation.</w:t>
            </w:r>
            <w:r w:rsidR="00C81DAF">
              <w:rPr>
                <w:noProof/>
                <w:webHidden/>
              </w:rPr>
              <w:tab/>
            </w:r>
            <w:r w:rsidR="00C81DAF">
              <w:rPr>
                <w:noProof/>
                <w:webHidden/>
              </w:rPr>
              <w:fldChar w:fldCharType="begin"/>
            </w:r>
            <w:r w:rsidR="00C81DAF">
              <w:rPr>
                <w:noProof/>
                <w:webHidden/>
              </w:rPr>
              <w:instrText xml:space="preserve"> PAGEREF _Toc206942822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369DB6B6" w14:textId="03905594"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23" w:history="1">
            <w:r w:rsidR="00C81DAF" w:rsidRPr="008016FD">
              <w:rPr>
                <w:rStyle w:val="Hyperlink"/>
                <w:noProof/>
              </w:rPr>
              <w:t>2.2.2</w:t>
            </w:r>
            <w:r w:rsidR="00C81DAF">
              <w:rPr>
                <w:rFonts w:asciiTheme="minorHAnsi" w:eastAsiaTheme="minorEastAsia" w:hAnsiTheme="minorHAnsi" w:cstheme="minorBidi"/>
                <w:noProof/>
                <w:sz w:val="22"/>
                <w:lang w:val="en-US" w:eastAsia="en-US"/>
              </w:rPr>
              <w:tab/>
            </w:r>
            <w:r w:rsidR="00C81DAF" w:rsidRPr="008016FD">
              <w:rPr>
                <w:rStyle w:val="Hyperlink"/>
                <w:noProof/>
              </w:rPr>
              <w:t>Role of development: coding, integration, and initial testing.</w:t>
            </w:r>
            <w:r w:rsidR="00C81DAF">
              <w:rPr>
                <w:noProof/>
                <w:webHidden/>
              </w:rPr>
              <w:tab/>
            </w:r>
            <w:r w:rsidR="00C81DAF">
              <w:rPr>
                <w:noProof/>
                <w:webHidden/>
              </w:rPr>
              <w:fldChar w:fldCharType="begin"/>
            </w:r>
            <w:r w:rsidR="00C81DAF">
              <w:rPr>
                <w:noProof/>
                <w:webHidden/>
              </w:rPr>
              <w:instrText xml:space="preserve"> PAGEREF _Toc206942823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5B773CE8" w14:textId="687E0A3D"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24" w:history="1">
            <w:r w:rsidR="00C81DAF" w:rsidRPr="008016FD">
              <w:rPr>
                <w:rStyle w:val="Hyperlink"/>
                <w:noProof/>
              </w:rPr>
              <w:t>2.2.3</w:t>
            </w:r>
            <w:r w:rsidR="00C81DAF">
              <w:rPr>
                <w:rFonts w:asciiTheme="minorHAnsi" w:eastAsiaTheme="minorEastAsia" w:hAnsiTheme="minorHAnsi" w:cstheme="minorBidi"/>
                <w:noProof/>
                <w:sz w:val="22"/>
                <w:lang w:val="en-US" w:eastAsia="en-US"/>
              </w:rPr>
              <w:tab/>
            </w:r>
            <w:r w:rsidR="00C81DAF" w:rsidRPr="008016FD">
              <w:rPr>
                <w:rStyle w:val="Hyperlink"/>
                <w:noProof/>
              </w:rPr>
              <w:t>Challenges in these phases that could benefit from automation.</w:t>
            </w:r>
            <w:r w:rsidR="00C81DAF">
              <w:rPr>
                <w:noProof/>
                <w:webHidden/>
              </w:rPr>
              <w:tab/>
            </w:r>
            <w:r w:rsidR="00C81DAF">
              <w:rPr>
                <w:noProof/>
                <w:webHidden/>
              </w:rPr>
              <w:fldChar w:fldCharType="begin"/>
            </w:r>
            <w:r w:rsidR="00C81DAF">
              <w:rPr>
                <w:noProof/>
                <w:webHidden/>
              </w:rPr>
              <w:instrText xml:space="preserve"> PAGEREF _Toc206942824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0868737D" w14:textId="47C1E762" w:rsidR="00C81DAF" w:rsidRDefault="00C3220A">
          <w:pPr>
            <w:pStyle w:val="TOC2"/>
            <w:tabs>
              <w:tab w:val="left" w:pos="960"/>
              <w:tab w:val="right" w:leader="dot" w:pos="8210"/>
            </w:tabs>
            <w:rPr>
              <w:rFonts w:asciiTheme="minorHAnsi" w:eastAsiaTheme="minorEastAsia" w:hAnsiTheme="minorHAnsi" w:cstheme="minorBidi"/>
              <w:noProof/>
              <w:sz w:val="22"/>
              <w:lang w:val="en-US" w:eastAsia="en-US"/>
            </w:rPr>
          </w:pPr>
          <w:hyperlink w:anchor="_Toc206942825" w:history="1">
            <w:r w:rsidR="00C81DAF" w:rsidRPr="008016FD">
              <w:rPr>
                <w:rStyle w:val="Hyperlink"/>
                <w:noProof/>
              </w:rPr>
              <w:t>2.3</w:t>
            </w:r>
            <w:r w:rsidR="00C81DAF">
              <w:rPr>
                <w:rFonts w:asciiTheme="minorHAnsi" w:eastAsiaTheme="minorEastAsia" w:hAnsiTheme="minorHAnsi" w:cstheme="minorBidi"/>
                <w:noProof/>
                <w:sz w:val="22"/>
                <w:lang w:val="en-US" w:eastAsia="en-US"/>
              </w:rPr>
              <w:tab/>
            </w:r>
            <w:r w:rsidR="00C81DAF" w:rsidRPr="008016FD">
              <w:rPr>
                <w:rStyle w:val="Hyperlink"/>
                <w:noProof/>
              </w:rPr>
              <w:t>Large Language Models (LLMs)</w:t>
            </w:r>
            <w:r w:rsidR="00C81DAF">
              <w:rPr>
                <w:noProof/>
                <w:webHidden/>
              </w:rPr>
              <w:tab/>
            </w:r>
            <w:r w:rsidR="00C81DAF">
              <w:rPr>
                <w:noProof/>
                <w:webHidden/>
              </w:rPr>
              <w:fldChar w:fldCharType="begin"/>
            </w:r>
            <w:r w:rsidR="00C81DAF">
              <w:rPr>
                <w:noProof/>
                <w:webHidden/>
              </w:rPr>
              <w:instrText xml:space="preserve"> PAGEREF _Toc206942825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2A2348C5" w14:textId="6171CDE7"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26" w:history="1">
            <w:r w:rsidR="00C81DAF" w:rsidRPr="008016FD">
              <w:rPr>
                <w:rStyle w:val="Hyperlink"/>
                <w:noProof/>
              </w:rPr>
              <w:t>2.3.1</w:t>
            </w:r>
            <w:r w:rsidR="00C81DAF">
              <w:rPr>
                <w:rFonts w:asciiTheme="minorHAnsi" w:eastAsiaTheme="minorEastAsia" w:hAnsiTheme="minorHAnsi" w:cstheme="minorBidi"/>
                <w:noProof/>
                <w:sz w:val="22"/>
                <w:lang w:val="en-US" w:eastAsia="en-US"/>
              </w:rPr>
              <w:tab/>
            </w:r>
            <w:r w:rsidR="00C81DAF" w:rsidRPr="008016FD">
              <w:rPr>
                <w:rStyle w:val="Hyperlink"/>
                <w:noProof/>
              </w:rPr>
              <w:t>Definition and architecture (transformers, attention mechanisms)</w:t>
            </w:r>
            <w:r w:rsidR="00C81DAF">
              <w:rPr>
                <w:noProof/>
                <w:webHidden/>
              </w:rPr>
              <w:tab/>
            </w:r>
            <w:r w:rsidR="00C81DAF">
              <w:rPr>
                <w:noProof/>
                <w:webHidden/>
              </w:rPr>
              <w:fldChar w:fldCharType="begin"/>
            </w:r>
            <w:r w:rsidR="00C81DAF">
              <w:rPr>
                <w:noProof/>
                <w:webHidden/>
              </w:rPr>
              <w:instrText xml:space="preserve"> PAGEREF _Toc206942826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26AB768C" w14:textId="04516B49"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27" w:history="1">
            <w:r w:rsidR="00C81DAF" w:rsidRPr="008016FD">
              <w:rPr>
                <w:rStyle w:val="Hyperlink"/>
                <w:noProof/>
              </w:rPr>
              <w:t>2.3.2</w:t>
            </w:r>
            <w:r w:rsidR="00C81DAF">
              <w:rPr>
                <w:rFonts w:asciiTheme="minorHAnsi" w:eastAsiaTheme="minorEastAsia" w:hAnsiTheme="minorHAnsi" w:cstheme="minorBidi"/>
                <w:noProof/>
                <w:sz w:val="22"/>
                <w:lang w:val="en-US" w:eastAsia="en-US"/>
              </w:rPr>
              <w:tab/>
            </w:r>
            <w:r w:rsidR="00C81DAF" w:rsidRPr="008016FD">
              <w:rPr>
                <w:rStyle w:val="Hyperlink"/>
                <w:noProof/>
              </w:rPr>
              <w:t>Capabilities (text generation, summarization, reasoning, etc.)</w:t>
            </w:r>
            <w:r w:rsidR="00C81DAF">
              <w:rPr>
                <w:noProof/>
                <w:webHidden/>
              </w:rPr>
              <w:tab/>
            </w:r>
            <w:r w:rsidR="00C81DAF">
              <w:rPr>
                <w:noProof/>
                <w:webHidden/>
              </w:rPr>
              <w:fldChar w:fldCharType="begin"/>
            </w:r>
            <w:r w:rsidR="00C81DAF">
              <w:rPr>
                <w:noProof/>
                <w:webHidden/>
              </w:rPr>
              <w:instrText xml:space="preserve"> PAGEREF _Toc206942827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1AEFAF8E" w14:textId="4A267F77"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28" w:history="1">
            <w:r w:rsidR="00C81DAF" w:rsidRPr="008016FD">
              <w:rPr>
                <w:rStyle w:val="Hyperlink"/>
                <w:noProof/>
              </w:rPr>
              <w:t>2.3.3</w:t>
            </w:r>
            <w:r w:rsidR="00C81DAF">
              <w:rPr>
                <w:rFonts w:asciiTheme="minorHAnsi" w:eastAsiaTheme="minorEastAsia" w:hAnsiTheme="minorHAnsi" w:cstheme="minorBidi"/>
                <w:noProof/>
                <w:sz w:val="22"/>
                <w:lang w:val="en-US" w:eastAsia="en-US"/>
              </w:rPr>
              <w:tab/>
            </w:r>
            <w:r w:rsidR="00C81DAF" w:rsidRPr="008016FD">
              <w:rPr>
                <w:rStyle w:val="Hyperlink"/>
                <w:noProof/>
              </w:rPr>
              <w:t>Limitations (context length, factual accuracy, hallucination)</w:t>
            </w:r>
            <w:r w:rsidR="00C81DAF">
              <w:rPr>
                <w:noProof/>
                <w:webHidden/>
              </w:rPr>
              <w:tab/>
            </w:r>
            <w:r w:rsidR="00C81DAF">
              <w:rPr>
                <w:noProof/>
                <w:webHidden/>
              </w:rPr>
              <w:fldChar w:fldCharType="begin"/>
            </w:r>
            <w:r w:rsidR="00C81DAF">
              <w:rPr>
                <w:noProof/>
                <w:webHidden/>
              </w:rPr>
              <w:instrText xml:space="preserve"> PAGEREF _Toc206942828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782E9421" w14:textId="6603E70A" w:rsidR="00C81DAF" w:rsidRDefault="00C3220A">
          <w:pPr>
            <w:pStyle w:val="TOC2"/>
            <w:tabs>
              <w:tab w:val="left" w:pos="960"/>
              <w:tab w:val="right" w:leader="dot" w:pos="8210"/>
            </w:tabs>
            <w:rPr>
              <w:rFonts w:asciiTheme="minorHAnsi" w:eastAsiaTheme="minorEastAsia" w:hAnsiTheme="minorHAnsi" w:cstheme="minorBidi"/>
              <w:noProof/>
              <w:sz w:val="22"/>
              <w:lang w:val="en-US" w:eastAsia="en-US"/>
            </w:rPr>
          </w:pPr>
          <w:hyperlink w:anchor="_Toc206942829" w:history="1">
            <w:r w:rsidR="00C81DAF" w:rsidRPr="008016FD">
              <w:rPr>
                <w:rStyle w:val="Hyperlink"/>
                <w:noProof/>
              </w:rPr>
              <w:t>2.4</w:t>
            </w:r>
            <w:r w:rsidR="00C81DAF">
              <w:rPr>
                <w:rFonts w:asciiTheme="minorHAnsi" w:eastAsiaTheme="minorEastAsia" w:hAnsiTheme="minorHAnsi" w:cstheme="minorBidi"/>
                <w:noProof/>
                <w:sz w:val="22"/>
                <w:lang w:val="en-US" w:eastAsia="en-US"/>
              </w:rPr>
              <w:tab/>
            </w:r>
            <w:r w:rsidR="00C81DAF" w:rsidRPr="008016FD">
              <w:rPr>
                <w:rStyle w:val="Hyperlink"/>
                <w:noProof/>
              </w:rPr>
              <w:t>Leading LLMs in the Market</w:t>
            </w:r>
            <w:r w:rsidR="00C81DAF">
              <w:rPr>
                <w:noProof/>
                <w:webHidden/>
              </w:rPr>
              <w:tab/>
            </w:r>
            <w:r w:rsidR="00C81DAF">
              <w:rPr>
                <w:noProof/>
                <w:webHidden/>
              </w:rPr>
              <w:fldChar w:fldCharType="begin"/>
            </w:r>
            <w:r w:rsidR="00C81DAF">
              <w:rPr>
                <w:noProof/>
                <w:webHidden/>
              </w:rPr>
              <w:instrText xml:space="preserve"> PAGEREF _Toc206942829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2DF5A303" w14:textId="67AD3F05"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30" w:history="1">
            <w:r w:rsidR="00C81DAF" w:rsidRPr="008016FD">
              <w:rPr>
                <w:rStyle w:val="Hyperlink"/>
                <w:noProof/>
              </w:rPr>
              <w:t>2.4.1</w:t>
            </w:r>
            <w:r w:rsidR="00C81DAF">
              <w:rPr>
                <w:rFonts w:asciiTheme="minorHAnsi" w:eastAsiaTheme="minorEastAsia" w:hAnsiTheme="minorHAnsi" w:cstheme="minorBidi"/>
                <w:noProof/>
                <w:sz w:val="22"/>
                <w:lang w:val="en-US" w:eastAsia="en-US"/>
              </w:rPr>
              <w:tab/>
            </w:r>
            <w:r w:rsidR="00C81DAF" w:rsidRPr="008016FD">
              <w:rPr>
                <w:rStyle w:val="Hyperlink"/>
                <w:noProof/>
              </w:rPr>
              <w:t>OpenAI</w:t>
            </w:r>
            <w:r w:rsidR="00C81DAF">
              <w:rPr>
                <w:noProof/>
                <w:webHidden/>
              </w:rPr>
              <w:tab/>
            </w:r>
            <w:r w:rsidR="00C81DAF">
              <w:rPr>
                <w:noProof/>
                <w:webHidden/>
              </w:rPr>
              <w:fldChar w:fldCharType="begin"/>
            </w:r>
            <w:r w:rsidR="00C81DAF">
              <w:rPr>
                <w:noProof/>
                <w:webHidden/>
              </w:rPr>
              <w:instrText xml:space="preserve"> PAGEREF _Toc206942830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437B68A8" w14:textId="44D179A2"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31" w:history="1">
            <w:r w:rsidR="00C81DAF" w:rsidRPr="008016FD">
              <w:rPr>
                <w:rStyle w:val="Hyperlink"/>
                <w:noProof/>
              </w:rPr>
              <w:t>2.4.2</w:t>
            </w:r>
            <w:r w:rsidR="00C81DAF">
              <w:rPr>
                <w:rFonts w:asciiTheme="minorHAnsi" w:eastAsiaTheme="minorEastAsia" w:hAnsiTheme="minorHAnsi" w:cstheme="minorBidi"/>
                <w:noProof/>
                <w:sz w:val="22"/>
                <w:lang w:val="en-US" w:eastAsia="en-US"/>
              </w:rPr>
              <w:tab/>
            </w:r>
            <w:r w:rsidR="00C81DAF" w:rsidRPr="008016FD">
              <w:rPr>
                <w:rStyle w:val="Hyperlink"/>
                <w:noProof/>
              </w:rPr>
              <w:t>DeepSeek</w:t>
            </w:r>
            <w:r w:rsidR="00C81DAF">
              <w:rPr>
                <w:noProof/>
                <w:webHidden/>
              </w:rPr>
              <w:tab/>
            </w:r>
            <w:r w:rsidR="00C81DAF">
              <w:rPr>
                <w:noProof/>
                <w:webHidden/>
              </w:rPr>
              <w:fldChar w:fldCharType="begin"/>
            </w:r>
            <w:r w:rsidR="00C81DAF">
              <w:rPr>
                <w:noProof/>
                <w:webHidden/>
              </w:rPr>
              <w:instrText xml:space="preserve"> PAGEREF _Toc206942831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706AC234" w14:textId="6F1D0563"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32" w:history="1">
            <w:r w:rsidR="00C81DAF" w:rsidRPr="008016FD">
              <w:rPr>
                <w:rStyle w:val="Hyperlink"/>
                <w:noProof/>
              </w:rPr>
              <w:t>2.4.3</w:t>
            </w:r>
            <w:r w:rsidR="00C81DAF">
              <w:rPr>
                <w:rFonts w:asciiTheme="minorHAnsi" w:eastAsiaTheme="minorEastAsia" w:hAnsiTheme="minorHAnsi" w:cstheme="minorBidi"/>
                <w:noProof/>
                <w:sz w:val="22"/>
                <w:lang w:val="en-US" w:eastAsia="en-US"/>
              </w:rPr>
              <w:tab/>
            </w:r>
            <w:r w:rsidR="00C81DAF" w:rsidRPr="008016FD">
              <w:rPr>
                <w:rStyle w:val="Hyperlink"/>
                <w:noProof/>
              </w:rPr>
              <w:t>Claude</w:t>
            </w:r>
            <w:r w:rsidR="00C81DAF">
              <w:rPr>
                <w:noProof/>
                <w:webHidden/>
              </w:rPr>
              <w:tab/>
            </w:r>
            <w:r w:rsidR="00C81DAF">
              <w:rPr>
                <w:noProof/>
                <w:webHidden/>
              </w:rPr>
              <w:fldChar w:fldCharType="begin"/>
            </w:r>
            <w:r w:rsidR="00C81DAF">
              <w:rPr>
                <w:noProof/>
                <w:webHidden/>
              </w:rPr>
              <w:instrText xml:space="preserve"> PAGEREF _Toc206942832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4AA9488A" w14:textId="7768DCAA"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33" w:history="1">
            <w:r w:rsidR="00C81DAF" w:rsidRPr="008016FD">
              <w:rPr>
                <w:rStyle w:val="Hyperlink"/>
                <w:noProof/>
              </w:rPr>
              <w:t>2.4.4</w:t>
            </w:r>
            <w:r w:rsidR="00C81DAF">
              <w:rPr>
                <w:rFonts w:asciiTheme="minorHAnsi" w:eastAsiaTheme="minorEastAsia" w:hAnsiTheme="minorHAnsi" w:cstheme="minorBidi"/>
                <w:noProof/>
                <w:sz w:val="22"/>
                <w:lang w:val="en-US" w:eastAsia="en-US"/>
              </w:rPr>
              <w:tab/>
            </w:r>
            <w:r w:rsidR="00C81DAF" w:rsidRPr="008016FD">
              <w:rPr>
                <w:rStyle w:val="Hyperlink"/>
                <w:noProof/>
              </w:rPr>
              <w:t>Gemini</w:t>
            </w:r>
            <w:r w:rsidR="00C81DAF">
              <w:rPr>
                <w:noProof/>
                <w:webHidden/>
              </w:rPr>
              <w:tab/>
            </w:r>
            <w:r w:rsidR="00C81DAF">
              <w:rPr>
                <w:noProof/>
                <w:webHidden/>
              </w:rPr>
              <w:fldChar w:fldCharType="begin"/>
            </w:r>
            <w:r w:rsidR="00C81DAF">
              <w:rPr>
                <w:noProof/>
                <w:webHidden/>
              </w:rPr>
              <w:instrText xml:space="preserve"> PAGEREF _Toc206942833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5B50B584" w14:textId="7BBD58BD" w:rsidR="00C81DAF" w:rsidRDefault="00C3220A">
          <w:pPr>
            <w:pStyle w:val="TOC2"/>
            <w:tabs>
              <w:tab w:val="left" w:pos="960"/>
              <w:tab w:val="right" w:leader="dot" w:pos="8210"/>
            </w:tabs>
            <w:rPr>
              <w:rFonts w:asciiTheme="minorHAnsi" w:eastAsiaTheme="minorEastAsia" w:hAnsiTheme="minorHAnsi" w:cstheme="minorBidi"/>
              <w:noProof/>
              <w:sz w:val="22"/>
              <w:lang w:val="en-US" w:eastAsia="en-US"/>
            </w:rPr>
          </w:pPr>
          <w:hyperlink w:anchor="_Toc206942834" w:history="1">
            <w:r w:rsidR="00C81DAF" w:rsidRPr="008016FD">
              <w:rPr>
                <w:rStyle w:val="Hyperlink"/>
                <w:noProof/>
              </w:rPr>
              <w:t>2.5</w:t>
            </w:r>
            <w:r w:rsidR="00C81DAF">
              <w:rPr>
                <w:rFonts w:asciiTheme="minorHAnsi" w:eastAsiaTheme="minorEastAsia" w:hAnsiTheme="minorHAnsi" w:cstheme="minorBidi"/>
                <w:noProof/>
                <w:sz w:val="22"/>
                <w:lang w:val="en-US" w:eastAsia="en-US"/>
              </w:rPr>
              <w:tab/>
            </w:r>
            <w:r w:rsidR="00C81DAF" w:rsidRPr="008016FD">
              <w:rPr>
                <w:rStyle w:val="Hyperlink"/>
                <w:noProof/>
              </w:rPr>
              <w:t>Agentic Tools and AI Agents</w:t>
            </w:r>
            <w:r w:rsidR="00C81DAF">
              <w:rPr>
                <w:noProof/>
                <w:webHidden/>
              </w:rPr>
              <w:tab/>
            </w:r>
            <w:r w:rsidR="00C81DAF">
              <w:rPr>
                <w:noProof/>
                <w:webHidden/>
              </w:rPr>
              <w:fldChar w:fldCharType="begin"/>
            </w:r>
            <w:r w:rsidR="00C81DAF">
              <w:rPr>
                <w:noProof/>
                <w:webHidden/>
              </w:rPr>
              <w:instrText xml:space="preserve"> PAGEREF _Toc206942834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42506B8F" w14:textId="322792D4"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35" w:history="1">
            <w:r w:rsidR="00C81DAF" w:rsidRPr="008016FD">
              <w:rPr>
                <w:rStyle w:val="Hyperlink"/>
                <w:noProof/>
              </w:rPr>
              <w:t>2.5.1</w:t>
            </w:r>
            <w:r w:rsidR="00C81DAF">
              <w:rPr>
                <w:rFonts w:asciiTheme="minorHAnsi" w:eastAsiaTheme="minorEastAsia" w:hAnsiTheme="minorHAnsi" w:cstheme="minorBidi"/>
                <w:noProof/>
                <w:sz w:val="22"/>
                <w:lang w:val="en-US" w:eastAsia="en-US"/>
              </w:rPr>
              <w:tab/>
            </w:r>
            <w:r w:rsidR="00C81DAF" w:rsidRPr="008016FD">
              <w:rPr>
                <w:rStyle w:val="Hyperlink"/>
                <w:noProof/>
              </w:rPr>
              <w:t>Definition of agentic tools and agent-based systems</w:t>
            </w:r>
            <w:r w:rsidR="00C81DAF">
              <w:rPr>
                <w:noProof/>
                <w:webHidden/>
              </w:rPr>
              <w:tab/>
            </w:r>
            <w:r w:rsidR="00C81DAF">
              <w:rPr>
                <w:noProof/>
                <w:webHidden/>
              </w:rPr>
              <w:fldChar w:fldCharType="begin"/>
            </w:r>
            <w:r w:rsidR="00C81DAF">
              <w:rPr>
                <w:noProof/>
                <w:webHidden/>
              </w:rPr>
              <w:instrText xml:space="preserve"> PAGEREF _Toc206942835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223B284A" w14:textId="1CFDEA67"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36" w:history="1">
            <w:r w:rsidR="00C81DAF" w:rsidRPr="008016FD">
              <w:rPr>
                <w:rStyle w:val="Hyperlink"/>
                <w:noProof/>
              </w:rPr>
              <w:t>2.5.2</w:t>
            </w:r>
            <w:r w:rsidR="00C81DAF">
              <w:rPr>
                <w:rFonts w:asciiTheme="minorHAnsi" w:eastAsiaTheme="minorEastAsia" w:hAnsiTheme="minorHAnsi" w:cstheme="minorBidi"/>
                <w:noProof/>
                <w:sz w:val="22"/>
                <w:lang w:val="en-US" w:eastAsia="en-US"/>
              </w:rPr>
              <w:tab/>
            </w:r>
            <w:r w:rsidR="00C81DAF" w:rsidRPr="008016FD">
              <w:rPr>
                <w:rStyle w:val="Hyperlink"/>
                <w:noProof/>
              </w:rPr>
              <w:t>The idea of "tool use" in LLMs</w:t>
            </w:r>
            <w:r w:rsidR="00C81DAF">
              <w:rPr>
                <w:noProof/>
                <w:webHidden/>
              </w:rPr>
              <w:tab/>
            </w:r>
            <w:r w:rsidR="00C81DAF">
              <w:rPr>
                <w:noProof/>
                <w:webHidden/>
              </w:rPr>
              <w:fldChar w:fldCharType="begin"/>
            </w:r>
            <w:r w:rsidR="00C81DAF">
              <w:rPr>
                <w:noProof/>
                <w:webHidden/>
              </w:rPr>
              <w:instrText xml:space="preserve"> PAGEREF _Toc206942836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52856278" w14:textId="6FDD1F02"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37" w:history="1">
            <w:r w:rsidR="00C81DAF" w:rsidRPr="008016FD">
              <w:rPr>
                <w:rStyle w:val="Hyperlink"/>
                <w:noProof/>
              </w:rPr>
              <w:t>2.5.3</w:t>
            </w:r>
            <w:r w:rsidR="00C81DAF">
              <w:rPr>
                <w:rFonts w:asciiTheme="minorHAnsi" w:eastAsiaTheme="minorEastAsia" w:hAnsiTheme="minorHAnsi" w:cstheme="minorBidi"/>
                <w:noProof/>
                <w:sz w:val="22"/>
                <w:lang w:val="en-US" w:eastAsia="en-US"/>
              </w:rPr>
              <w:tab/>
            </w:r>
            <w:r w:rsidR="00C81DAF" w:rsidRPr="008016FD">
              <w:rPr>
                <w:rStyle w:val="Hyperlink"/>
                <w:noProof/>
              </w:rPr>
              <w:t>Why tool-use makes LLMs more interactive, context-aware, and capable</w:t>
            </w:r>
            <w:r w:rsidR="00C81DAF">
              <w:rPr>
                <w:noProof/>
                <w:webHidden/>
              </w:rPr>
              <w:tab/>
            </w:r>
            <w:r w:rsidR="00C81DAF">
              <w:rPr>
                <w:noProof/>
                <w:webHidden/>
              </w:rPr>
              <w:fldChar w:fldCharType="begin"/>
            </w:r>
            <w:r w:rsidR="00C81DAF">
              <w:rPr>
                <w:noProof/>
                <w:webHidden/>
              </w:rPr>
              <w:instrText xml:space="preserve"> PAGEREF _Toc206942837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621F6949" w14:textId="1C661F73" w:rsidR="00C81DAF" w:rsidRDefault="00C3220A">
          <w:pPr>
            <w:pStyle w:val="TOC2"/>
            <w:tabs>
              <w:tab w:val="left" w:pos="960"/>
              <w:tab w:val="right" w:leader="dot" w:pos="8210"/>
            </w:tabs>
            <w:rPr>
              <w:rFonts w:asciiTheme="minorHAnsi" w:eastAsiaTheme="minorEastAsia" w:hAnsiTheme="minorHAnsi" w:cstheme="minorBidi"/>
              <w:noProof/>
              <w:sz w:val="22"/>
              <w:lang w:val="en-US" w:eastAsia="en-US"/>
            </w:rPr>
          </w:pPr>
          <w:hyperlink w:anchor="_Toc206942838" w:history="1">
            <w:r w:rsidR="00C81DAF" w:rsidRPr="008016FD">
              <w:rPr>
                <w:rStyle w:val="Hyperlink"/>
                <w:noProof/>
              </w:rPr>
              <w:t>2.6</w:t>
            </w:r>
            <w:r w:rsidR="00C81DAF">
              <w:rPr>
                <w:rFonts w:asciiTheme="minorHAnsi" w:eastAsiaTheme="minorEastAsia" w:hAnsiTheme="minorHAnsi" w:cstheme="minorBidi"/>
                <w:noProof/>
                <w:sz w:val="22"/>
                <w:lang w:val="en-US" w:eastAsia="en-US"/>
              </w:rPr>
              <w:tab/>
            </w:r>
            <w:r w:rsidR="00C81DAF" w:rsidRPr="008016FD">
              <w:rPr>
                <w:rStyle w:val="Hyperlink"/>
                <w:noProof/>
              </w:rPr>
              <w:t>Popular Agentic Frameworks</w:t>
            </w:r>
            <w:r w:rsidR="00C81DAF">
              <w:rPr>
                <w:noProof/>
                <w:webHidden/>
              </w:rPr>
              <w:tab/>
            </w:r>
            <w:r w:rsidR="00C81DAF">
              <w:rPr>
                <w:noProof/>
                <w:webHidden/>
              </w:rPr>
              <w:fldChar w:fldCharType="begin"/>
            </w:r>
            <w:r w:rsidR="00C81DAF">
              <w:rPr>
                <w:noProof/>
                <w:webHidden/>
              </w:rPr>
              <w:instrText xml:space="preserve"> PAGEREF _Toc206942838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6A171199" w14:textId="3CFCA5AF"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39" w:history="1">
            <w:r w:rsidR="00C81DAF" w:rsidRPr="008016FD">
              <w:rPr>
                <w:rStyle w:val="Hyperlink"/>
                <w:noProof/>
              </w:rPr>
              <w:t>2.6.1</w:t>
            </w:r>
            <w:r w:rsidR="00C81DAF">
              <w:rPr>
                <w:rFonts w:asciiTheme="minorHAnsi" w:eastAsiaTheme="minorEastAsia" w:hAnsiTheme="minorHAnsi" w:cstheme="minorBidi"/>
                <w:noProof/>
                <w:sz w:val="22"/>
                <w:lang w:val="en-US" w:eastAsia="en-US"/>
              </w:rPr>
              <w:tab/>
            </w:r>
            <w:r w:rsidR="00C81DAF" w:rsidRPr="008016FD">
              <w:rPr>
                <w:rStyle w:val="Hyperlink"/>
                <w:noProof/>
              </w:rPr>
              <w:t>CrewAI</w:t>
            </w:r>
            <w:r w:rsidR="00C81DAF">
              <w:rPr>
                <w:noProof/>
                <w:webHidden/>
              </w:rPr>
              <w:tab/>
            </w:r>
            <w:r w:rsidR="00C81DAF">
              <w:rPr>
                <w:noProof/>
                <w:webHidden/>
              </w:rPr>
              <w:fldChar w:fldCharType="begin"/>
            </w:r>
            <w:r w:rsidR="00C81DAF">
              <w:rPr>
                <w:noProof/>
                <w:webHidden/>
              </w:rPr>
              <w:instrText xml:space="preserve"> PAGEREF _Toc206942839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120B12FF" w14:textId="4909FFC6"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40" w:history="1">
            <w:r w:rsidR="00C81DAF" w:rsidRPr="008016FD">
              <w:rPr>
                <w:rStyle w:val="Hyperlink"/>
                <w:noProof/>
              </w:rPr>
              <w:t>2.6.2</w:t>
            </w:r>
            <w:r w:rsidR="00C81DAF">
              <w:rPr>
                <w:rFonts w:asciiTheme="minorHAnsi" w:eastAsiaTheme="minorEastAsia" w:hAnsiTheme="minorHAnsi" w:cstheme="minorBidi"/>
                <w:noProof/>
                <w:sz w:val="22"/>
                <w:lang w:val="en-US" w:eastAsia="en-US"/>
              </w:rPr>
              <w:tab/>
            </w:r>
            <w:r w:rsidR="00C81DAF" w:rsidRPr="008016FD">
              <w:rPr>
                <w:rStyle w:val="Hyperlink"/>
                <w:noProof/>
              </w:rPr>
              <w:t>Auto-GPT</w:t>
            </w:r>
            <w:r w:rsidR="00C81DAF">
              <w:rPr>
                <w:noProof/>
                <w:webHidden/>
              </w:rPr>
              <w:tab/>
            </w:r>
            <w:r w:rsidR="00C81DAF">
              <w:rPr>
                <w:noProof/>
                <w:webHidden/>
              </w:rPr>
              <w:fldChar w:fldCharType="begin"/>
            </w:r>
            <w:r w:rsidR="00C81DAF">
              <w:rPr>
                <w:noProof/>
                <w:webHidden/>
              </w:rPr>
              <w:instrText xml:space="preserve"> PAGEREF _Toc206942840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4DE47024" w14:textId="447F7EDA"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41" w:history="1">
            <w:r w:rsidR="00C81DAF" w:rsidRPr="008016FD">
              <w:rPr>
                <w:rStyle w:val="Hyperlink"/>
                <w:noProof/>
              </w:rPr>
              <w:t>2.6.3</w:t>
            </w:r>
            <w:r w:rsidR="00C81DAF">
              <w:rPr>
                <w:rFonts w:asciiTheme="minorHAnsi" w:eastAsiaTheme="minorEastAsia" w:hAnsiTheme="minorHAnsi" w:cstheme="minorBidi"/>
                <w:noProof/>
                <w:sz w:val="22"/>
                <w:lang w:val="en-US" w:eastAsia="en-US"/>
              </w:rPr>
              <w:tab/>
            </w:r>
            <w:r w:rsidR="00C81DAF" w:rsidRPr="008016FD">
              <w:rPr>
                <w:rStyle w:val="Hyperlink"/>
                <w:noProof/>
              </w:rPr>
              <w:t>IBM Watson</w:t>
            </w:r>
            <w:r w:rsidR="00C81DAF">
              <w:rPr>
                <w:noProof/>
                <w:webHidden/>
              </w:rPr>
              <w:tab/>
            </w:r>
            <w:r w:rsidR="00C81DAF">
              <w:rPr>
                <w:noProof/>
                <w:webHidden/>
              </w:rPr>
              <w:fldChar w:fldCharType="begin"/>
            </w:r>
            <w:r w:rsidR="00C81DAF">
              <w:rPr>
                <w:noProof/>
                <w:webHidden/>
              </w:rPr>
              <w:instrText xml:space="preserve"> PAGEREF _Toc206942841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4FAEF510" w14:textId="2489E00F"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42" w:history="1">
            <w:r w:rsidR="00C81DAF" w:rsidRPr="008016FD">
              <w:rPr>
                <w:rStyle w:val="Hyperlink"/>
                <w:noProof/>
              </w:rPr>
              <w:t>2.6.4</w:t>
            </w:r>
            <w:r w:rsidR="00C81DAF">
              <w:rPr>
                <w:rFonts w:asciiTheme="minorHAnsi" w:eastAsiaTheme="minorEastAsia" w:hAnsiTheme="minorHAnsi" w:cstheme="minorBidi"/>
                <w:noProof/>
                <w:sz w:val="22"/>
                <w:lang w:val="en-US" w:eastAsia="en-US"/>
              </w:rPr>
              <w:tab/>
            </w:r>
            <w:r w:rsidR="00C81DAF" w:rsidRPr="008016FD">
              <w:rPr>
                <w:rStyle w:val="Hyperlink"/>
                <w:noProof/>
              </w:rPr>
              <w:t>Microsoft AutoGen</w:t>
            </w:r>
            <w:r w:rsidR="00C81DAF">
              <w:rPr>
                <w:noProof/>
                <w:webHidden/>
              </w:rPr>
              <w:tab/>
            </w:r>
            <w:r w:rsidR="00C81DAF">
              <w:rPr>
                <w:noProof/>
                <w:webHidden/>
              </w:rPr>
              <w:fldChar w:fldCharType="begin"/>
            </w:r>
            <w:r w:rsidR="00C81DAF">
              <w:rPr>
                <w:noProof/>
                <w:webHidden/>
              </w:rPr>
              <w:instrText xml:space="preserve"> PAGEREF _Toc206942842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05FC3471" w14:textId="4439281A"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43" w:history="1">
            <w:r w:rsidR="00C81DAF" w:rsidRPr="008016FD">
              <w:rPr>
                <w:rStyle w:val="Hyperlink"/>
                <w:noProof/>
              </w:rPr>
              <w:t>2.6.5</w:t>
            </w:r>
            <w:r w:rsidR="00C81DAF">
              <w:rPr>
                <w:rFonts w:asciiTheme="minorHAnsi" w:eastAsiaTheme="minorEastAsia" w:hAnsiTheme="minorHAnsi" w:cstheme="minorBidi"/>
                <w:noProof/>
                <w:sz w:val="22"/>
                <w:lang w:val="en-US" w:eastAsia="en-US"/>
              </w:rPr>
              <w:tab/>
            </w:r>
            <w:r w:rsidR="00C81DAF" w:rsidRPr="008016FD">
              <w:rPr>
                <w:rStyle w:val="Hyperlink"/>
                <w:noProof/>
              </w:rPr>
              <w:t>Comparisons and use cases</w:t>
            </w:r>
            <w:r w:rsidR="00C81DAF">
              <w:rPr>
                <w:noProof/>
                <w:webHidden/>
              </w:rPr>
              <w:tab/>
            </w:r>
            <w:r w:rsidR="00C81DAF">
              <w:rPr>
                <w:noProof/>
                <w:webHidden/>
              </w:rPr>
              <w:fldChar w:fldCharType="begin"/>
            </w:r>
            <w:r w:rsidR="00C81DAF">
              <w:rPr>
                <w:noProof/>
                <w:webHidden/>
              </w:rPr>
              <w:instrText xml:space="preserve"> PAGEREF _Toc206942843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37748D6C" w14:textId="09D55757" w:rsidR="00C81DAF" w:rsidRDefault="00C3220A">
          <w:pPr>
            <w:pStyle w:val="TOC2"/>
            <w:tabs>
              <w:tab w:val="left" w:pos="960"/>
              <w:tab w:val="right" w:leader="dot" w:pos="8210"/>
            </w:tabs>
            <w:rPr>
              <w:rFonts w:asciiTheme="minorHAnsi" w:eastAsiaTheme="minorEastAsia" w:hAnsiTheme="minorHAnsi" w:cstheme="minorBidi"/>
              <w:noProof/>
              <w:sz w:val="22"/>
              <w:lang w:val="en-US" w:eastAsia="en-US"/>
            </w:rPr>
          </w:pPr>
          <w:hyperlink w:anchor="_Toc206942844" w:history="1">
            <w:r w:rsidR="00C81DAF" w:rsidRPr="008016FD">
              <w:rPr>
                <w:rStyle w:val="Hyperlink"/>
                <w:noProof/>
              </w:rPr>
              <w:t>2.7</w:t>
            </w:r>
            <w:r w:rsidR="00C81DAF">
              <w:rPr>
                <w:rFonts w:asciiTheme="minorHAnsi" w:eastAsiaTheme="minorEastAsia" w:hAnsiTheme="minorHAnsi" w:cstheme="minorBidi"/>
                <w:noProof/>
                <w:sz w:val="22"/>
                <w:lang w:val="en-US" w:eastAsia="en-US"/>
              </w:rPr>
              <w:tab/>
            </w:r>
            <w:r w:rsidR="00C81DAF" w:rsidRPr="008016FD">
              <w:rPr>
                <w:rStyle w:val="Hyperlink"/>
                <w:noProof/>
              </w:rPr>
              <w:t>Reasoning Models and Chain-of-Thought Techniques</w:t>
            </w:r>
            <w:r w:rsidR="00C81DAF">
              <w:rPr>
                <w:noProof/>
                <w:webHidden/>
              </w:rPr>
              <w:tab/>
            </w:r>
            <w:r w:rsidR="00C81DAF">
              <w:rPr>
                <w:noProof/>
                <w:webHidden/>
              </w:rPr>
              <w:fldChar w:fldCharType="begin"/>
            </w:r>
            <w:r w:rsidR="00C81DAF">
              <w:rPr>
                <w:noProof/>
                <w:webHidden/>
              </w:rPr>
              <w:instrText xml:space="preserve"> PAGEREF _Toc206942844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0D622ED2" w14:textId="673F9A4B"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45" w:history="1">
            <w:r w:rsidR="00C81DAF" w:rsidRPr="008016FD">
              <w:rPr>
                <w:rStyle w:val="Hyperlink"/>
                <w:noProof/>
              </w:rPr>
              <w:t>2.7.1</w:t>
            </w:r>
            <w:r w:rsidR="00C81DAF">
              <w:rPr>
                <w:rFonts w:asciiTheme="minorHAnsi" w:eastAsiaTheme="minorEastAsia" w:hAnsiTheme="minorHAnsi" w:cstheme="minorBidi"/>
                <w:noProof/>
                <w:sz w:val="22"/>
                <w:lang w:val="en-US" w:eastAsia="en-US"/>
              </w:rPr>
              <w:tab/>
            </w:r>
            <w:r w:rsidR="00C81DAF" w:rsidRPr="008016FD">
              <w:rPr>
                <w:rStyle w:val="Hyperlink"/>
                <w:noProof/>
              </w:rPr>
              <w:t>Introduction to reasoning models and prompting techniques.</w:t>
            </w:r>
            <w:r w:rsidR="00C81DAF">
              <w:rPr>
                <w:noProof/>
                <w:webHidden/>
              </w:rPr>
              <w:tab/>
            </w:r>
            <w:r w:rsidR="00C81DAF">
              <w:rPr>
                <w:noProof/>
                <w:webHidden/>
              </w:rPr>
              <w:fldChar w:fldCharType="begin"/>
            </w:r>
            <w:r w:rsidR="00C81DAF">
              <w:rPr>
                <w:noProof/>
                <w:webHidden/>
              </w:rPr>
              <w:instrText xml:space="preserve"> PAGEREF _Toc206942845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0AAAE5D1" w14:textId="728BBAC6"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46" w:history="1">
            <w:r w:rsidR="00C81DAF" w:rsidRPr="008016FD">
              <w:rPr>
                <w:rStyle w:val="Hyperlink"/>
                <w:noProof/>
              </w:rPr>
              <w:t>2.7.2</w:t>
            </w:r>
            <w:r w:rsidR="00C81DAF">
              <w:rPr>
                <w:rFonts w:asciiTheme="minorHAnsi" w:eastAsiaTheme="minorEastAsia" w:hAnsiTheme="minorHAnsi" w:cstheme="minorBidi"/>
                <w:noProof/>
                <w:sz w:val="22"/>
                <w:lang w:val="en-US" w:eastAsia="en-US"/>
              </w:rPr>
              <w:tab/>
            </w:r>
            <w:r w:rsidR="00C81DAF" w:rsidRPr="008016FD">
              <w:rPr>
                <w:rStyle w:val="Hyperlink"/>
                <w:noProof/>
              </w:rPr>
              <w:t>Chain-of-thought, self-reflection, ReAct (Reason + Act).</w:t>
            </w:r>
            <w:r w:rsidR="00C81DAF">
              <w:rPr>
                <w:noProof/>
                <w:webHidden/>
              </w:rPr>
              <w:tab/>
            </w:r>
            <w:r w:rsidR="00C81DAF">
              <w:rPr>
                <w:noProof/>
                <w:webHidden/>
              </w:rPr>
              <w:fldChar w:fldCharType="begin"/>
            </w:r>
            <w:r w:rsidR="00C81DAF">
              <w:rPr>
                <w:noProof/>
                <w:webHidden/>
              </w:rPr>
              <w:instrText xml:space="preserve"> PAGEREF _Toc206942846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593F26E4" w14:textId="29E2B58D"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47" w:history="1">
            <w:r w:rsidR="00C81DAF" w:rsidRPr="008016FD">
              <w:rPr>
                <w:rStyle w:val="Hyperlink"/>
                <w:noProof/>
              </w:rPr>
              <w:t>2.7.3</w:t>
            </w:r>
            <w:r w:rsidR="00C81DAF">
              <w:rPr>
                <w:rFonts w:asciiTheme="minorHAnsi" w:eastAsiaTheme="minorEastAsia" w:hAnsiTheme="minorHAnsi" w:cstheme="minorBidi"/>
                <w:noProof/>
                <w:sz w:val="22"/>
                <w:lang w:val="en-US" w:eastAsia="en-US"/>
              </w:rPr>
              <w:tab/>
            </w:r>
            <w:r w:rsidR="00C81DAF" w:rsidRPr="008016FD">
              <w:rPr>
                <w:rStyle w:val="Hyperlink"/>
                <w:noProof/>
              </w:rPr>
              <w:t>Role in decomposing tasks, planning, and decision-making.</w:t>
            </w:r>
            <w:r w:rsidR="00C81DAF">
              <w:rPr>
                <w:noProof/>
                <w:webHidden/>
              </w:rPr>
              <w:tab/>
            </w:r>
            <w:r w:rsidR="00C81DAF">
              <w:rPr>
                <w:noProof/>
                <w:webHidden/>
              </w:rPr>
              <w:fldChar w:fldCharType="begin"/>
            </w:r>
            <w:r w:rsidR="00C81DAF">
              <w:rPr>
                <w:noProof/>
                <w:webHidden/>
              </w:rPr>
              <w:instrText xml:space="preserve"> PAGEREF _Toc206942847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66C3D9DC" w14:textId="4BD52B51" w:rsidR="00C81DAF" w:rsidRDefault="00C3220A">
          <w:pPr>
            <w:pStyle w:val="TOC1"/>
            <w:tabs>
              <w:tab w:val="left" w:pos="960"/>
              <w:tab w:val="right" w:leader="dot" w:pos="8210"/>
            </w:tabs>
            <w:rPr>
              <w:rFonts w:asciiTheme="minorHAnsi" w:eastAsiaTheme="minorEastAsia" w:hAnsiTheme="minorHAnsi" w:cstheme="minorBidi"/>
              <w:noProof/>
              <w:sz w:val="22"/>
              <w:lang w:val="en-US" w:eastAsia="en-US"/>
            </w:rPr>
          </w:pPr>
          <w:hyperlink w:anchor="_Toc206942848" w:history="1">
            <w:r w:rsidR="00C81DAF" w:rsidRPr="008016FD">
              <w:rPr>
                <w:rStyle w:val="Hyperlink"/>
                <w:noProof/>
              </w:rPr>
              <w:t>3.</w:t>
            </w:r>
            <w:r w:rsidR="00C81DAF">
              <w:rPr>
                <w:rFonts w:asciiTheme="minorHAnsi" w:eastAsiaTheme="minorEastAsia" w:hAnsiTheme="minorHAnsi" w:cstheme="minorBidi"/>
                <w:noProof/>
                <w:sz w:val="22"/>
                <w:lang w:val="en-US" w:eastAsia="en-US"/>
              </w:rPr>
              <w:tab/>
            </w:r>
            <w:r w:rsidR="00C81DAF" w:rsidRPr="008016FD">
              <w:rPr>
                <w:rStyle w:val="Hyperlink"/>
                <w:noProof/>
              </w:rPr>
              <w:t>Implementation</w:t>
            </w:r>
            <w:r w:rsidR="00C81DAF">
              <w:rPr>
                <w:noProof/>
                <w:webHidden/>
              </w:rPr>
              <w:tab/>
            </w:r>
            <w:r w:rsidR="00C81DAF">
              <w:rPr>
                <w:noProof/>
                <w:webHidden/>
              </w:rPr>
              <w:fldChar w:fldCharType="begin"/>
            </w:r>
            <w:r w:rsidR="00C81DAF">
              <w:rPr>
                <w:noProof/>
                <w:webHidden/>
              </w:rPr>
              <w:instrText xml:space="preserve"> PAGEREF _Toc206942848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0289AF62" w14:textId="2949A934" w:rsidR="00C81DAF" w:rsidRDefault="00C3220A">
          <w:pPr>
            <w:pStyle w:val="TOC2"/>
            <w:tabs>
              <w:tab w:val="left" w:pos="960"/>
              <w:tab w:val="right" w:leader="dot" w:pos="8210"/>
            </w:tabs>
            <w:rPr>
              <w:rFonts w:asciiTheme="minorHAnsi" w:eastAsiaTheme="minorEastAsia" w:hAnsiTheme="minorHAnsi" w:cstheme="minorBidi"/>
              <w:noProof/>
              <w:sz w:val="22"/>
              <w:lang w:val="en-US" w:eastAsia="en-US"/>
            </w:rPr>
          </w:pPr>
          <w:hyperlink w:anchor="_Toc206942849" w:history="1">
            <w:r w:rsidR="00C81DAF" w:rsidRPr="008016FD">
              <w:rPr>
                <w:rStyle w:val="Hyperlink"/>
                <w:noProof/>
              </w:rPr>
              <w:t>3.1</w:t>
            </w:r>
            <w:r w:rsidR="00C81DAF">
              <w:rPr>
                <w:rFonts w:asciiTheme="minorHAnsi" w:eastAsiaTheme="minorEastAsia" w:hAnsiTheme="minorHAnsi" w:cstheme="minorBidi"/>
                <w:noProof/>
                <w:sz w:val="22"/>
                <w:lang w:val="en-US" w:eastAsia="en-US"/>
              </w:rPr>
              <w:tab/>
            </w:r>
            <w:r w:rsidR="00C81DAF" w:rsidRPr="008016FD">
              <w:rPr>
                <w:rStyle w:val="Hyperlink"/>
                <w:noProof/>
              </w:rPr>
              <w:t>System Overview</w:t>
            </w:r>
            <w:r w:rsidR="00C81DAF">
              <w:rPr>
                <w:noProof/>
                <w:webHidden/>
              </w:rPr>
              <w:tab/>
            </w:r>
            <w:r w:rsidR="00C81DAF">
              <w:rPr>
                <w:noProof/>
                <w:webHidden/>
              </w:rPr>
              <w:fldChar w:fldCharType="begin"/>
            </w:r>
            <w:r w:rsidR="00C81DAF">
              <w:rPr>
                <w:noProof/>
                <w:webHidden/>
              </w:rPr>
              <w:instrText xml:space="preserve"> PAGEREF _Toc206942849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7719E9A3" w14:textId="63D4F109"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50" w:history="1">
            <w:r w:rsidR="00C81DAF" w:rsidRPr="008016FD">
              <w:rPr>
                <w:rStyle w:val="Hyperlink"/>
                <w:noProof/>
              </w:rPr>
              <w:t>3.1.1</w:t>
            </w:r>
            <w:r w:rsidR="00C81DAF">
              <w:rPr>
                <w:rFonts w:asciiTheme="minorHAnsi" w:eastAsiaTheme="minorEastAsia" w:hAnsiTheme="minorHAnsi" w:cstheme="minorBidi"/>
                <w:noProof/>
                <w:sz w:val="22"/>
                <w:lang w:val="en-US" w:eastAsia="en-US"/>
              </w:rPr>
              <w:tab/>
            </w:r>
            <w:r w:rsidR="00C81DAF" w:rsidRPr="008016FD">
              <w:rPr>
                <w:rStyle w:val="Hyperlink"/>
                <w:noProof/>
              </w:rPr>
              <w:t>High-Level System Description</w:t>
            </w:r>
            <w:r w:rsidR="00C81DAF">
              <w:rPr>
                <w:noProof/>
                <w:webHidden/>
              </w:rPr>
              <w:tab/>
            </w:r>
            <w:r w:rsidR="00C81DAF">
              <w:rPr>
                <w:noProof/>
                <w:webHidden/>
              </w:rPr>
              <w:fldChar w:fldCharType="begin"/>
            </w:r>
            <w:r w:rsidR="00C81DAF">
              <w:rPr>
                <w:noProof/>
                <w:webHidden/>
              </w:rPr>
              <w:instrText xml:space="preserve"> PAGEREF _Toc206942850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38250469" w14:textId="77700436"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51" w:history="1">
            <w:r w:rsidR="00C81DAF" w:rsidRPr="008016FD">
              <w:rPr>
                <w:rStyle w:val="Hyperlink"/>
                <w:noProof/>
              </w:rPr>
              <w:t>3.1.2</w:t>
            </w:r>
            <w:r w:rsidR="00C81DAF">
              <w:rPr>
                <w:rFonts w:asciiTheme="minorHAnsi" w:eastAsiaTheme="minorEastAsia" w:hAnsiTheme="minorHAnsi" w:cstheme="minorBidi"/>
                <w:noProof/>
                <w:sz w:val="22"/>
                <w:lang w:val="en-US" w:eastAsia="en-US"/>
              </w:rPr>
              <w:tab/>
            </w:r>
            <w:r w:rsidR="00C81DAF" w:rsidRPr="008016FD">
              <w:rPr>
                <w:rStyle w:val="Hyperlink"/>
                <w:noProof/>
              </w:rPr>
              <w:t>User Interaction Flow</w:t>
            </w:r>
            <w:r w:rsidR="00C81DAF">
              <w:rPr>
                <w:noProof/>
                <w:webHidden/>
              </w:rPr>
              <w:tab/>
            </w:r>
            <w:r w:rsidR="00C81DAF">
              <w:rPr>
                <w:noProof/>
                <w:webHidden/>
              </w:rPr>
              <w:fldChar w:fldCharType="begin"/>
            </w:r>
            <w:r w:rsidR="00C81DAF">
              <w:rPr>
                <w:noProof/>
                <w:webHidden/>
              </w:rPr>
              <w:instrText xml:space="preserve"> PAGEREF _Toc206942851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7F26F3CD" w14:textId="09F5BFBA"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52" w:history="1">
            <w:r w:rsidR="00C81DAF" w:rsidRPr="008016FD">
              <w:rPr>
                <w:rStyle w:val="Hyperlink"/>
                <w:noProof/>
              </w:rPr>
              <w:t>3.1.3</w:t>
            </w:r>
            <w:r w:rsidR="00C81DAF">
              <w:rPr>
                <w:rFonts w:asciiTheme="minorHAnsi" w:eastAsiaTheme="minorEastAsia" w:hAnsiTheme="minorHAnsi" w:cstheme="minorBidi"/>
                <w:noProof/>
                <w:sz w:val="22"/>
                <w:lang w:val="en-US" w:eastAsia="en-US"/>
              </w:rPr>
              <w:tab/>
            </w:r>
            <w:r w:rsidR="00C81DAF" w:rsidRPr="008016FD">
              <w:rPr>
                <w:rStyle w:val="Hyperlink"/>
                <w:noProof/>
              </w:rPr>
              <w:t>Core System Components</w:t>
            </w:r>
            <w:r w:rsidR="00C81DAF">
              <w:rPr>
                <w:noProof/>
                <w:webHidden/>
              </w:rPr>
              <w:tab/>
            </w:r>
            <w:r w:rsidR="00C81DAF">
              <w:rPr>
                <w:noProof/>
                <w:webHidden/>
              </w:rPr>
              <w:fldChar w:fldCharType="begin"/>
            </w:r>
            <w:r w:rsidR="00C81DAF">
              <w:rPr>
                <w:noProof/>
                <w:webHidden/>
              </w:rPr>
              <w:instrText xml:space="preserve"> PAGEREF _Toc206942852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14640081" w14:textId="4214FF31" w:rsidR="00C81DAF" w:rsidRDefault="00C3220A">
          <w:pPr>
            <w:pStyle w:val="TOC2"/>
            <w:tabs>
              <w:tab w:val="left" w:pos="960"/>
              <w:tab w:val="right" w:leader="dot" w:pos="8210"/>
            </w:tabs>
            <w:rPr>
              <w:rFonts w:asciiTheme="minorHAnsi" w:eastAsiaTheme="minorEastAsia" w:hAnsiTheme="minorHAnsi" w:cstheme="minorBidi"/>
              <w:noProof/>
              <w:sz w:val="22"/>
              <w:lang w:val="en-US" w:eastAsia="en-US"/>
            </w:rPr>
          </w:pPr>
          <w:hyperlink w:anchor="_Toc206942853" w:history="1">
            <w:r w:rsidR="00C81DAF" w:rsidRPr="008016FD">
              <w:rPr>
                <w:rStyle w:val="Hyperlink"/>
                <w:noProof/>
              </w:rPr>
              <w:t>3.2</w:t>
            </w:r>
            <w:r w:rsidR="00C81DAF">
              <w:rPr>
                <w:rFonts w:asciiTheme="minorHAnsi" w:eastAsiaTheme="minorEastAsia" w:hAnsiTheme="minorHAnsi" w:cstheme="minorBidi"/>
                <w:noProof/>
                <w:sz w:val="22"/>
                <w:lang w:val="en-US" w:eastAsia="en-US"/>
              </w:rPr>
              <w:tab/>
            </w:r>
            <w:r w:rsidR="00C81DAF" w:rsidRPr="008016FD">
              <w:rPr>
                <w:rStyle w:val="Hyperlink"/>
                <w:noProof/>
              </w:rPr>
              <w:t>System Architecture</w:t>
            </w:r>
            <w:r w:rsidR="00C81DAF">
              <w:rPr>
                <w:noProof/>
                <w:webHidden/>
              </w:rPr>
              <w:tab/>
            </w:r>
            <w:r w:rsidR="00C81DAF">
              <w:rPr>
                <w:noProof/>
                <w:webHidden/>
              </w:rPr>
              <w:fldChar w:fldCharType="begin"/>
            </w:r>
            <w:r w:rsidR="00C81DAF">
              <w:rPr>
                <w:noProof/>
                <w:webHidden/>
              </w:rPr>
              <w:instrText xml:space="preserve"> PAGEREF _Toc206942853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5B74003F" w14:textId="14B1470E"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54" w:history="1">
            <w:r w:rsidR="00C81DAF" w:rsidRPr="008016FD">
              <w:rPr>
                <w:rStyle w:val="Hyperlink"/>
                <w:noProof/>
              </w:rPr>
              <w:t>3.2.1</w:t>
            </w:r>
            <w:r w:rsidR="00C81DAF">
              <w:rPr>
                <w:rFonts w:asciiTheme="minorHAnsi" w:eastAsiaTheme="minorEastAsia" w:hAnsiTheme="minorHAnsi" w:cstheme="minorBidi"/>
                <w:noProof/>
                <w:sz w:val="22"/>
                <w:lang w:val="en-US" w:eastAsia="en-US"/>
              </w:rPr>
              <w:tab/>
            </w:r>
            <w:r w:rsidR="00C81DAF" w:rsidRPr="008016FD">
              <w:rPr>
                <w:rStyle w:val="Hyperlink"/>
                <w:noProof/>
              </w:rPr>
              <w:t>High-Level Architecture Overview</w:t>
            </w:r>
            <w:r w:rsidR="00C81DAF">
              <w:rPr>
                <w:noProof/>
                <w:webHidden/>
              </w:rPr>
              <w:tab/>
            </w:r>
            <w:r w:rsidR="00C81DAF">
              <w:rPr>
                <w:noProof/>
                <w:webHidden/>
              </w:rPr>
              <w:fldChar w:fldCharType="begin"/>
            </w:r>
            <w:r w:rsidR="00C81DAF">
              <w:rPr>
                <w:noProof/>
                <w:webHidden/>
              </w:rPr>
              <w:instrText xml:space="preserve"> PAGEREF _Toc206942854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0C3A513F" w14:textId="3C54D640"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55" w:history="1">
            <w:r w:rsidR="00C81DAF" w:rsidRPr="008016FD">
              <w:rPr>
                <w:rStyle w:val="Hyperlink"/>
                <w:noProof/>
              </w:rPr>
              <w:t>3.2.2</w:t>
            </w:r>
            <w:r w:rsidR="00C81DAF">
              <w:rPr>
                <w:rFonts w:asciiTheme="minorHAnsi" w:eastAsiaTheme="minorEastAsia" w:hAnsiTheme="minorHAnsi" w:cstheme="minorBidi"/>
                <w:noProof/>
                <w:sz w:val="22"/>
                <w:lang w:val="en-US" w:eastAsia="en-US"/>
              </w:rPr>
              <w:tab/>
            </w:r>
            <w:r w:rsidR="00C81DAF" w:rsidRPr="008016FD">
              <w:rPr>
                <w:rStyle w:val="Hyperlink"/>
                <w:noProof/>
              </w:rPr>
              <w:t>Data Flow and Component Interaction</w:t>
            </w:r>
            <w:r w:rsidR="00C81DAF">
              <w:rPr>
                <w:noProof/>
                <w:webHidden/>
              </w:rPr>
              <w:tab/>
            </w:r>
            <w:r w:rsidR="00C81DAF">
              <w:rPr>
                <w:noProof/>
                <w:webHidden/>
              </w:rPr>
              <w:fldChar w:fldCharType="begin"/>
            </w:r>
            <w:r w:rsidR="00C81DAF">
              <w:rPr>
                <w:noProof/>
                <w:webHidden/>
              </w:rPr>
              <w:instrText xml:space="preserve"> PAGEREF _Toc206942855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344BA7FE" w14:textId="7204921C"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56" w:history="1">
            <w:r w:rsidR="00C81DAF" w:rsidRPr="008016FD">
              <w:rPr>
                <w:rStyle w:val="Hyperlink"/>
                <w:noProof/>
              </w:rPr>
              <w:t>3.2.3</w:t>
            </w:r>
            <w:r w:rsidR="00C81DAF">
              <w:rPr>
                <w:rFonts w:asciiTheme="minorHAnsi" w:eastAsiaTheme="minorEastAsia" w:hAnsiTheme="minorHAnsi" w:cstheme="minorBidi"/>
                <w:noProof/>
                <w:sz w:val="22"/>
                <w:lang w:val="en-US" w:eastAsia="en-US"/>
              </w:rPr>
              <w:tab/>
            </w:r>
            <w:r w:rsidR="00C81DAF" w:rsidRPr="008016FD">
              <w:rPr>
                <w:rStyle w:val="Hyperlink"/>
                <w:noProof/>
              </w:rPr>
              <w:t>Architecture Diagram</w:t>
            </w:r>
            <w:r w:rsidR="00C81DAF">
              <w:rPr>
                <w:noProof/>
                <w:webHidden/>
              </w:rPr>
              <w:tab/>
            </w:r>
            <w:r w:rsidR="00C81DAF">
              <w:rPr>
                <w:noProof/>
                <w:webHidden/>
              </w:rPr>
              <w:fldChar w:fldCharType="begin"/>
            </w:r>
            <w:r w:rsidR="00C81DAF">
              <w:rPr>
                <w:noProof/>
                <w:webHidden/>
              </w:rPr>
              <w:instrText xml:space="preserve"> PAGEREF _Toc206942856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55788766" w14:textId="509D06D4" w:rsidR="00C81DAF" w:rsidRDefault="00C3220A">
          <w:pPr>
            <w:pStyle w:val="TOC2"/>
            <w:tabs>
              <w:tab w:val="left" w:pos="960"/>
              <w:tab w:val="right" w:leader="dot" w:pos="8210"/>
            </w:tabs>
            <w:rPr>
              <w:rFonts w:asciiTheme="minorHAnsi" w:eastAsiaTheme="minorEastAsia" w:hAnsiTheme="minorHAnsi" w:cstheme="minorBidi"/>
              <w:noProof/>
              <w:sz w:val="22"/>
              <w:lang w:val="en-US" w:eastAsia="en-US"/>
            </w:rPr>
          </w:pPr>
          <w:hyperlink w:anchor="_Toc206942857" w:history="1">
            <w:r w:rsidR="00C81DAF" w:rsidRPr="008016FD">
              <w:rPr>
                <w:rStyle w:val="Hyperlink"/>
                <w:noProof/>
              </w:rPr>
              <w:t>3.3</w:t>
            </w:r>
            <w:r w:rsidR="00C81DAF">
              <w:rPr>
                <w:rFonts w:asciiTheme="minorHAnsi" w:eastAsiaTheme="minorEastAsia" w:hAnsiTheme="minorHAnsi" w:cstheme="minorBidi"/>
                <w:noProof/>
                <w:sz w:val="22"/>
                <w:lang w:val="en-US" w:eastAsia="en-US"/>
              </w:rPr>
              <w:tab/>
            </w:r>
            <w:r w:rsidR="00C81DAF" w:rsidRPr="008016FD">
              <w:rPr>
                <w:rStyle w:val="Hyperlink"/>
                <w:noProof/>
              </w:rPr>
              <w:t>Technology Stack</w:t>
            </w:r>
            <w:r w:rsidR="00C81DAF">
              <w:rPr>
                <w:noProof/>
                <w:webHidden/>
              </w:rPr>
              <w:tab/>
            </w:r>
            <w:r w:rsidR="00C81DAF">
              <w:rPr>
                <w:noProof/>
                <w:webHidden/>
              </w:rPr>
              <w:fldChar w:fldCharType="begin"/>
            </w:r>
            <w:r w:rsidR="00C81DAF">
              <w:rPr>
                <w:noProof/>
                <w:webHidden/>
              </w:rPr>
              <w:instrText xml:space="preserve"> PAGEREF _Toc206942857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0BEF42E1" w14:textId="4E6EC9A2"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58" w:history="1">
            <w:r w:rsidR="00C81DAF" w:rsidRPr="008016FD">
              <w:rPr>
                <w:rStyle w:val="Hyperlink"/>
                <w:noProof/>
              </w:rPr>
              <w:t>3.3.1</w:t>
            </w:r>
            <w:r w:rsidR="00C81DAF">
              <w:rPr>
                <w:rFonts w:asciiTheme="minorHAnsi" w:eastAsiaTheme="minorEastAsia" w:hAnsiTheme="minorHAnsi" w:cstheme="minorBidi"/>
                <w:noProof/>
                <w:sz w:val="22"/>
                <w:lang w:val="en-US" w:eastAsia="en-US"/>
              </w:rPr>
              <w:tab/>
            </w:r>
            <w:r w:rsidR="00C81DAF" w:rsidRPr="008016FD">
              <w:rPr>
                <w:rStyle w:val="Hyperlink"/>
                <w:noProof/>
              </w:rPr>
              <w:t>Frontend</w:t>
            </w:r>
            <w:r w:rsidR="00C81DAF">
              <w:rPr>
                <w:noProof/>
                <w:webHidden/>
              </w:rPr>
              <w:tab/>
            </w:r>
            <w:r w:rsidR="00C81DAF">
              <w:rPr>
                <w:noProof/>
                <w:webHidden/>
              </w:rPr>
              <w:fldChar w:fldCharType="begin"/>
            </w:r>
            <w:r w:rsidR="00C81DAF">
              <w:rPr>
                <w:noProof/>
                <w:webHidden/>
              </w:rPr>
              <w:instrText xml:space="preserve"> PAGEREF _Toc206942858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74E557A6" w14:textId="510CA5BD"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59" w:history="1">
            <w:r w:rsidR="00C81DAF" w:rsidRPr="008016FD">
              <w:rPr>
                <w:rStyle w:val="Hyperlink"/>
                <w:noProof/>
              </w:rPr>
              <w:t>3.3.2</w:t>
            </w:r>
            <w:r w:rsidR="00C81DAF">
              <w:rPr>
                <w:rFonts w:asciiTheme="minorHAnsi" w:eastAsiaTheme="minorEastAsia" w:hAnsiTheme="minorHAnsi" w:cstheme="minorBidi"/>
                <w:noProof/>
                <w:sz w:val="22"/>
                <w:lang w:val="en-US" w:eastAsia="en-US"/>
              </w:rPr>
              <w:tab/>
            </w:r>
            <w:r w:rsidR="00C81DAF" w:rsidRPr="008016FD">
              <w:rPr>
                <w:rStyle w:val="Hyperlink"/>
                <w:noProof/>
              </w:rPr>
              <w:t>Backend</w:t>
            </w:r>
            <w:r w:rsidR="00C81DAF">
              <w:rPr>
                <w:noProof/>
                <w:webHidden/>
              </w:rPr>
              <w:tab/>
            </w:r>
            <w:r w:rsidR="00C81DAF">
              <w:rPr>
                <w:noProof/>
                <w:webHidden/>
              </w:rPr>
              <w:fldChar w:fldCharType="begin"/>
            </w:r>
            <w:r w:rsidR="00C81DAF">
              <w:rPr>
                <w:noProof/>
                <w:webHidden/>
              </w:rPr>
              <w:instrText xml:space="preserve"> PAGEREF _Toc206942859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1D607810" w14:textId="2B191521"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60" w:history="1">
            <w:r w:rsidR="00C81DAF" w:rsidRPr="008016FD">
              <w:rPr>
                <w:rStyle w:val="Hyperlink"/>
                <w:noProof/>
              </w:rPr>
              <w:t>3.3.3</w:t>
            </w:r>
            <w:r w:rsidR="00C81DAF">
              <w:rPr>
                <w:rFonts w:asciiTheme="minorHAnsi" w:eastAsiaTheme="minorEastAsia" w:hAnsiTheme="minorHAnsi" w:cstheme="minorBidi"/>
                <w:noProof/>
                <w:sz w:val="22"/>
                <w:lang w:val="en-US" w:eastAsia="en-US"/>
              </w:rPr>
              <w:tab/>
            </w:r>
            <w:r w:rsidR="00C81DAF" w:rsidRPr="008016FD">
              <w:rPr>
                <w:rStyle w:val="Hyperlink"/>
                <w:noProof/>
              </w:rPr>
              <w:t>Language Model Integration</w:t>
            </w:r>
            <w:r w:rsidR="00C81DAF">
              <w:rPr>
                <w:noProof/>
                <w:webHidden/>
              </w:rPr>
              <w:tab/>
            </w:r>
            <w:r w:rsidR="00C81DAF">
              <w:rPr>
                <w:noProof/>
                <w:webHidden/>
              </w:rPr>
              <w:fldChar w:fldCharType="begin"/>
            </w:r>
            <w:r w:rsidR="00C81DAF">
              <w:rPr>
                <w:noProof/>
                <w:webHidden/>
              </w:rPr>
              <w:instrText xml:space="preserve"> PAGEREF _Toc206942860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18EAC1ED" w14:textId="172C3E67"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61" w:history="1">
            <w:r w:rsidR="00C81DAF" w:rsidRPr="008016FD">
              <w:rPr>
                <w:rStyle w:val="Hyperlink"/>
                <w:noProof/>
              </w:rPr>
              <w:t>3.3.4</w:t>
            </w:r>
            <w:r w:rsidR="00C81DAF">
              <w:rPr>
                <w:rFonts w:asciiTheme="minorHAnsi" w:eastAsiaTheme="minorEastAsia" w:hAnsiTheme="minorHAnsi" w:cstheme="minorBidi"/>
                <w:noProof/>
                <w:sz w:val="22"/>
                <w:lang w:val="en-US" w:eastAsia="en-US"/>
              </w:rPr>
              <w:tab/>
            </w:r>
            <w:r w:rsidR="00C81DAF" w:rsidRPr="008016FD">
              <w:rPr>
                <w:rStyle w:val="Hyperlink"/>
                <w:noProof/>
              </w:rPr>
              <w:t>Agent Orchestration</w:t>
            </w:r>
            <w:r w:rsidR="00C81DAF">
              <w:rPr>
                <w:noProof/>
                <w:webHidden/>
              </w:rPr>
              <w:tab/>
            </w:r>
            <w:r w:rsidR="00C81DAF">
              <w:rPr>
                <w:noProof/>
                <w:webHidden/>
              </w:rPr>
              <w:fldChar w:fldCharType="begin"/>
            </w:r>
            <w:r w:rsidR="00C81DAF">
              <w:rPr>
                <w:noProof/>
                <w:webHidden/>
              </w:rPr>
              <w:instrText xml:space="preserve"> PAGEREF _Toc206942861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011E58D9" w14:textId="40AB1735"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62" w:history="1">
            <w:r w:rsidR="00C81DAF" w:rsidRPr="008016FD">
              <w:rPr>
                <w:rStyle w:val="Hyperlink"/>
                <w:noProof/>
              </w:rPr>
              <w:t>3.3.5</w:t>
            </w:r>
            <w:r w:rsidR="00C81DAF">
              <w:rPr>
                <w:rFonts w:asciiTheme="minorHAnsi" w:eastAsiaTheme="minorEastAsia" w:hAnsiTheme="minorHAnsi" w:cstheme="minorBidi"/>
                <w:noProof/>
                <w:sz w:val="22"/>
                <w:lang w:val="en-US" w:eastAsia="en-US"/>
              </w:rPr>
              <w:tab/>
            </w:r>
            <w:r w:rsidR="00C81DAF" w:rsidRPr="008016FD">
              <w:rPr>
                <w:rStyle w:val="Hyperlink"/>
                <w:noProof/>
              </w:rPr>
              <w:t>Utilities and Supporting Libraries</w:t>
            </w:r>
            <w:r w:rsidR="00C81DAF">
              <w:rPr>
                <w:noProof/>
                <w:webHidden/>
              </w:rPr>
              <w:tab/>
            </w:r>
            <w:r w:rsidR="00C81DAF">
              <w:rPr>
                <w:noProof/>
                <w:webHidden/>
              </w:rPr>
              <w:fldChar w:fldCharType="begin"/>
            </w:r>
            <w:r w:rsidR="00C81DAF">
              <w:rPr>
                <w:noProof/>
                <w:webHidden/>
              </w:rPr>
              <w:instrText xml:space="preserve"> PAGEREF _Toc206942862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044335B5" w14:textId="451C0EE5"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63" w:history="1">
            <w:r w:rsidR="00C81DAF" w:rsidRPr="008016FD">
              <w:rPr>
                <w:rStyle w:val="Hyperlink"/>
                <w:noProof/>
              </w:rPr>
              <w:t>3.3.6</w:t>
            </w:r>
            <w:r w:rsidR="00C81DAF">
              <w:rPr>
                <w:rFonts w:asciiTheme="minorHAnsi" w:eastAsiaTheme="minorEastAsia" w:hAnsiTheme="minorHAnsi" w:cstheme="minorBidi"/>
                <w:noProof/>
                <w:sz w:val="22"/>
                <w:lang w:val="en-US" w:eastAsia="en-US"/>
              </w:rPr>
              <w:tab/>
            </w:r>
            <w:r w:rsidR="00C81DAF" w:rsidRPr="008016FD">
              <w:rPr>
                <w:rStyle w:val="Hyperlink"/>
                <w:noProof/>
              </w:rPr>
              <w:t>Development Tools and External References</w:t>
            </w:r>
            <w:r w:rsidR="00C81DAF">
              <w:rPr>
                <w:noProof/>
                <w:webHidden/>
              </w:rPr>
              <w:tab/>
            </w:r>
            <w:r w:rsidR="00C81DAF">
              <w:rPr>
                <w:noProof/>
                <w:webHidden/>
              </w:rPr>
              <w:fldChar w:fldCharType="begin"/>
            </w:r>
            <w:r w:rsidR="00C81DAF">
              <w:rPr>
                <w:noProof/>
                <w:webHidden/>
              </w:rPr>
              <w:instrText xml:space="preserve"> PAGEREF _Toc206942863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21700F10" w14:textId="651836C9" w:rsidR="00C81DAF" w:rsidRDefault="00C3220A">
          <w:pPr>
            <w:pStyle w:val="TOC2"/>
            <w:tabs>
              <w:tab w:val="left" w:pos="960"/>
              <w:tab w:val="right" w:leader="dot" w:pos="8210"/>
            </w:tabs>
            <w:rPr>
              <w:rFonts w:asciiTheme="minorHAnsi" w:eastAsiaTheme="minorEastAsia" w:hAnsiTheme="minorHAnsi" w:cstheme="minorBidi"/>
              <w:noProof/>
              <w:sz w:val="22"/>
              <w:lang w:val="en-US" w:eastAsia="en-US"/>
            </w:rPr>
          </w:pPr>
          <w:hyperlink w:anchor="_Toc206942864" w:history="1">
            <w:r w:rsidR="00C81DAF" w:rsidRPr="008016FD">
              <w:rPr>
                <w:rStyle w:val="Hyperlink"/>
                <w:noProof/>
              </w:rPr>
              <w:t>3.4</w:t>
            </w:r>
            <w:r w:rsidR="00C81DAF">
              <w:rPr>
                <w:rFonts w:asciiTheme="minorHAnsi" w:eastAsiaTheme="minorEastAsia" w:hAnsiTheme="minorHAnsi" w:cstheme="minorBidi"/>
                <w:noProof/>
                <w:sz w:val="22"/>
                <w:lang w:val="en-US" w:eastAsia="en-US"/>
              </w:rPr>
              <w:tab/>
            </w:r>
            <w:r w:rsidR="00C81DAF" w:rsidRPr="008016FD">
              <w:rPr>
                <w:rStyle w:val="Hyperlink"/>
                <w:noProof/>
              </w:rPr>
              <w:t>Module 1: Project Planning</w:t>
            </w:r>
            <w:r w:rsidR="00C81DAF">
              <w:rPr>
                <w:noProof/>
                <w:webHidden/>
              </w:rPr>
              <w:tab/>
            </w:r>
            <w:r w:rsidR="00C81DAF">
              <w:rPr>
                <w:noProof/>
                <w:webHidden/>
              </w:rPr>
              <w:fldChar w:fldCharType="begin"/>
            </w:r>
            <w:r w:rsidR="00C81DAF">
              <w:rPr>
                <w:noProof/>
                <w:webHidden/>
              </w:rPr>
              <w:instrText xml:space="preserve"> PAGEREF _Toc206942864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62FEA186" w14:textId="67F55F80"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65" w:history="1">
            <w:r w:rsidR="00C81DAF" w:rsidRPr="008016FD">
              <w:rPr>
                <w:rStyle w:val="Hyperlink"/>
                <w:noProof/>
              </w:rPr>
              <w:t>3.4.1</w:t>
            </w:r>
            <w:r w:rsidR="00C81DAF">
              <w:rPr>
                <w:rFonts w:asciiTheme="minorHAnsi" w:eastAsiaTheme="minorEastAsia" w:hAnsiTheme="minorHAnsi" w:cstheme="minorBidi"/>
                <w:noProof/>
                <w:sz w:val="22"/>
                <w:lang w:val="en-US" w:eastAsia="en-US"/>
              </w:rPr>
              <w:tab/>
            </w:r>
            <w:r w:rsidR="00C81DAF" w:rsidRPr="008016FD">
              <w:rPr>
                <w:rStyle w:val="Hyperlink"/>
                <w:noProof/>
              </w:rPr>
              <w:t>Overview</w:t>
            </w:r>
            <w:r w:rsidR="00C81DAF">
              <w:rPr>
                <w:noProof/>
                <w:webHidden/>
              </w:rPr>
              <w:tab/>
            </w:r>
            <w:r w:rsidR="00C81DAF">
              <w:rPr>
                <w:noProof/>
                <w:webHidden/>
              </w:rPr>
              <w:fldChar w:fldCharType="begin"/>
            </w:r>
            <w:r w:rsidR="00C81DAF">
              <w:rPr>
                <w:noProof/>
                <w:webHidden/>
              </w:rPr>
              <w:instrText xml:space="preserve"> PAGEREF _Toc206942865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5D8781E2" w14:textId="62AB2CC1"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66" w:history="1">
            <w:r w:rsidR="00C81DAF" w:rsidRPr="008016FD">
              <w:rPr>
                <w:rStyle w:val="Hyperlink"/>
                <w:noProof/>
              </w:rPr>
              <w:t>3.4.2</w:t>
            </w:r>
            <w:r w:rsidR="00C81DAF">
              <w:rPr>
                <w:rFonts w:asciiTheme="minorHAnsi" w:eastAsiaTheme="minorEastAsia" w:hAnsiTheme="minorHAnsi" w:cstheme="minorBidi"/>
                <w:noProof/>
                <w:sz w:val="22"/>
                <w:lang w:val="en-US" w:eastAsia="en-US"/>
              </w:rPr>
              <w:tab/>
            </w:r>
            <w:r w:rsidR="00C81DAF" w:rsidRPr="008016FD">
              <w:rPr>
                <w:rStyle w:val="Hyperlink"/>
                <w:noProof/>
              </w:rPr>
              <w:t>Input Methods</w:t>
            </w:r>
            <w:r w:rsidR="00C81DAF">
              <w:rPr>
                <w:noProof/>
                <w:webHidden/>
              </w:rPr>
              <w:tab/>
            </w:r>
            <w:r w:rsidR="00C81DAF">
              <w:rPr>
                <w:noProof/>
                <w:webHidden/>
              </w:rPr>
              <w:fldChar w:fldCharType="begin"/>
            </w:r>
            <w:r w:rsidR="00C81DAF">
              <w:rPr>
                <w:noProof/>
                <w:webHidden/>
              </w:rPr>
              <w:instrText xml:space="preserve"> PAGEREF _Toc206942866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328EA859" w14:textId="598033AC"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67" w:history="1">
            <w:r w:rsidR="00C81DAF" w:rsidRPr="008016FD">
              <w:rPr>
                <w:rStyle w:val="Hyperlink"/>
                <w:noProof/>
              </w:rPr>
              <w:t>3.4.3</w:t>
            </w:r>
            <w:r w:rsidR="00C81DAF">
              <w:rPr>
                <w:rFonts w:asciiTheme="minorHAnsi" w:eastAsiaTheme="minorEastAsia" w:hAnsiTheme="minorHAnsi" w:cstheme="minorBidi"/>
                <w:noProof/>
                <w:sz w:val="22"/>
                <w:lang w:val="en-US" w:eastAsia="en-US"/>
              </w:rPr>
              <w:tab/>
            </w:r>
            <w:r w:rsidR="00C81DAF" w:rsidRPr="008016FD">
              <w:rPr>
                <w:rStyle w:val="Hyperlink"/>
                <w:noProof/>
              </w:rPr>
              <w:t>Data Normalization</w:t>
            </w:r>
            <w:r w:rsidR="00C81DAF">
              <w:rPr>
                <w:noProof/>
                <w:webHidden/>
              </w:rPr>
              <w:tab/>
            </w:r>
            <w:r w:rsidR="00C81DAF">
              <w:rPr>
                <w:noProof/>
                <w:webHidden/>
              </w:rPr>
              <w:fldChar w:fldCharType="begin"/>
            </w:r>
            <w:r w:rsidR="00C81DAF">
              <w:rPr>
                <w:noProof/>
                <w:webHidden/>
              </w:rPr>
              <w:instrText xml:space="preserve"> PAGEREF _Toc206942867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25DD31BB" w14:textId="2E07D79E"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68" w:history="1">
            <w:r w:rsidR="00C81DAF" w:rsidRPr="008016FD">
              <w:rPr>
                <w:rStyle w:val="Hyperlink"/>
                <w:noProof/>
              </w:rPr>
              <w:t>3.4.4</w:t>
            </w:r>
            <w:r w:rsidR="00C81DAF">
              <w:rPr>
                <w:rFonts w:asciiTheme="minorHAnsi" w:eastAsiaTheme="minorEastAsia" w:hAnsiTheme="minorHAnsi" w:cstheme="minorBidi"/>
                <w:noProof/>
                <w:sz w:val="22"/>
                <w:lang w:val="en-US" w:eastAsia="en-US"/>
              </w:rPr>
              <w:tab/>
            </w:r>
            <w:r w:rsidR="00C81DAF" w:rsidRPr="008016FD">
              <w:rPr>
                <w:rStyle w:val="Hyperlink"/>
                <w:noProof/>
              </w:rPr>
              <w:t>Agentic Workflow (CrewAI Orchestration)</w:t>
            </w:r>
            <w:r w:rsidR="00C81DAF">
              <w:rPr>
                <w:noProof/>
                <w:webHidden/>
              </w:rPr>
              <w:tab/>
            </w:r>
            <w:r w:rsidR="00C81DAF">
              <w:rPr>
                <w:noProof/>
                <w:webHidden/>
              </w:rPr>
              <w:fldChar w:fldCharType="begin"/>
            </w:r>
            <w:r w:rsidR="00C81DAF">
              <w:rPr>
                <w:noProof/>
                <w:webHidden/>
              </w:rPr>
              <w:instrText xml:space="preserve"> PAGEREF _Toc206942868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31C98CC8" w14:textId="36AA397A"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69" w:history="1">
            <w:r w:rsidR="00C81DAF" w:rsidRPr="008016FD">
              <w:rPr>
                <w:rStyle w:val="Hyperlink"/>
                <w:noProof/>
              </w:rPr>
              <w:t>3.4.5</w:t>
            </w:r>
            <w:r w:rsidR="00C81DAF">
              <w:rPr>
                <w:rFonts w:asciiTheme="minorHAnsi" w:eastAsiaTheme="minorEastAsia" w:hAnsiTheme="minorHAnsi" w:cstheme="minorBidi"/>
                <w:noProof/>
                <w:sz w:val="22"/>
                <w:lang w:val="en-US" w:eastAsia="en-US"/>
              </w:rPr>
              <w:tab/>
            </w:r>
            <w:r w:rsidR="00C81DAF" w:rsidRPr="008016FD">
              <w:rPr>
                <w:rStyle w:val="Hyperlink"/>
                <w:noProof/>
              </w:rPr>
              <w:t>LLM Prompting &amp; Generation</w:t>
            </w:r>
            <w:r w:rsidR="00C81DAF">
              <w:rPr>
                <w:noProof/>
                <w:webHidden/>
              </w:rPr>
              <w:tab/>
            </w:r>
            <w:r w:rsidR="00C81DAF">
              <w:rPr>
                <w:noProof/>
                <w:webHidden/>
              </w:rPr>
              <w:fldChar w:fldCharType="begin"/>
            </w:r>
            <w:r w:rsidR="00C81DAF">
              <w:rPr>
                <w:noProof/>
                <w:webHidden/>
              </w:rPr>
              <w:instrText xml:space="preserve"> PAGEREF _Toc206942869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1C2A90D4" w14:textId="30BD2D81"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70" w:history="1">
            <w:r w:rsidR="00C81DAF" w:rsidRPr="008016FD">
              <w:rPr>
                <w:rStyle w:val="Hyperlink"/>
                <w:noProof/>
              </w:rPr>
              <w:t>3.4.6</w:t>
            </w:r>
            <w:r w:rsidR="00C81DAF">
              <w:rPr>
                <w:rFonts w:asciiTheme="minorHAnsi" w:eastAsiaTheme="minorEastAsia" w:hAnsiTheme="minorHAnsi" w:cstheme="minorBidi"/>
                <w:noProof/>
                <w:sz w:val="22"/>
                <w:lang w:val="en-US" w:eastAsia="en-US"/>
              </w:rPr>
              <w:tab/>
            </w:r>
            <w:r w:rsidR="00C81DAF" w:rsidRPr="008016FD">
              <w:rPr>
                <w:rStyle w:val="Hyperlink"/>
                <w:noProof/>
              </w:rPr>
              <w:t>Plan Refinement and Ticketing Features</w:t>
            </w:r>
            <w:r w:rsidR="00C81DAF">
              <w:rPr>
                <w:noProof/>
                <w:webHidden/>
              </w:rPr>
              <w:tab/>
            </w:r>
            <w:r w:rsidR="00C81DAF">
              <w:rPr>
                <w:noProof/>
                <w:webHidden/>
              </w:rPr>
              <w:fldChar w:fldCharType="begin"/>
            </w:r>
            <w:r w:rsidR="00C81DAF">
              <w:rPr>
                <w:noProof/>
                <w:webHidden/>
              </w:rPr>
              <w:instrText xml:space="preserve"> PAGEREF _Toc206942870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2802C306" w14:textId="39C7CB9B"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71" w:history="1">
            <w:r w:rsidR="00C81DAF" w:rsidRPr="008016FD">
              <w:rPr>
                <w:rStyle w:val="Hyperlink"/>
                <w:noProof/>
              </w:rPr>
              <w:t>3.4.7</w:t>
            </w:r>
            <w:r w:rsidR="00C81DAF">
              <w:rPr>
                <w:rFonts w:asciiTheme="minorHAnsi" w:eastAsiaTheme="minorEastAsia" w:hAnsiTheme="minorHAnsi" w:cstheme="minorBidi"/>
                <w:noProof/>
                <w:sz w:val="22"/>
                <w:lang w:val="en-US" w:eastAsia="en-US"/>
              </w:rPr>
              <w:tab/>
            </w:r>
            <w:r w:rsidR="00C81DAF" w:rsidRPr="008016FD">
              <w:rPr>
                <w:rStyle w:val="Hyperlink"/>
                <w:noProof/>
              </w:rPr>
              <w:t>Output Format</w:t>
            </w:r>
            <w:r w:rsidR="00C81DAF">
              <w:rPr>
                <w:noProof/>
                <w:webHidden/>
              </w:rPr>
              <w:tab/>
            </w:r>
            <w:r w:rsidR="00C81DAF">
              <w:rPr>
                <w:noProof/>
                <w:webHidden/>
              </w:rPr>
              <w:fldChar w:fldCharType="begin"/>
            </w:r>
            <w:r w:rsidR="00C81DAF">
              <w:rPr>
                <w:noProof/>
                <w:webHidden/>
              </w:rPr>
              <w:instrText xml:space="preserve"> PAGEREF _Toc206942871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0D0084E4" w14:textId="22C9CE2C"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72" w:history="1">
            <w:r w:rsidR="00C81DAF" w:rsidRPr="008016FD">
              <w:rPr>
                <w:rStyle w:val="Hyperlink"/>
                <w:noProof/>
              </w:rPr>
              <w:t>3.4.8</w:t>
            </w:r>
            <w:r w:rsidR="00C81DAF">
              <w:rPr>
                <w:rFonts w:asciiTheme="minorHAnsi" w:eastAsiaTheme="minorEastAsia" w:hAnsiTheme="minorHAnsi" w:cstheme="minorBidi"/>
                <w:noProof/>
                <w:sz w:val="22"/>
                <w:lang w:val="en-US" w:eastAsia="en-US"/>
              </w:rPr>
              <w:tab/>
            </w:r>
            <w:r w:rsidR="00C81DAF" w:rsidRPr="008016FD">
              <w:rPr>
                <w:rStyle w:val="Hyperlink"/>
                <w:noProof/>
              </w:rPr>
              <w:t>Sample Input/Output</w:t>
            </w:r>
            <w:r w:rsidR="00C81DAF">
              <w:rPr>
                <w:noProof/>
                <w:webHidden/>
              </w:rPr>
              <w:tab/>
            </w:r>
            <w:r w:rsidR="00C81DAF">
              <w:rPr>
                <w:noProof/>
                <w:webHidden/>
              </w:rPr>
              <w:fldChar w:fldCharType="begin"/>
            </w:r>
            <w:r w:rsidR="00C81DAF">
              <w:rPr>
                <w:noProof/>
                <w:webHidden/>
              </w:rPr>
              <w:instrText xml:space="preserve"> PAGEREF _Toc206942872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67F6CBC8" w14:textId="51749361" w:rsidR="00C81DAF" w:rsidRDefault="00C3220A">
          <w:pPr>
            <w:pStyle w:val="TOC2"/>
            <w:tabs>
              <w:tab w:val="left" w:pos="960"/>
              <w:tab w:val="right" w:leader="dot" w:pos="8210"/>
            </w:tabs>
            <w:rPr>
              <w:rFonts w:asciiTheme="minorHAnsi" w:eastAsiaTheme="minorEastAsia" w:hAnsiTheme="minorHAnsi" w:cstheme="minorBidi"/>
              <w:noProof/>
              <w:sz w:val="22"/>
              <w:lang w:val="en-US" w:eastAsia="en-US"/>
            </w:rPr>
          </w:pPr>
          <w:hyperlink w:anchor="_Toc206942873" w:history="1">
            <w:r w:rsidR="00C81DAF" w:rsidRPr="008016FD">
              <w:rPr>
                <w:rStyle w:val="Hyperlink"/>
                <w:noProof/>
              </w:rPr>
              <w:t>3.5</w:t>
            </w:r>
            <w:r w:rsidR="00C81DAF">
              <w:rPr>
                <w:rFonts w:asciiTheme="minorHAnsi" w:eastAsiaTheme="minorEastAsia" w:hAnsiTheme="minorHAnsi" w:cstheme="minorBidi"/>
                <w:noProof/>
                <w:sz w:val="22"/>
                <w:lang w:val="en-US" w:eastAsia="en-US"/>
              </w:rPr>
              <w:tab/>
            </w:r>
            <w:r w:rsidR="00C81DAF" w:rsidRPr="008016FD">
              <w:rPr>
                <w:rStyle w:val="Hyperlink"/>
                <w:noProof/>
              </w:rPr>
              <w:t>Module 2: Code Generation</w:t>
            </w:r>
            <w:r w:rsidR="00C81DAF">
              <w:rPr>
                <w:noProof/>
                <w:webHidden/>
              </w:rPr>
              <w:tab/>
            </w:r>
            <w:r w:rsidR="00C81DAF">
              <w:rPr>
                <w:noProof/>
                <w:webHidden/>
              </w:rPr>
              <w:fldChar w:fldCharType="begin"/>
            </w:r>
            <w:r w:rsidR="00C81DAF">
              <w:rPr>
                <w:noProof/>
                <w:webHidden/>
              </w:rPr>
              <w:instrText xml:space="preserve"> PAGEREF _Toc206942873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01F4B743" w14:textId="36953502"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74" w:history="1">
            <w:r w:rsidR="00C81DAF" w:rsidRPr="008016FD">
              <w:rPr>
                <w:rStyle w:val="Hyperlink"/>
                <w:noProof/>
              </w:rPr>
              <w:t>3.5.1</w:t>
            </w:r>
            <w:r w:rsidR="00C81DAF">
              <w:rPr>
                <w:rFonts w:asciiTheme="minorHAnsi" w:eastAsiaTheme="minorEastAsia" w:hAnsiTheme="minorHAnsi" w:cstheme="minorBidi"/>
                <w:noProof/>
                <w:sz w:val="22"/>
                <w:lang w:val="en-US" w:eastAsia="en-US"/>
              </w:rPr>
              <w:tab/>
            </w:r>
            <w:r w:rsidR="00C81DAF" w:rsidRPr="008016FD">
              <w:rPr>
                <w:rStyle w:val="Hyperlink"/>
                <w:noProof/>
              </w:rPr>
              <w:t>Overview</w:t>
            </w:r>
            <w:r w:rsidR="00C81DAF">
              <w:rPr>
                <w:noProof/>
                <w:webHidden/>
              </w:rPr>
              <w:tab/>
            </w:r>
            <w:r w:rsidR="00C81DAF">
              <w:rPr>
                <w:noProof/>
                <w:webHidden/>
              </w:rPr>
              <w:fldChar w:fldCharType="begin"/>
            </w:r>
            <w:r w:rsidR="00C81DAF">
              <w:rPr>
                <w:noProof/>
                <w:webHidden/>
              </w:rPr>
              <w:instrText xml:space="preserve"> PAGEREF _Toc206942874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242745A1" w14:textId="6F25D921"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75" w:history="1">
            <w:r w:rsidR="00C81DAF" w:rsidRPr="008016FD">
              <w:rPr>
                <w:rStyle w:val="Hyperlink"/>
                <w:noProof/>
              </w:rPr>
              <w:t>3.5.2</w:t>
            </w:r>
            <w:r w:rsidR="00C81DAF">
              <w:rPr>
                <w:rFonts w:asciiTheme="minorHAnsi" w:eastAsiaTheme="minorEastAsia" w:hAnsiTheme="minorHAnsi" w:cstheme="minorBidi"/>
                <w:noProof/>
                <w:sz w:val="22"/>
                <w:lang w:val="en-US" w:eastAsia="en-US"/>
              </w:rPr>
              <w:tab/>
            </w:r>
            <w:r w:rsidR="00C81DAF" w:rsidRPr="008016FD">
              <w:rPr>
                <w:rStyle w:val="Hyperlink"/>
                <w:noProof/>
              </w:rPr>
              <w:t>Task Extraction &amp; Categorization (Agent Layer)</w:t>
            </w:r>
            <w:r w:rsidR="00C81DAF">
              <w:rPr>
                <w:noProof/>
                <w:webHidden/>
              </w:rPr>
              <w:tab/>
            </w:r>
            <w:r w:rsidR="00C81DAF">
              <w:rPr>
                <w:noProof/>
                <w:webHidden/>
              </w:rPr>
              <w:fldChar w:fldCharType="begin"/>
            </w:r>
            <w:r w:rsidR="00C81DAF">
              <w:rPr>
                <w:noProof/>
                <w:webHidden/>
              </w:rPr>
              <w:instrText xml:space="preserve"> PAGEREF _Toc206942875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11A7057D" w14:textId="374EF61A"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76" w:history="1">
            <w:r w:rsidR="00C81DAF" w:rsidRPr="008016FD">
              <w:rPr>
                <w:rStyle w:val="Hyperlink"/>
                <w:noProof/>
              </w:rPr>
              <w:t>3.5.3</w:t>
            </w:r>
            <w:r w:rsidR="00C81DAF">
              <w:rPr>
                <w:rFonts w:asciiTheme="minorHAnsi" w:eastAsiaTheme="minorEastAsia" w:hAnsiTheme="minorHAnsi" w:cstheme="minorBidi"/>
                <w:noProof/>
                <w:sz w:val="22"/>
                <w:lang w:val="en-US" w:eastAsia="en-US"/>
              </w:rPr>
              <w:tab/>
            </w:r>
            <w:r w:rsidR="00C81DAF" w:rsidRPr="008016FD">
              <w:rPr>
                <w:rStyle w:val="Hyperlink"/>
                <w:noProof/>
              </w:rPr>
              <w:t>Code Prompting &amp; Generation (LLM Layer)</w:t>
            </w:r>
            <w:r w:rsidR="00C81DAF">
              <w:rPr>
                <w:noProof/>
                <w:webHidden/>
              </w:rPr>
              <w:tab/>
            </w:r>
            <w:r w:rsidR="00C81DAF">
              <w:rPr>
                <w:noProof/>
                <w:webHidden/>
              </w:rPr>
              <w:fldChar w:fldCharType="begin"/>
            </w:r>
            <w:r w:rsidR="00C81DAF">
              <w:rPr>
                <w:noProof/>
                <w:webHidden/>
              </w:rPr>
              <w:instrText xml:space="preserve"> PAGEREF _Toc206942876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4F8A4847" w14:textId="2C080F04"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77" w:history="1">
            <w:r w:rsidR="00C81DAF" w:rsidRPr="008016FD">
              <w:rPr>
                <w:rStyle w:val="Hyperlink"/>
                <w:noProof/>
              </w:rPr>
              <w:t>3.5.4</w:t>
            </w:r>
            <w:r w:rsidR="00C81DAF">
              <w:rPr>
                <w:rFonts w:asciiTheme="minorHAnsi" w:eastAsiaTheme="minorEastAsia" w:hAnsiTheme="minorHAnsi" w:cstheme="minorBidi"/>
                <w:noProof/>
                <w:sz w:val="22"/>
                <w:lang w:val="en-US" w:eastAsia="en-US"/>
              </w:rPr>
              <w:tab/>
            </w:r>
            <w:r w:rsidR="00C81DAF" w:rsidRPr="008016FD">
              <w:rPr>
                <w:rStyle w:val="Hyperlink"/>
                <w:noProof/>
              </w:rPr>
              <w:t>Code Generation Workflow</w:t>
            </w:r>
            <w:r w:rsidR="00C81DAF">
              <w:rPr>
                <w:noProof/>
                <w:webHidden/>
              </w:rPr>
              <w:tab/>
            </w:r>
            <w:r w:rsidR="00C81DAF">
              <w:rPr>
                <w:noProof/>
                <w:webHidden/>
              </w:rPr>
              <w:fldChar w:fldCharType="begin"/>
            </w:r>
            <w:r w:rsidR="00C81DAF">
              <w:rPr>
                <w:noProof/>
                <w:webHidden/>
              </w:rPr>
              <w:instrText xml:space="preserve"> PAGEREF _Toc206942877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0703AAA8" w14:textId="22FDEDBB"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78" w:history="1">
            <w:r w:rsidR="00C81DAF" w:rsidRPr="008016FD">
              <w:rPr>
                <w:rStyle w:val="Hyperlink"/>
                <w:noProof/>
              </w:rPr>
              <w:t>3.5.5</w:t>
            </w:r>
            <w:r w:rsidR="00C81DAF">
              <w:rPr>
                <w:rFonts w:asciiTheme="minorHAnsi" w:eastAsiaTheme="minorEastAsia" w:hAnsiTheme="minorHAnsi" w:cstheme="minorBidi"/>
                <w:noProof/>
                <w:sz w:val="22"/>
                <w:lang w:val="en-US" w:eastAsia="en-US"/>
              </w:rPr>
              <w:tab/>
            </w:r>
            <w:r w:rsidR="00C81DAF" w:rsidRPr="008016FD">
              <w:rPr>
                <w:rStyle w:val="Hyperlink"/>
                <w:noProof/>
              </w:rPr>
              <w:t>Output Format</w:t>
            </w:r>
            <w:r w:rsidR="00C81DAF">
              <w:rPr>
                <w:noProof/>
                <w:webHidden/>
              </w:rPr>
              <w:tab/>
            </w:r>
            <w:r w:rsidR="00C81DAF">
              <w:rPr>
                <w:noProof/>
                <w:webHidden/>
              </w:rPr>
              <w:fldChar w:fldCharType="begin"/>
            </w:r>
            <w:r w:rsidR="00C81DAF">
              <w:rPr>
                <w:noProof/>
                <w:webHidden/>
              </w:rPr>
              <w:instrText xml:space="preserve"> PAGEREF _Toc206942878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32B6A0DC" w14:textId="4E3098B4"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79" w:history="1">
            <w:r w:rsidR="00C81DAF" w:rsidRPr="008016FD">
              <w:rPr>
                <w:rStyle w:val="Hyperlink"/>
                <w:noProof/>
              </w:rPr>
              <w:t>3.5.6</w:t>
            </w:r>
            <w:r w:rsidR="00C81DAF">
              <w:rPr>
                <w:rFonts w:asciiTheme="minorHAnsi" w:eastAsiaTheme="minorEastAsia" w:hAnsiTheme="minorHAnsi" w:cstheme="minorBidi"/>
                <w:noProof/>
                <w:sz w:val="22"/>
                <w:lang w:val="en-US" w:eastAsia="en-US"/>
              </w:rPr>
              <w:tab/>
            </w:r>
            <w:r w:rsidR="00C81DAF" w:rsidRPr="008016FD">
              <w:rPr>
                <w:rStyle w:val="Hyperlink"/>
                <w:noProof/>
              </w:rPr>
              <w:t>Sample Input/Output</w:t>
            </w:r>
            <w:r w:rsidR="00C81DAF">
              <w:rPr>
                <w:noProof/>
                <w:webHidden/>
              </w:rPr>
              <w:tab/>
            </w:r>
            <w:r w:rsidR="00C81DAF">
              <w:rPr>
                <w:noProof/>
                <w:webHidden/>
              </w:rPr>
              <w:fldChar w:fldCharType="begin"/>
            </w:r>
            <w:r w:rsidR="00C81DAF">
              <w:rPr>
                <w:noProof/>
                <w:webHidden/>
              </w:rPr>
              <w:instrText xml:space="preserve"> PAGEREF _Toc206942879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2345E9BF" w14:textId="1180599B" w:rsidR="00C81DAF" w:rsidRDefault="00C3220A">
          <w:pPr>
            <w:pStyle w:val="TOC2"/>
            <w:tabs>
              <w:tab w:val="left" w:pos="960"/>
              <w:tab w:val="right" w:leader="dot" w:pos="8210"/>
            </w:tabs>
            <w:rPr>
              <w:rFonts w:asciiTheme="minorHAnsi" w:eastAsiaTheme="minorEastAsia" w:hAnsiTheme="minorHAnsi" w:cstheme="minorBidi"/>
              <w:noProof/>
              <w:sz w:val="22"/>
              <w:lang w:val="en-US" w:eastAsia="en-US"/>
            </w:rPr>
          </w:pPr>
          <w:hyperlink w:anchor="_Toc206942880" w:history="1">
            <w:r w:rsidR="00C81DAF" w:rsidRPr="008016FD">
              <w:rPr>
                <w:rStyle w:val="Hyperlink"/>
                <w:noProof/>
              </w:rPr>
              <w:t>3.6</w:t>
            </w:r>
            <w:r w:rsidR="00C81DAF">
              <w:rPr>
                <w:rFonts w:asciiTheme="minorHAnsi" w:eastAsiaTheme="minorEastAsia" w:hAnsiTheme="minorHAnsi" w:cstheme="minorBidi"/>
                <w:noProof/>
                <w:sz w:val="22"/>
                <w:lang w:val="en-US" w:eastAsia="en-US"/>
              </w:rPr>
              <w:tab/>
            </w:r>
            <w:r w:rsidR="00C81DAF" w:rsidRPr="008016FD">
              <w:rPr>
                <w:rStyle w:val="Hyperlink"/>
                <w:noProof/>
              </w:rPr>
              <w:t>Integration Flow</w:t>
            </w:r>
            <w:r w:rsidR="00C81DAF">
              <w:rPr>
                <w:noProof/>
                <w:webHidden/>
              </w:rPr>
              <w:tab/>
            </w:r>
            <w:r w:rsidR="00C81DAF">
              <w:rPr>
                <w:noProof/>
                <w:webHidden/>
              </w:rPr>
              <w:fldChar w:fldCharType="begin"/>
            </w:r>
            <w:r w:rsidR="00C81DAF">
              <w:rPr>
                <w:noProof/>
                <w:webHidden/>
              </w:rPr>
              <w:instrText xml:space="preserve"> PAGEREF _Toc206942880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4C250559" w14:textId="365362FD"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81" w:history="1">
            <w:r w:rsidR="00C81DAF" w:rsidRPr="008016FD">
              <w:rPr>
                <w:rStyle w:val="Hyperlink"/>
                <w:noProof/>
              </w:rPr>
              <w:t>3.6.1</w:t>
            </w:r>
            <w:r w:rsidR="00C81DAF">
              <w:rPr>
                <w:rFonts w:asciiTheme="minorHAnsi" w:eastAsiaTheme="minorEastAsia" w:hAnsiTheme="minorHAnsi" w:cstheme="minorBidi"/>
                <w:noProof/>
                <w:sz w:val="22"/>
                <w:lang w:val="en-US" w:eastAsia="en-US"/>
              </w:rPr>
              <w:tab/>
            </w:r>
            <w:r w:rsidR="00C81DAF" w:rsidRPr="008016FD">
              <w:rPr>
                <w:rStyle w:val="Hyperlink"/>
                <w:noProof/>
              </w:rPr>
              <w:t>Overview</w:t>
            </w:r>
            <w:r w:rsidR="00C81DAF">
              <w:rPr>
                <w:noProof/>
                <w:webHidden/>
              </w:rPr>
              <w:tab/>
            </w:r>
            <w:r w:rsidR="00C81DAF">
              <w:rPr>
                <w:noProof/>
                <w:webHidden/>
              </w:rPr>
              <w:fldChar w:fldCharType="begin"/>
            </w:r>
            <w:r w:rsidR="00C81DAF">
              <w:rPr>
                <w:noProof/>
                <w:webHidden/>
              </w:rPr>
              <w:instrText xml:space="preserve"> PAGEREF _Toc206942881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434B13AE" w14:textId="5A6CBFC6"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82" w:history="1">
            <w:r w:rsidR="00C81DAF" w:rsidRPr="008016FD">
              <w:rPr>
                <w:rStyle w:val="Hyperlink"/>
                <w:noProof/>
              </w:rPr>
              <w:t>3.6.2</w:t>
            </w:r>
            <w:r w:rsidR="00C81DAF">
              <w:rPr>
                <w:rFonts w:asciiTheme="minorHAnsi" w:eastAsiaTheme="minorEastAsia" w:hAnsiTheme="minorHAnsi" w:cstheme="minorBidi"/>
                <w:noProof/>
                <w:sz w:val="22"/>
                <w:lang w:val="en-US" w:eastAsia="en-US"/>
              </w:rPr>
              <w:tab/>
            </w:r>
            <w:r w:rsidR="00C81DAF" w:rsidRPr="008016FD">
              <w:rPr>
                <w:rStyle w:val="Hyperlink"/>
                <w:noProof/>
              </w:rPr>
              <w:t>Linking Project Planning to Development</w:t>
            </w:r>
            <w:r w:rsidR="00C81DAF">
              <w:rPr>
                <w:noProof/>
                <w:webHidden/>
              </w:rPr>
              <w:tab/>
            </w:r>
            <w:r w:rsidR="00C81DAF">
              <w:rPr>
                <w:noProof/>
                <w:webHidden/>
              </w:rPr>
              <w:fldChar w:fldCharType="begin"/>
            </w:r>
            <w:r w:rsidR="00C81DAF">
              <w:rPr>
                <w:noProof/>
                <w:webHidden/>
              </w:rPr>
              <w:instrText xml:space="preserve"> PAGEREF _Toc206942882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323EC6B7" w14:textId="1557A15E"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83" w:history="1">
            <w:r w:rsidR="00C81DAF" w:rsidRPr="008016FD">
              <w:rPr>
                <w:rStyle w:val="Hyperlink"/>
                <w:noProof/>
              </w:rPr>
              <w:t>3.6.3</w:t>
            </w:r>
            <w:r w:rsidR="00C81DAF">
              <w:rPr>
                <w:rFonts w:asciiTheme="minorHAnsi" w:eastAsiaTheme="minorEastAsia" w:hAnsiTheme="minorHAnsi" w:cstheme="minorBidi"/>
                <w:noProof/>
                <w:sz w:val="22"/>
                <w:lang w:val="en-US" w:eastAsia="en-US"/>
              </w:rPr>
              <w:tab/>
            </w:r>
            <w:r w:rsidR="00C81DAF" w:rsidRPr="008016FD">
              <w:rPr>
                <w:rStyle w:val="Hyperlink"/>
                <w:noProof/>
              </w:rPr>
              <w:t>API Workflow</w:t>
            </w:r>
            <w:r w:rsidR="00C81DAF">
              <w:rPr>
                <w:noProof/>
                <w:webHidden/>
              </w:rPr>
              <w:tab/>
            </w:r>
            <w:r w:rsidR="00C81DAF">
              <w:rPr>
                <w:noProof/>
                <w:webHidden/>
              </w:rPr>
              <w:fldChar w:fldCharType="begin"/>
            </w:r>
            <w:r w:rsidR="00C81DAF">
              <w:rPr>
                <w:noProof/>
                <w:webHidden/>
              </w:rPr>
              <w:instrText xml:space="preserve"> PAGEREF _Toc206942883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2D5A1F6A" w14:textId="01600E4A"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84" w:history="1">
            <w:r w:rsidR="00C81DAF" w:rsidRPr="008016FD">
              <w:rPr>
                <w:rStyle w:val="Hyperlink"/>
                <w:noProof/>
              </w:rPr>
              <w:t>3.6.4</w:t>
            </w:r>
            <w:r w:rsidR="00C81DAF">
              <w:rPr>
                <w:rFonts w:asciiTheme="minorHAnsi" w:eastAsiaTheme="minorEastAsia" w:hAnsiTheme="minorHAnsi" w:cstheme="minorBidi"/>
                <w:noProof/>
                <w:sz w:val="22"/>
                <w:lang w:val="en-US" w:eastAsia="en-US"/>
              </w:rPr>
              <w:tab/>
            </w:r>
            <w:r w:rsidR="00C81DAF" w:rsidRPr="008016FD">
              <w:rPr>
                <w:rStyle w:val="Hyperlink"/>
                <w:noProof/>
              </w:rPr>
              <w:t>User Interaction Flow</w:t>
            </w:r>
            <w:r w:rsidR="00C81DAF">
              <w:rPr>
                <w:noProof/>
                <w:webHidden/>
              </w:rPr>
              <w:tab/>
            </w:r>
            <w:r w:rsidR="00C81DAF">
              <w:rPr>
                <w:noProof/>
                <w:webHidden/>
              </w:rPr>
              <w:fldChar w:fldCharType="begin"/>
            </w:r>
            <w:r w:rsidR="00C81DAF">
              <w:rPr>
                <w:noProof/>
                <w:webHidden/>
              </w:rPr>
              <w:instrText xml:space="preserve"> PAGEREF _Toc206942884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7574038A" w14:textId="6DF17EC5" w:rsidR="00C81DAF" w:rsidRDefault="00C3220A">
          <w:pPr>
            <w:pStyle w:val="TOC3"/>
            <w:tabs>
              <w:tab w:val="left" w:pos="960"/>
              <w:tab w:val="right" w:leader="dot" w:pos="8210"/>
            </w:tabs>
            <w:rPr>
              <w:rFonts w:asciiTheme="minorHAnsi" w:eastAsiaTheme="minorEastAsia" w:hAnsiTheme="minorHAnsi" w:cstheme="minorBidi"/>
              <w:noProof/>
              <w:sz w:val="22"/>
              <w:lang w:val="en-US" w:eastAsia="en-US"/>
            </w:rPr>
          </w:pPr>
          <w:hyperlink w:anchor="_Toc206942885" w:history="1">
            <w:r w:rsidR="00C81DAF" w:rsidRPr="008016FD">
              <w:rPr>
                <w:rStyle w:val="Hyperlink"/>
                <w:noProof/>
              </w:rPr>
              <w:t>3.6.5</w:t>
            </w:r>
            <w:r w:rsidR="00C81DAF">
              <w:rPr>
                <w:rFonts w:asciiTheme="minorHAnsi" w:eastAsiaTheme="minorEastAsia" w:hAnsiTheme="minorHAnsi" w:cstheme="minorBidi"/>
                <w:noProof/>
                <w:sz w:val="22"/>
                <w:lang w:val="en-US" w:eastAsia="en-US"/>
              </w:rPr>
              <w:tab/>
            </w:r>
            <w:r w:rsidR="00C81DAF" w:rsidRPr="008016FD">
              <w:rPr>
                <w:rStyle w:val="Hyperlink"/>
                <w:noProof/>
              </w:rPr>
              <w:t>Detailed System Integration</w:t>
            </w:r>
            <w:r w:rsidR="00C81DAF">
              <w:rPr>
                <w:noProof/>
                <w:webHidden/>
              </w:rPr>
              <w:tab/>
            </w:r>
            <w:r w:rsidR="00C81DAF">
              <w:rPr>
                <w:noProof/>
                <w:webHidden/>
              </w:rPr>
              <w:fldChar w:fldCharType="begin"/>
            </w:r>
            <w:r w:rsidR="00C81DAF">
              <w:rPr>
                <w:noProof/>
                <w:webHidden/>
              </w:rPr>
              <w:instrText xml:space="preserve"> PAGEREF _Toc206942885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7EB8C3C2" w14:textId="669DE617" w:rsidR="00C81DAF" w:rsidRDefault="00C3220A">
          <w:pPr>
            <w:pStyle w:val="TOC2"/>
            <w:tabs>
              <w:tab w:val="left" w:pos="960"/>
              <w:tab w:val="right" w:leader="dot" w:pos="8210"/>
            </w:tabs>
            <w:rPr>
              <w:rFonts w:asciiTheme="minorHAnsi" w:eastAsiaTheme="minorEastAsia" w:hAnsiTheme="minorHAnsi" w:cstheme="minorBidi"/>
              <w:noProof/>
              <w:sz w:val="22"/>
              <w:lang w:val="en-US" w:eastAsia="en-US"/>
            </w:rPr>
          </w:pPr>
          <w:hyperlink w:anchor="_Toc206942886" w:history="1">
            <w:r w:rsidR="00C81DAF" w:rsidRPr="008016FD">
              <w:rPr>
                <w:rStyle w:val="Hyperlink"/>
                <w:noProof/>
              </w:rPr>
              <w:t>3.7</w:t>
            </w:r>
            <w:r w:rsidR="00C81DAF">
              <w:rPr>
                <w:rFonts w:asciiTheme="minorHAnsi" w:eastAsiaTheme="minorEastAsia" w:hAnsiTheme="minorHAnsi" w:cstheme="minorBidi"/>
                <w:noProof/>
                <w:sz w:val="22"/>
                <w:lang w:val="en-US" w:eastAsia="en-US"/>
              </w:rPr>
              <w:tab/>
            </w:r>
            <w:r w:rsidR="00C81DAF" w:rsidRPr="008016FD">
              <w:rPr>
                <w:rStyle w:val="Hyperlink"/>
                <w:noProof/>
              </w:rPr>
              <w:t>Summary</w:t>
            </w:r>
            <w:r w:rsidR="00C81DAF">
              <w:rPr>
                <w:noProof/>
                <w:webHidden/>
              </w:rPr>
              <w:tab/>
            </w:r>
            <w:r w:rsidR="00C81DAF">
              <w:rPr>
                <w:noProof/>
                <w:webHidden/>
              </w:rPr>
              <w:fldChar w:fldCharType="begin"/>
            </w:r>
            <w:r w:rsidR="00C81DAF">
              <w:rPr>
                <w:noProof/>
                <w:webHidden/>
              </w:rPr>
              <w:instrText xml:space="preserve"> PAGEREF _Toc206942886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113AE8C8" w14:textId="1BA4CF9A" w:rsidR="00C81DAF" w:rsidRDefault="00C3220A">
          <w:pPr>
            <w:pStyle w:val="TOC1"/>
            <w:tabs>
              <w:tab w:val="left" w:pos="960"/>
              <w:tab w:val="right" w:leader="dot" w:pos="8210"/>
            </w:tabs>
            <w:rPr>
              <w:rFonts w:asciiTheme="minorHAnsi" w:eastAsiaTheme="minorEastAsia" w:hAnsiTheme="minorHAnsi" w:cstheme="minorBidi"/>
              <w:noProof/>
              <w:sz w:val="22"/>
              <w:lang w:val="en-US" w:eastAsia="en-US"/>
            </w:rPr>
          </w:pPr>
          <w:hyperlink w:anchor="_Toc206942887" w:history="1">
            <w:r w:rsidR="00C81DAF" w:rsidRPr="008016FD">
              <w:rPr>
                <w:rStyle w:val="Hyperlink"/>
                <w:noProof/>
              </w:rPr>
              <w:t>4.</w:t>
            </w:r>
            <w:r w:rsidR="00C81DAF">
              <w:rPr>
                <w:rFonts w:asciiTheme="minorHAnsi" w:eastAsiaTheme="minorEastAsia" w:hAnsiTheme="minorHAnsi" w:cstheme="minorBidi"/>
                <w:noProof/>
                <w:sz w:val="22"/>
                <w:lang w:val="en-US" w:eastAsia="en-US"/>
              </w:rPr>
              <w:tab/>
            </w:r>
            <w:r w:rsidR="00C81DAF" w:rsidRPr="008016FD">
              <w:rPr>
                <w:rStyle w:val="Hyperlink"/>
                <w:noProof/>
              </w:rPr>
              <w:t>Evaluation</w:t>
            </w:r>
            <w:r w:rsidR="00C81DAF">
              <w:rPr>
                <w:noProof/>
                <w:webHidden/>
              </w:rPr>
              <w:tab/>
            </w:r>
            <w:r w:rsidR="00C81DAF">
              <w:rPr>
                <w:noProof/>
                <w:webHidden/>
              </w:rPr>
              <w:fldChar w:fldCharType="begin"/>
            </w:r>
            <w:r w:rsidR="00C81DAF">
              <w:rPr>
                <w:noProof/>
                <w:webHidden/>
              </w:rPr>
              <w:instrText xml:space="preserve"> PAGEREF _Toc206942887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1C010B83" w14:textId="1DB6BB2B" w:rsidR="00C81DAF" w:rsidRDefault="00C3220A">
          <w:pPr>
            <w:pStyle w:val="TOC1"/>
            <w:tabs>
              <w:tab w:val="left" w:pos="960"/>
              <w:tab w:val="right" w:leader="dot" w:pos="8210"/>
            </w:tabs>
            <w:rPr>
              <w:rFonts w:asciiTheme="minorHAnsi" w:eastAsiaTheme="minorEastAsia" w:hAnsiTheme="minorHAnsi" w:cstheme="minorBidi"/>
              <w:noProof/>
              <w:sz w:val="22"/>
              <w:lang w:val="en-US" w:eastAsia="en-US"/>
            </w:rPr>
          </w:pPr>
          <w:hyperlink w:anchor="_Toc206942888" w:history="1">
            <w:r w:rsidR="00C81DAF" w:rsidRPr="008016FD">
              <w:rPr>
                <w:rStyle w:val="Hyperlink"/>
                <w:noProof/>
              </w:rPr>
              <w:t>5.</w:t>
            </w:r>
            <w:r w:rsidR="00C81DAF">
              <w:rPr>
                <w:rFonts w:asciiTheme="minorHAnsi" w:eastAsiaTheme="minorEastAsia" w:hAnsiTheme="minorHAnsi" w:cstheme="minorBidi"/>
                <w:noProof/>
                <w:sz w:val="22"/>
                <w:lang w:val="en-US" w:eastAsia="en-US"/>
              </w:rPr>
              <w:tab/>
            </w:r>
            <w:r w:rsidR="00C81DAF" w:rsidRPr="008016FD">
              <w:rPr>
                <w:rStyle w:val="Hyperlink"/>
                <w:noProof/>
              </w:rPr>
              <w:t>Conclusion and Outlook</w:t>
            </w:r>
            <w:r w:rsidR="00C81DAF">
              <w:rPr>
                <w:noProof/>
                <w:webHidden/>
              </w:rPr>
              <w:tab/>
            </w:r>
            <w:r w:rsidR="00C81DAF">
              <w:rPr>
                <w:noProof/>
                <w:webHidden/>
              </w:rPr>
              <w:fldChar w:fldCharType="begin"/>
            </w:r>
            <w:r w:rsidR="00C81DAF">
              <w:rPr>
                <w:noProof/>
                <w:webHidden/>
              </w:rPr>
              <w:instrText xml:space="preserve"> PAGEREF _Toc206942888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6F2365AC" w14:textId="0E01871B" w:rsidR="00C81DAF" w:rsidRDefault="00C3220A">
          <w:pPr>
            <w:pStyle w:val="TOC1"/>
            <w:tabs>
              <w:tab w:val="left" w:pos="960"/>
              <w:tab w:val="right" w:leader="dot" w:pos="8210"/>
            </w:tabs>
            <w:rPr>
              <w:rFonts w:asciiTheme="minorHAnsi" w:eastAsiaTheme="minorEastAsia" w:hAnsiTheme="minorHAnsi" w:cstheme="minorBidi"/>
              <w:noProof/>
              <w:sz w:val="22"/>
              <w:lang w:val="en-US" w:eastAsia="en-US"/>
            </w:rPr>
          </w:pPr>
          <w:hyperlink w:anchor="_Toc206942889" w:history="1">
            <w:r w:rsidR="00C81DAF" w:rsidRPr="008016FD">
              <w:rPr>
                <w:rStyle w:val="Hyperlink"/>
                <w:noProof/>
              </w:rPr>
              <w:t>6.</w:t>
            </w:r>
            <w:r w:rsidR="00C81DAF">
              <w:rPr>
                <w:rFonts w:asciiTheme="minorHAnsi" w:eastAsiaTheme="minorEastAsia" w:hAnsiTheme="minorHAnsi" w:cstheme="minorBidi"/>
                <w:noProof/>
                <w:sz w:val="22"/>
                <w:lang w:val="en-US" w:eastAsia="en-US"/>
              </w:rPr>
              <w:tab/>
            </w:r>
            <w:r w:rsidR="00C81DAF" w:rsidRPr="008016FD">
              <w:rPr>
                <w:rStyle w:val="Hyperlink"/>
                <w:noProof/>
              </w:rPr>
              <w:t>Future Scope</w:t>
            </w:r>
            <w:r w:rsidR="00C81DAF">
              <w:rPr>
                <w:noProof/>
                <w:webHidden/>
              </w:rPr>
              <w:tab/>
            </w:r>
            <w:r w:rsidR="00C81DAF">
              <w:rPr>
                <w:noProof/>
                <w:webHidden/>
              </w:rPr>
              <w:fldChar w:fldCharType="begin"/>
            </w:r>
            <w:r w:rsidR="00C81DAF">
              <w:rPr>
                <w:noProof/>
                <w:webHidden/>
              </w:rPr>
              <w:instrText xml:space="preserve"> PAGEREF _Toc206942889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3C006375" w14:textId="45C9BFAA" w:rsidR="00C81DAF" w:rsidRDefault="00C3220A">
          <w:pPr>
            <w:pStyle w:val="TOC1"/>
            <w:tabs>
              <w:tab w:val="right" w:leader="dot" w:pos="8210"/>
            </w:tabs>
            <w:rPr>
              <w:rFonts w:asciiTheme="minorHAnsi" w:eastAsiaTheme="minorEastAsia" w:hAnsiTheme="minorHAnsi" w:cstheme="minorBidi"/>
              <w:noProof/>
              <w:sz w:val="22"/>
              <w:lang w:val="en-US" w:eastAsia="en-US"/>
            </w:rPr>
          </w:pPr>
          <w:hyperlink w:anchor="_Toc206942890" w:history="1">
            <w:r w:rsidR="00C81DAF" w:rsidRPr="008016FD">
              <w:rPr>
                <w:rStyle w:val="Hyperlink"/>
                <w:noProof/>
                <w:lang w:val="en-US"/>
              </w:rPr>
              <w:t>Index of Tables</w:t>
            </w:r>
            <w:r w:rsidR="00C81DAF">
              <w:rPr>
                <w:noProof/>
                <w:webHidden/>
              </w:rPr>
              <w:tab/>
            </w:r>
            <w:r w:rsidR="00C81DAF">
              <w:rPr>
                <w:noProof/>
                <w:webHidden/>
              </w:rPr>
              <w:fldChar w:fldCharType="begin"/>
            </w:r>
            <w:r w:rsidR="00C81DAF">
              <w:rPr>
                <w:noProof/>
                <w:webHidden/>
              </w:rPr>
              <w:instrText xml:space="preserve"> PAGEREF _Toc206942890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75F44F99" w14:textId="681F0DFE" w:rsidR="00C81DAF" w:rsidRDefault="00C3220A">
          <w:pPr>
            <w:pStyle w:val="TOC1"/>
            <w:tabs>
              <w:tab w:val="right" w:leader="dot" w:pos="8210"/>
            </w:tabs>
            <w:rPr>
              <w:rFonts w:asciiTheme="minorHAnsi" w:eastAsiaTheme="minorEastAsia" w:hAnsiTheme="minorHAnsi" w:cstheme="minorBidi"/>
              <w:noProof/>
              <w:sz w:val="22"/>
              <w:lang w:val="en-US" w:eastAsia="en-US"/>
            </w:rPr>
          </w:pPr>
          <w:hyperlink w:anchor="_Toc206942891" w:history="1">
            <w:r w:rsidR="00C81DAF" w:rsidRPr="008016FD">
              <w:rPr>
                <w:rStyle w:val="Hyperlink"/>
                <w:noProof/>
                <w:lang w:val="en-US"/>
              </w:rPr>
              <w:t>Index of Listings</w:t>
            </w:r>
            <w:r w:rsidR="00C81DAF">
              <w:rPr>
                <w:noProof/>
                <w:webHidden/>
              </w:rPr>
              <w:tab/>
            </w:r>
            <w:r w:rsidR="00C81DAF">
              <w:rPr>
                <w:noProof/>
                <w:webHidden/>
              </w:rPr>
              <w:fldChar w:fldCharType="begin"/>
            </w:r>
            <w:r w:rsidR="00C81DAF">
              <w:rPr>
                <w:noProof/>
                <w:webHidden/>
              </w:rPr>
              <w:instrText xml:space="preserve"> PAGEREF _Toc206942891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389EA774" w14:textId="6D124C83" w:rsidR="00C81DAF" w:rsidRDefault="00C3220A">
          <w:pPr>
            <w:pStyle w:val="TOC1"/>
            <w:tabs>
              <w:tab w:val="right" w:leader="dot" w:pos="8210"/>
            </w:tabs>
            <w:rPr>
              <w:rFonts w:asciiTheme="minorHAnsi" w:eastAsiaTheme="minorEastAsia" w:hAnsiTheme="minorHAnsi" w:cstheme="minorBidi"/>
              <w:noProof/>
              <w:sz w:val="22"/>
              <w:lang w:val="en-US" w:eastAsia="en-US"/>
            </w:rPr>
          </w:pPr>
          <w:hyperlink w:anchor="_Toc206942892" w:history="1">
            <w:r w:rsidR="00C81DAF" w:rsidRPr="008016FD">
              <w:rPr>
                <w:rStyle w:val="Hyperlink"/>
                <w:noProof/>
                <w:lang w:val="en-US"/>
              </w:rPr>
              <w:t>Appendix</w:t>
            </w:r>
            <w:r w:rsidR="00C81DAF">
              <w:rPr>
                <w:noProof/>
                <w:webHidden/>
              </w:rPr>
              <w:tab/>
            </w:r>
            <w:r w:rsidR="00C81DAF">
              <w:rPr>
                <w:noProof/>
                <w:webHidden/>
              </w:rPr>
              <w:fldChar w:fldCharType="begin"/>
            </w:r>
            <w:r w:rsidR="00C81DAF">
              <w:rPr>
                <w:noProof/>
                <w:webHidden/>
              </w:rPr>
              <w:instrText xml:space="preserve"> PAGEREF _Toc206942892 \h </w:instrText>
            </w:r>
            <w:r w:rsidR="00C81DAF">
              <w:rPr>
                <w:noProof/>
                <w:webHidden/>
              </w:rPr>
            </w:r>
            <w:r w:rsidR="00C81DAF">
              <w:rPr>
                <w:noProof/>
                <w:webHidden/>
              </w:rPr>
              <w:fldChar w:fldCharType="separate"/>
            </w:r>
            <w:r w:rsidR="00D16F8B">
              <w:rPr>
                <w:noProof/>
                <w:webHidden/>
              </w:rPr>
              <w:t>2</w:t>
            </w:r>
            <w:r w:rsidR="00C81DAF">
              <w:rPr>
                <w:noProof/>
                <w:webHidden/>
              </w:rPr>
              <w:fldChar w:fldCharType="end"/>
            </w:r>
          </w:hyperlink>
        </w:p>
        <w:p w14:paraId="68ACD7BB" w14:textId="08B872E0" w:rsidR="00C81DAF" w:rsidRDefault="00C81DAF">
          <w:r>
            <w:rPr>
              <w:b/>
              <w:bCs/>
              <w:noProof/>
            </w:rPr>
            <w:fldChar w:fldCharType="end"/>
          </w:r>
        </w:p>
      </w:sdtContent>
    </w:sdt>
    <w:p w14:paraId="1D32A3BB" w14:textId="4E6CD31D" w:rsidR="00EC265D" w:rsidRPr="00676B2C" w:rsidRDefault="00EC265D" w:rsidP="00016D53">
      <w:pPr>
        <w:pStyle w:val="Heading1"/>
        <w:numPr>
          <w:ilvl w:val="0"/>
          <w:numId w:val="2"/>
        </w:numPr>
        <w:tabs>
          <w:tab w:val="num" w:pos="0"/>
        </w:tabs>
        <w:ind w:left="432" w:hanging="432"/>
      </w:pPr>
      <w:bookmarkStart w:id="1" w:name="_Toc206942811"/>
      <w:r w:rsidRPr="00676B2C">
        <w:lastRenderedPageBreak/>
        <w:t>Introduction</w:t>
      </w:r>
      <w:bookmarkEnd w:id="0"/>
      <w:bookmarkEnd w:id="1"/>
    </w:p>
    <w:p w14:paraId="3AC00876" w14:textId="77777777" w:rsidR="00EC265D" w:rsidRPr="00676B2C" w:rsidRDefault="00EC265D" w:rsidP="00EC265D">
      <w:pPr>
        <w:ind w:left="360"/>
      </w:pPr>
      <w:r w:rsidRPr="00676B2C">
        <w:t>The software development lifecycle is one of the most important processes followed in any software industry or project. This process is divided into different stages such as planning, design, coding, testing, deployment and maintenance. While there have been major advancements in usage of AI particularly Large Language Models (LLMs) like OpenAI, Google’s Gemini, DeepSeek etc., in automating code generation and developer support, the end-to-end automation of software development lifecycle remains largely unexplored. Current systems mainly rely on basic AI capabilities that are pre-trained using available data. Due to this, the systems have narrow scope and they lack reasoning depth and cannot adapt to handle a full cycle of software development tasks.</w:t>
      </w:r>
    </w:p>
    <w:p w14:paraId="7411744D" w14:textId="77777777" w:rsidR="00EC265D" w:rsidRPr="00676B2C" w:rsidRDefault="00EC265D" w:rsidP="00EC265D">
      <w:pPr>
        <w:ind w:left="360"/>
      </w:pPr>
      <w:r w:rsidRPr="00676B2C">
        <w:t>Recently the capabilities of AI systems are accelerated by advancements in reasoning models, agentic tools, deep search etc., Models such as OpenAI, Google’s Gemini, DeepSeek demonstrate various techniques such as chain-of-thought reasoning, multi agent collaboration and many more which highlight the growth of AI in future. Reasoning models offer structured thinking and decision-making capabilities by decomposing a complex task and reasoning through the intermediate steps, while AI agents extend their reach and fetch data from the real world. When combined together, they can make powerful systems that can manage end to end workflows with very minimum human intervention.</w:t>
      </w:r>
    </w:p>
    <w:p w14:paraId="5CA79B37" w14:textId="77777777" w:rsidR="00EC265D" w:rsidRPr="00676B2C" w:rsidRDefault="00EC265D" w:rsidP="00EC265D">
      <w:pPr>
        <w:ind w:left="360"/>
      </w:pPr>
      <w:r w:rsidRPr="00676B2C">
        <w:t xml:space="preserve">Despite all these advancements AI, there still remains a gap using these improvements into creating a system that can automate the entire software development lifecycle. The solutions available currently only focus on the development part of the lifecycle like code generation or task automation and do not provide any approach towards other phases like planning, design, execution and refinement. </w:t>
      </w:r>
    </w:p>
    <w:p w14:paraId="24FA86E4" w14:textId="77777777" w:rsidR="00EC265D" w:rsidRPr="00676B2C" w:rsidRDefault="00EC265D" w:rsidP="00EC265D">
      <w:pPr>
        <w:ind w:left="360"/>
      </w:pPr>
      <w:r w:rsidRPr="00676B2C">
        <w:t xml:space="preserve">This thesis aims to aims to fill that gap by designing and evaluating a prototype that leverages the strengths of both reasoning models and agentic tools to automate </w:t>
      </w:r>
      <w:r w:rsidRPr="00676B2C">
        <w:lastRenderedPageBreak/>
        <w:t xml:space="preserve">tasks of project planning phase and some parts of code generation. By combining reasoning models and agentic tools, the system aspires to produce outputs that are more accurate, sensible, actionable and context-aware. The thesis also aims to explore on how the system can be evaluated effectively using different metrics. </w:t>
      </w:r>
    </w:p>
    <w:p w14:paraId="3A15A09C" w14:textId="7883E4E7" w:rsidR="00EC265D" w:rsidRPr="00676B2C" w:rsidRDefault="00EC265D" w:rsidP="00016D53">
      <w:pPr>
        <w:pStyle w:val="Heading2"/>
        <w:numPr>
          <w:ilvl w:val="1"/>
          <w:numId w:val="2"/>
        </w:numPr>
        <w:tabs>
          <w:tab w:val="num" w:pos="0"/>
        </w:tabs>
        <w:ind w:left="576" w:hanging="576"/>
      </w:pPr>
      <w:bookmarkStart w:id="2" w:name="_Toc206336788"/>
      <w:bookmarkStart w:id="3" w:name="_Toc206942812"/>
      <w:r w:rsidRPr="00676B2C">
        <w:t>Objectives</w:t>
      </w:r>
      <w:bookmarkEnd w:id="2"/>
      <w:bookmarkEnd w:id="3"/>
    </w:p>
    <w:p w14:paraId="6ABF5AF5" w14:textId="77777777" w:rsidR="00EC265D" w:rsidRPr="00676B2C" w:rsidRDefault="00EC265D" w:rsidP="00EC265D">
      <w:pPr>
        <w:ind w:left="360"/>
      </w:pPr>
      <w:r w:rsidRPr="00676B2C">
        <w:t>The main objective of this thesis is to investigate whether the combination of reasoning models along with agentic tools can efficiently automate the key phases of software development lifecycle which producing high quality and actionable outputs. In this thesis we are mainly focusing on 2 of these phases namely Planning and Development. The main task is to build a prototype that demonstrates this integration and evaluates its performance based on some defined benchmarks.</w:t>
      </w:r>
    </w:p>
    <w:p w14:paraId="4A11647C" w14:textId="77777777" w:rsidR="00EC265D" w:rsidRPr="00676B2C" w:rsidRDefault="00EC265D" w:rsidP="00EC265D">
      <w:pPr>
        <w:ind w:left="360"/>
      </w:pPr>
      <w:r w:rsidRPr="00676B2C">
        <w:t>To achieve this, the thesis will aim to complete the following objectives:</w:t>
      </w:r>
    </w:p>
    <w:p w14:paraId="1848D013" w14:textId="77777777" w:rsidR="00EC265D" w:rsidRPr="00676B2C" w:rsidRDefault="00EC265D" w:rsidP="00016D53">
      <w:pPr>
        <w:pStyle w:val="List"/>
        <w:numPr>
          <w:ilvl w:val="0"/>
          <w:numId w:val="3"/>
        </w:numPr>
        <w:suppressAutoHyphens w:val="0"/>
        <w:spacing w:after="160"/>
        <w:rPr>
          <w:rFonts w:cs="Times New Roman"/>
        </w:rPr>
      </w:pPr>
      <w:r w:rsidRPr="00676B2C">
        <w:rPr>
          <w:rFonts w:cs="Times New Roman"/>
        </w:rPr>
        <w:t>Design and develop a modular prototype system that combines reasoning models with agent tools like web search, code execution, and file analysis.</w:t>
      </w:r>
    </w:p>
    <w:p w14:paraId="3C633960" w14:textId="77777777" w:rsidR="00EC265D" w:rsidRPr="00676B2C" w:rsidRDefault="00EC265D" w:rsidP="00016D53">
      <w:pPr>
        <w:pStyle w:val="List"/>
        <w:numPr>
          <w:ilvl w:val="0"/>
          <w:numId w:val="3"/>
        </w:numPr>
        <w:suppressAutoHyphens w:val="0"/>
        <w:spacing w:after="160"/>
        <w:rPr>
          <w:rFonts w:cs="Times New Roman"/>
        </w:rPr>
      </w:pPr>
      <w:r w:rsidRPr="00676B2C">
        <w:rPr>
          <w:rFonts w:cs="Times New Roman"/>
        </w:rPr>
        <w:t xml:space="preserve">Use reasoning models to create structured and detailed project plans from high-level requirements, which will automate project planning tasks. </w:t>
      </w:r>
    </w:p>
    <w:p w14:paraId="459CF4DC" w14:textId="77777777" w:rsidR="00EC265D" w:rsidRPr="00676B2C" w:rsidRDefault="00EC265D" w:rsidP="00016D53">
      <w:pPr>
        <w:pStyle w:val="List"/>
        <w:numPr>
          <w:ilvl w:val="0"/>
          <w:numId w:val="3"/>
        </w:numPr>
        <w:suppressAutoHyphens w:val="0"/>
        <w:spacing w:after="160"/>
        <w:rPr>
          <w:rFonts w:cs="Times New Roman"/>
        </w:rPr>
      </w:pPr>
      <w:r w:rsidRPr="00676B2C">
        <w:rPr>
          <w:rFonts w:cs="Times New Roman"/>
        </w:rPr>
        <w:t xml:space="preserve">Allow automated code generation based on project plans while guaranteeing that the output is correct, modular, and easy to maintain. </w:t>
      </w:r>
    </w:p>
    <w:p w14:paraId="316A85B9" w14:textId="77777777" w:rsidR="00EC265D" w:rsidRPr="00676B2C" w:rsidRDefault="00EC265D" w:rsidP="00016D53">
      <w:pPr>
        <w:pStyle w:val="List"/>
        <w:numPr>
          <w:ilvl w:val="0"/>
          <w:numId w:val="3"/>
        </w:numPr>
        <w:suppressAutoHyphens w:val="0"/>
        <w:spacing w:after="160"/>
        <w:rPr>
          <w:rFonts w:cs="Times New Roman"/>
        </w:rPr>
      </w:pPr>
      <w:r w:rsidRPr="00676B2C">
        <w:rPr>
          <w:rFonts w:cs="Times New Roman"/>
        </w:rPr>
        <w:t xml:space="preserve">Assess the system’s performance with both qualitative and quantitative measures. This includes checking accuracy, completeness, correctness, and usability. </w:t>
      </w:r>
    </w:p>
    <w:p w14:paraId="5E98CFF7" w14:textId="77777777" w:rsidR="00EC265D" w:rsidRPr="00676B2C" w:rsidRDefault="00EC265D" w:rsidP="00016D53">
      <w:pPr>
        <w:pStyle w:val="List"/>
        <w:numPr>
          <w:ilvl w:val="0"/>
          <w:numId w:val="3"/>
        </w:numPr>
        <w:suppressAutoHyphens w:val="0"/>
        <w:spacing w:after="160"/>
        <w:rPr>
          <w:rFonts w:cs="Times New Roman"/>
        </w:rPr>
      </w:pPr>
      <w:r w:rsidRPr="00676B2C">
        <w:rPr>
          <w:rFonts w:cs="Times New Roman"/>
        </w:rPr>
        <w:t>Compare the system’s outputs to traditional or human-generated results to evaluate its effectiveness and practical value.</w:t>
      </w:r>
    </w:p>
    <w:p w14:paraId="276F14B1" w14:textId="32C977EE" w:rsidR="00EC265D" w:rsidRPr="00676B2C" w:rsidRDefault="00EC265D" w:rsidP="00016D53">
      <w:pPr>
        <w:pStyle w:val="Heading2"/>
        <w:numPr>
          <w:ilvl w:val="1"/>
          <w:numId w:val="2"/>
        </w:numPr>
        <w:tabs>
          <w:tab w:val="num" w:pos="0"/>
        </w:tabs>
        <w:ind w:left="576" w:hanging="576"/>
      </w:pPr>
      <w:bookmarkStart w:id="4" w:name="_Toc206336789"/>
      <w:bookmarkStart w:id="5" w:name="_Toc206942813"/>
      <w:r w:rsidRPr="00676B2C">
        <w:t>Research Design</w:t>
      </w:r>
      <w:bookmarkEnd w:id="4"/>
      <w:bookmarkEnd w:id="5"/>
    </w:p>
    <w:p w14:paraId="6B799B98" w14:textId="77777777" w:rsidR="00EC265D" w:rsidRPr="00676B2C" w:rsidRDefault="00EC265D" w:rsidP="00EC265D">
      <w:r w:rsidRPr="00676B2C">
        <w:t xml:space="preserve">This section presents the research questions that guided the study and the method used to tackle them. The research follows an exploratory and practical approach aimed at </w:t>
      </w:r>
      <w:r w:rsidRPr="00676B2C">
        <w:lastRenderedPageBreak/>
        <w:t>building a system that uses reasoning models and agent tools to automate important tasks in the software development lifecycle.</w:t>
      </w:r>
    </w:p>
    <w:p w14:paraId="3353197F" w14:textId="144A23E7" w:rsidR="00EC265D" w:rsidRPr="00676B2C" w:rsidRDefault="00EC265D" w:rsidP="00016D53">
      <w:pPr>
        <w:pStyle w:val="Heading3"/>
        <w:numPr>
          <w:ilvl w:val="2"/>
          <w:numId w:val="2"/>
        </w:numPr>
        <w:tabs>
          <w:tab w:val="num" w:pos="0"/>
        </w:tabs>
        <w:ind w:left="720"/>
      </w:pPr>
      <w:bookmarkStart w:id="6" w:name="_Toc206336790"/>
      <w:bookmarkStart w:id="7" w:name="_Toc206942814"/>
      <w:r w:rsidRPr="00676B2C">
        <w:t>Research Questions</w:t>
      </w:r>
      <w:bookmarkEnd w:id="6"/>
      <w:bookmarkEnd w:id="7"/>
    </w:p>
    <w:p w14:paraId="1605D99B" w14:textId="77777777" w:rsidR="00EC265D" w:rsidRPr="00676B2C" w:rsidRDefault="00EC265D" w:rsidP="00EC265D">
      <w:r w:rsidRPr="00676B2C">
        <w:t>This thesis is based on the following main research question:</w:t>
      </w:r>
    </w:p>
    <w:p w14:paraId="7979D92F" w14:textId="77777777" w:rsidR="00EC265D" w:rsidRPr="00676B2C" w:rsidRDefault="00EC265D" w:rsidP="00EC265D">
      <w:r w:rsidRPr="00676B2C">
        <w:rPr>
          <w:b/>
          <w:bCs/>
        </w:rPr>
        <w:t>Main Research Questions (MRQ):</w:t>
      </w:r>
      <w:r w:rsidRPr="00676B2C">
        <w:t xml:space="preserve"> Can reasoning models, when combined with agentic tools, automate key stages of the software development lifecycle, such as project planning and code generation, while delivering precise, useful, and context-aware outputs?</w:t>
      </w:r>
    </w:p>
    <w:p w14:paraId="528DE406" w14:textId="77777777" w:rsidR="00EC265D" w:rsidRPr="00676B2C" w:rsidRDefault="00EC265D" w:rsidP="00EC265D">
      <w:r w:rsidRPr="00676B2C">
        <w:t>To investigate this main question, the following sub research questions are developed:</w:t>
      </w:r>
    </w:p>
    <w:p w14:paraId="28718F13" w14:textId="77777777" w:rsidR="00EC265D" w:rsidRPr="00676B2C" w:rsidRDefault="00EC265D" w:rsidP="00EC265D">
      <w:r w:rsidRPr="00676B2C">
        <w:rPr>
          <w:b/>
          <w:bCs/>
        </w:rPr>
        <w:t>Sub Research Question 1 (SRQ 1):</w:t>
      </w:r>
      <w:r w:rsidRPr="00676B2C">
        <w:t xml:space="preserve"> How effectively can reasoning models be used to create structured and complete project plans from high-level task descriptions?</w:t>
      </w:r>
    </w:p>
    <w:p w14:paraId="278A9E07" w14:textId="77777777" w:rsidR="00EC265D" w:rsidRPr="00676B2C" w:rsidRDefault="00EC265D" w:rsidP="00EC265D">
      <w:r w:rsidRPr="00676B2C">
        <w:rPr>
          <w:b/>
          <w:bCs/>
        </w:rPr>
        <w:t>Sub Research Question 2 (SRQ 2):</w:t>
      </w:r>
      <w:r w:rsidRPr="00676B2C">
        <w:t xml:space="preserve"> To what extent can the system generate correct, modular, and maintainable code based on those plans?</w:t>
      </w:r>
    </w:p>
    <w:p w14:paraId="0BDD2905" w14:textId="77777777" w:rsidR="00EC265D" w:rsidRPr="00676B2C" w:rsidRDefault="00EC265D" w:rsidP="00EC265D">
      <w:r w:rsidRPr="00676B2C">
        <w:rPr>
          <w:b/>
          <w:bCs/>
        </w:rPr>
        <w:t>Sub Research Question 3 (SRQ 3):</w:t>
      </w:r>
      <w:r w:rsidRPr="00676B2C">
        <w:t xml:space="preserve"> How do agentic tools like web search and code execution improve the ability of reasoning models in aiding automated software development?</w:t>
      </w:r>
    </w:p>
    <w:p w14:paraId="3E7B5A51" w14:textId="77777777" w:rsidR="00EC265D" w:rsidRPr="00676B2C" w:rsidRDefault="00EC265D" w:rsidP="00016D53">
      <w:pPr>
        <w:pStyle w:val="List"/>
        <w:numPr>
          <w:ilvl w:val="2"/>
          <w:numId w:val="2"/>
        </w:numPr>
        <w:suppressAutoHyphens w:val="0"/>
        <w:spacing w:after="160"/>
        <w:rPr>
          <w:rFonts w:eastAsiaTheme="majorEastAsia" w:cs="Times New Roman"/>
          <w:color w:val="243F60" w:themeColor="accent1" w:themeShade="7F"/>
        </w:rPr>
      </w:pPr>
      <w:r w:rsidRPr="00676B2C">
        <w:rPr>
          <w:rFonts w:eastAsiaTheme="majorEastAsia" w:cs="Times New Roman"/>
          <w:color w:val="243F60" w:themeColor="accent1" w:themeShade="7F"/>
        </w:rPr>
        <w:t>Research Design Approach</w:t>
      </w:r>
    </w:p>
    <w:p w14:paraId="1D44A36E" w14:textId="77777777" w:rsidR="00EC265D" w:rsidRPr="00676B2C" w:rsidRDefault="00EC265D" w:rsidP="00EC265D">
      <w:r w:rsidRPr="00676B2C">
        <w:t>The research takes an exploratory, implementation-based approach. It focuses on building and evaluating a prototype system that combines the strengths of reasoning models and agentic tools.</w:t>
      </w:r>
    </w:p>
    <w:p w14:paraId="6D3E69CE" w14:textId="77777777" w:rsidR="00EC265D" w:rsidRPr="00676B2C" w:rsidRDefault="00EC265D" w:rsidP="00EC265D">
      <w:r w:rsidRPr="00676B2C">
        <w:t>The design process is iterative and includes the following phases:</w:t>
      </w:r>
    </w:p>
    <w:p w14:paraId="0E6E028B" w14:textId="77777777" w:rsidR="00EC265D" w:rsidRPr="00676B2C" w:rsidRDefault="00EC265D" w:rsidP="00016D53">
      <w:pPr>
        <w:pStyle w:val="List"/>
        <w:numPr>
          <w:ilvl w:val="0"/>
          <w:numId w:val="4"/>
        </w:numPr>
        <w:suppressAutoHyphens w:val="0"/>
        <w:spacing w:after="160"/>
        <w:rPr>
          <w:rFonts w:cs="Times New Roman"/>
        </w:rPr>
      </w:pPr>
      <w:r w:rsidRPr="00676B2C">
        <w:rPr>
          <w:rFonts w:cs="Times New Roman"/>
          <w:b/>
          <w:bCs/>
        </w:rPr>
        <w:t>Conceptualization</w:t>
      </w:r>
      <w:r w:rsidRPr="00676B2C">
        <w:rPr>
          <w:rFonts w:cs="Times New Roman"/>
        </w:rPr>
        <w:t>: Based on the literature review, identify gaps and opportunities in automating software development with AI.</w:t>
      </w:r>
    </w:p>
    <w:p w14:paraId="2D6447F8" w14:textId="77777777" w:rsidR="00EC265D" w:rsidRPr="00676B2C" w:rsidRDefault="00EC265D" w:rsidP="00016D53">
      <w:pPr>
        <w:pStyle w:val="List"/>
        <w:numPr>
          <w:ilvl w:val="0"/>
          <w:numId w:val="4"/>
        </w:numPr>
        <w:suppressAutoHyphens w:val="0"/>
        <w:spacing w:after="160"/>
        <w:rPr>
          <w:rFonts w:cs="Times New Roman"/>
        </w:rPr>
      </w:pPr>
      <w:r w:rsidRPr="00676B2C">
        <w:rPr>
          <w:rFonts w:cs="Times New Roman"/>
          <w:b/>
          <w:bCs/>
        </w:rPr>
        <w:t>System Modeling</w:t>
      </w:r>
      <w:r w:rsidRPr="00676B2C">
        <w:rPr>
          <w:rFonts w:cs="Times New Roman"/>
        </w:rPr>
        <w:t>: Design a modular architecture that includes a user interface, backend logic, reasoning capabilities, and integration of agentic tools.</w:t>
      </w:r>
    </w:p>
    <w:p w14:paraId="7B29B4C8" w14:textId="77777777" w:rsidR="00EC265D" w:rsidRPr="00676B2C" w:rsidRDefault="00EC265D" w:rsidP="00016D53">
      <w:pPr>
        <w:pStyle w:val="List"/>
        <w:numPr>
          <w:ilvl w:val="0"/>
          <w:numId w:val="4"/>
        </w:numPr>
        <w:suppressAutoHyphens w:val="0"/>
        <w:spacing w:after="160"/>
        <w:rPr>
          <w:rFonts w:cs="Times New Roman"/>
        </w:rPr>
      </w:pPr>
      <w:r w:rsidRPr="00676B2C">
        <w:rPr>
          <w:rFonts w:cs="Times New Roman"/>
          <w:b/>
          <w:bCs/>
        </w:rPr>
        <w:lastRenderedPageBreak/>
        <w:t>Prototyping</w:t>
      </w:r>
      <w:r w:rsidRPr="00676B2C">
        <w:rPr>
          <w:rFonts w:cs="Times New Roman"/>
        </w:rPr>
        <w:t>: Develop and test the system in stages, allowing for ongoing evaluation and improvement.</w:t>
      </w:r>
    </w:p>
    <w:p w14:paraId="0A0945A2" w14:textId="77777777" w:rsidR="00EC265D" w:rsidRPr="00676B2C" w:rsidRDefault="00EC265D" w:rsidP="00016D53">
      <w:pPr>
        <w:pStyle w:val="List"/>
        <w:numPr>
          <w:ilvl w:val="0"/>
          <w:numId w:val="4"/>
        </w:numPr>
        <w:suppressAutoHyphens w:val="0"/>
        <w:spacing w:after="160"/>
        <w:rPr>
          <w:rFonts w:cs="Times New Roman"/>
        </w:rPr>
      </w:pPr>
      <w:r w:rsidRPr="00676B2C">
        <w:rPr>
          <w:rFonts w:cs="Times New Roman"/>
          <w:b/>
          <w:bCs/>
        </w:rPr>
        <w:t>Performance Evaluation</w:t>
      </w:r>
      <w:r w:rsidRPr="00676B2C">
        <w:rPr>
          <w:rFonts w:cs="Times New Roman"/>
        </w:rPr>
        <w:t>: Use defined metrics to assess how well the system meets the goals of automation and output quality.</w:t>
      </w:r>
    </w:p>
    <w:p w14:paraId="20C11DC3" w14:textId="77777777" w:rsidR="00EC265D" w:rsidRPr="00676B2C" w:rsidRDefault="00EC265D" w:rsidP="00EC265D">
      <w:r w:rsidRPr="00676B2C">
        <w:t>This approach allows flexibility in implementation. It also encourages continuous validation of design decisions through hands-on experimentation and feedback.</w:t>
      </w:r>
    </w:p>
    <w:p w14:paraId="2B9F8760" w14:textId="77777777" w:rsidR="00EC265D" w:rsidRPr="00676B2C" w:rsidRDefault="00EC265D" w:rsidP="00016D53">
      <w:pPr>
        <w:pStyle w:val="List"/>
        <w:numPr>
          <w:ilvl w:val="2"/>
          <w:numId w:val="2"/>
        </w:numPr>
        <w:suppressAutoHyphens w:val="0"/>
        <w:spacing w:after="160"/>
        <w:rPr>
          <w:rFonts w:eastAsiaTheme="majorEastAsia" w:cs="Times New Roman"/>
          <w:color w:val="243F60" w:themeColor="accent1" w:themeShade="7F"/>
        </w:rPr>
      </w:pPr>
      <w:r w:rsidRPr="00676B2C">
        <w:rPr>
          <w:rFonts w:eastAsiaTheme="majorEastAsia" w:cs="Times New Roman"/>
          <w:color w:val="243F60" w:themeColor="accent1" w:themeShade="7F"/>
        </w:rPr>
        <w:t xml:space="preserve">Research Methodology </w:t>
      </w:r>
    </w:p>
    <w:p w14:paraId="221936EF" w14:textId="77777777" w:rsidR="00EC265D" w:rsidRPr="00676B2C" w:rsidRDefault="00EC265D" w:rsidP="00EC265D">
      <w:r w:rsidRPr="00676B2C">
        <w:t>By combining the research questions with the design approach, we developed a research methodology to guide the creation and assessment of the proposed system. Each sub-research question (SRQ) connects to specific phases in the system design process. This structure allows us to investigate how effective reasoning models and agent tools are in automating software development tasks. The research follows a design science approach, focusing on iterative development, creating artifacts, and evaluating them in real-world settings.</w:t>
      </w:r>
    </w:p>
    <w:p w14:paraId="3C5D261F" w14:textId="77777777" w:rsidR="00EC265D" w:rsidRPr="00676B2C" w:rsidRDefault="00EC265D" w:rsidP="00EC265D">
      <w:r w:rsidRPr="00676B2C">
        <w:t>The methodology consists of five main stages:</w:t>
      </w:r>
    </w:p>
    <w:p w14:paraId="5C8C4F0C" w14:textId="77777777" w:rsidR="00EC265D" w:rsidRPr="00676B2C" w:rsidRDefault="00EC265D" w:rsidP="00016D53">
      <w:pPr>
        <w:pStyle w:val="List"/>
        <w:numPr>
          <w:ilvl w:val="0"/>
          <w:numId w:val="5"/>
        </w:numPr>
        <w:suppressAutoHyphens w:val="0"/>
        <w:spacing w:after="160"/>
        <w:rPr>
          <w:rFonts w:cs="Times New Roman"/>
        </w:rPr>
      </w:pPr>
      <w:r w:rsidRPr="00676B2C">
        <w:rPr>
          <w:rFonts w:cs="Times New Roman"/>
        </w:rPr>
        <w:t>Problem Identification (linked to MRQ &amp; SRQ1)</w:t>
      </w:r>
    </w:p>
    <w:p w14:paraId="0DC16CC2" w14:textId="77777777" w:rsidR="00EC265D" w:rsidRPr="00676B2C" w:rsidRDefault="00EC265D" w:rsidP="00016D53">
      <w:pPr>
        <w:pStyle w:val="List"/>
        <w:numPr>
          <w:ilvl w:val="0"/>
          <w:numId w:val="5"/>
        </w:numPr>
        <w:suppressAutoHyphens w:val="0"/>
        <w:spacing w:after="160"/>
        <w:rPr>
          <w:rFonts w:cs="Times New Roman"/>
        </w:rPr>
      </w:pPr>
      <w:r w:rsidRPr="00676B2C">
        <w:rPr>
          <w:rFonts w:cs="Times New Roman"/>
        </w:rPr>
        <w:t>System Design and Development (linked to SRQ2 and SRQ3)</w:t>
      </w:r>
    </w:p>
    <w:p w14:paraId="50760972" w14:textId="77777777" w:rsidR="00EC265D" w:rsidRPr="00676B2C" w:rsidRDefault="00EC265D" w:rsidP="00016D53">
      <w:pPr>
        <w:pStyle w:val="List"/>
        <w:numPr>
          <w:ilvl w:val="0"/>
          <w:numId w:val="5"/>
        </w:numPr>
        <w:suppressAutoHyphens w:val="0"/>
        <w:spacing w:after="160"/>
        <w:rPr>
          <w:rFonts w:cs="Times New Roman"/>
        </w:rPr>
      </w:pPr>
      <w:r w:rsidRPr="00676B2C">
        <w:rPr>
          <w:rFonts w:cs="Times New Roman"/>
        </w:rPr>
        <w:t>Demonstration and Testing</w:t>
      </w:r>
    </w:p>
    <w:p w14:paraId="5B553261" w14:textId="77777777" w:rsidR="00EC265D" w:rsidRPr="00676B2C" w:rsidRDefault="00EC265D" w:rsidP="00016D53">
      <w:pPr>
        <w:pStyle w:val="List"/>
        <w:numPr>
          <w:ilvl w:val="0"/>
          <w:numId w:val="5"/>
        </w:numPr>
        <w:suppressAutoHyphens w:val="0"/>
        <w:spacing w:after="160"/>
        <w:rPr>
          <w:rFonts w:cs="Times New Roman"/>
        </w:rPr>
      </w:pPr>
      <w:r w:rsidRPr="00676B2C">
        <w:rPr>
          <w:rFonts w:cs="Times New Roman"/>
        </w:rPr>
        <w:t>Evaluation</w:t>
      </w:r>
    </w:p>
    <w:p w14:paraId="6E7A9684" w14:textId="77777777" w:rsidR="00EC265D" w:rsidRPr="00676B2C" w:rsidRDefault="00EC265D" w:rsidP="00016D53">
      <w:pPr>
        <w:pStyle w:val="List"/>
        <w:numPr>
          <w:ilvl w:val="0"/>
          <w:numId w:val="5"/>
        </w:numPr>
        <w:suppressAutoHyphens w:val="0"/>
        <w:spacing w:after="160"/>
        <w:rPr>
          <w:rFonts w:cs="Times New Roman"/>
        </w:rPr>
      </w:pPr>
      <w:r w:rsidRPr="00676B2C">
        <w:rPr>
          <w:rFonts w:cs="Times New Roman"/>
        </w:rPr>
        <w:t>Reflection and Conclusion</w:t>
      </w:r>
    </w:p>
    <w:p w14:paraId="6FED39A4" w14:textId="77777777" w:rsidR="00EC265D" w:rsidRPr="00676B2C" w:rsidRDefault="00EC265D" w:rsidP="00EC265D">
      <w:r w:rsidRPr="00676B2C">
        <w:t>These stages connect to the practical implementation of the research questions. They ensure the results are both theory-based and supported by empirical evidence. Figure 1.1 shows the full structure of the research methodology. It visually represents the connection between the research questions, design phases, and evaluation steps.</w:t>
      </w:r>
    </w:p>
    <w:p w14:paraId="7AC933CC" w14:textId="77777777" w:rsidR="00EC265D" w:rsidRPr="00676B2C" w:rsidRDefault="00EC265D" w:rsidP="00EC265D">
      <w:pPr>
        <w:keepNext/>
      </w:pPr>
      <w:r w:rsidRPr="00676B2C">
        <w:rPr>
          <w:noProof/>
        </w:rPr>
        <w:lastRenderedPageBreak/>
        <w:drawing>
          <wp:inline distT="0" distB="0" distL="0" distR="0" wp14:anchorId="0832BF72" wp14:editId="257A859B">
            <wp:extent cx="5206363" cy="194807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36563" cy="1959370"/>
                    </a:xfrm>
                    <a:prstGeom prst="rect">
                      <a:avLst/>
                    </a:prstGeom>
                    <a:noFill/>
                    <a:ln>
                      <a:noFill/>
                    </a:ln>
                  </pic:spPr>
                </pic:pic>
              </a:graphicData>
            </a:graphic>
          </wp:inline>
        </w:drawing>
      </w:r>
    </w:p>
    <w:p w14:paraId="13D5169E" w14:textId="438D35B8" w:rsidR="00EC265D" w:rsidRPr="00676B2C" w:rsidRDefault="00EC265D" w:rsidP="00EC265D">
      <w:pPr>
        <w:jc w:val="center"/>
        <w:rPr>
          <w:b/>
          <w:bCs/>
          <w:i/>
          <w:iCs/>
        </w:rPr>
      </w:pPr>
      <w:bookmarkStart w:id="8" w:name="_Toc207743487"/>
      <w:r w:rsidRPr="00676B2C">
        <w:rPr>
          <w:b/>
          <w:bCs/>
        </w:rPr>
        <w:t xml:space="preserve">Figure </w:t>
      </w:r>
      <w:r w:rsidR="001439CD">
        <w:rPr>
          <w:b/>
          <w:bCs/>
        </w:rPr>
        <w:fldChar w:fldCharType="begin"/>
      </w:r>
      <w:r w:rsidR="001439CD">
        <w:rPr>
          <w:b/>
          <w:bCs/>
        </w:rPr>
        <w:instrText xml:space="preserve"> STYLEREF 1 \s </w:instrText>
      </w:r>
      <w:r w:rsidR="001439CD">
        <w:rPr>
          <w:b/>
          <w:bCs/>
        </w:rPr>
        <w:fldChar w:fldCharType="separate"/>
      </w:r>
      <w:r w:rsidR="001439CD">
        <w:rPr>
          <w:b/>
          <w:bCs/>
          <w:noProof/>
        </w:rPr>
        <w:t>1</w:t>
      </w:r>
      <w:r w:rsidR="001439CD">
        <w:rPr>
          <w:b/>
          <w:bCs/>
        </w:rPr>
        <w:fldChar w:fldCharType="end"/>
      </w:r>
      <w:r w:rsidR="001439CD">
        <w:rPr>
          <w:b/>
          <w:bCs/>
        </w:rPr>
        <w:t>.</w:t>
      </w:r>
      <w:r w:rsidR="001439CD">
        <w:rPr>
          <w:b/>
          <w:bCs/>
        </w:rPr>
        <w:fldChar w:fldCharType="begin"/>
      </w:r>
      <w:r w:rsidR="001439CD">
        <w:rPr>
          <w:b/>
          <w:bCs/>
        </w:rPr>
        <w:instrText xml:space="preserve"> SEQ Figure \* ARABIC \s 1 </w:instrText>
      </w:r>
      <w:r w:rsidR="001439CD">
        <w:rPr>
          <w:b/>
          <w:bCs/>
        </w:rPr>
        <w:fldChar w:fldCharType="separate"/>
      </w:r>
      <w:r w:rsidR="001439CD">
        <w:rPr>
          <w:b/>
          <w:bCs/>
          <w:noProof/>
        </w:rPr>
        <w:t>1</w:t>
      </w:r>
      <w:r w:rsidR="001439CD">
        <w:rPr>
          <w:b/>
          <w:bCs/>
        </w:rPr>
        <w:fldChar w:fldCharType="end"/>
      </w:r>
      <w:r w:rsidRPr="00676B2C">
        <w:rPr>
          <w:b/>
          <w:bCs/>
        </w:rPr>
        <w:t>: Research Methodology</w:t>
      </w:r>
      <w:bookmarkEnd w:id="8"/>
    </w:p>
    <w:p w14:paraId="70D16876" w14:textId="77777777" w:rsidR="00EC265D" w:rsidRPr="00676B2C" w:rsidRDefault="00EC265D" w:rsidP="00EC265D"/>
    <w:p w14:paraId="2CA1787F" w14:textId="4360A9FF" w:rsidR="00EC265D" w:rsidRPr="00676B2C" w:rsidRDefault="00EC265D" w:rsidP="00016D53">
      <w:pPr>
        <w:pStyle w:val="Heading2"/>
        <w:numPr>
          <w:ilvl w:val="1"/>
          <w:numId w:val="2"/>
        </w:numPr>
        <w:tabs>
          <w:tab w:val="num" w:pos="0"/>
        </w:tabs>
        <w:ind w:left="576" w:hanging="576"/>
      </w:pPr>
      <w:bookmarkStart w:id="9" w:name="_Toc206336791"/>
      <w:bookmarkStart w:id="10" w:name="_Toc206942815"/>
      <w:r w:rsidRPr="00676B2C">
        <w:t>Structure of the Thesis</w:t>
      </w:r>
      <w:bookmarkEnd w:id="9"/>
      <w:bookmarkEnd w:id="10"/>
    </w:p>
    <w:p w14:paraId="49985CE7" w14:textId="77777777" w:rsidR="00EC265D" w:rsidRPr="00676B2C" w:rsidRDefault="00EC265D" w:rsidP="00EC265D">
      <w:r w:rsidRPr="00676B2C">
        <w:t>This thesis work is organized in a clear format. Each chapter builds on the previous one to explain the research process, system development, and evaluation. The chapters guide the reader through the motivation, background, methodology, implementation, results, and future outlook of the study.</w:t>
      </w:r>
    </w:p>
    <w:p w14:paraId="7530EFAB" w14:textId="77777777" w:rsidR="00EC265D" w:rsidRPr="00676B2C" w:rsidRDefault="00EC265D" w:rsidP="00EC265D">
      <w:r w:rsidRPr="00676B2C">
        <w:rPr>
          <w:b/>
          <w:bCs/>
        </w:rPr>
        <w:t>Chapter 1: Introduction</w:t>
      </w:r>
      <w:r w:rsidRPr="00676B2C">
        <w:t>. This chapter provides the background, motivation, research objectives, and design approach that guide the thesis.</w:t>
      </w:r>
    </w:p>
    <w:p w14:paraId="71676695" w14:textId="77777777" w:rsidR="00EC265D" w:rsidRPr="00676B2C" w:rsidRDefault="00EC265D" w:rsidP="00EC265D">
      <w:r w:rsidRPr="00676B2C">
        <w:rPr>
          <w:b/>
          <w:bCs/>
        </w:rPr>
        <w:t>Chapter 2: Literature Review</w:t>
      </w:r>
      <w:r w:rsidRPr="00676B2C">
        <w:t>. This chapter reviews existing research on reasoning models, agentic tools, and AI-assisted software development. It identifies gaps and informs system design.</w:t>
      </w:r>
    </w:p>
    <w:p w14:paraId="26D75EE3" w14:textId="77777777" w:rsidR="00EC265D" w:rsidRPr="00676B2C" w:rsidRDefault="00EC265D" w:rsidP="00EC265D">
      <w:r w:rsidRPr="00676B2C">
        <w:rPr>
          <w:b/>
          <w:bCs/>
        </w:rPr>
        <w:t>Chapter 3: Implementation</w:t>
      </w:r>
      <w:r w:rsidRPr="00676B2C">
        <w:t>. This chapter describes the architecture, components, and technologies used to develop the prototype system. It includes the integration of reasoning models and agentic tools.</w:t>
      </w:r>
    </w:p>
    <w:p w14:paraId="2F5FEE93" w14:textId="77777777" w:rsidR="00EC265D" w:rsidRPr="00676B2C" w:rsidRDefault="00EC265D" w:rsidP="00EC265D">
      <w:r w:rsidRPr="00676B2C">
        <w:rPr>
          <w:b/>
          <w:bCs/>
        </w:rPr>
        <w:t>Chapter 4: Evaluation</w:t>
      </w:r>
      <w:r w:rsidRPr="00676B2C">
        <w:t>. This chapter presents the methods, metrics, and results used to assess the system’s performance in automating planning and code generation.</w:t>
      </w:r>
    </w:p>
    <w:p w14:paraId="0E505B84" w14:textId="77777777" w:rsidR="00EC265D" w:rsidRPr="00676B2C" w:rsidRDefault="00EC265D" w:rsidP="00EC265D">
      <w:r w:rsidRPr="00676B2C">
        <w:rPr>
          <w:b/>
          <w:bCs/>
        </w:rPr>
        <w:lastRenderedPageBreak/>
        <w:t>Chapter 5: Conclusion and Outlook</w:t>
      </w:r>
      <w:r w:rsidRPr="00676B2C">
        <w:t>. This chapter summarizes key findings, reflects on limitations, and discusses potential future improvements.</w:t>
      </w:r>
    </w:p>
    <w:p w14:paraId="3E416652" w14:textId="18E12215" w:rsidR="00EC265D" w:rsidRPr="00676B2C" w:rsidRDefault="00EC265D" w:rsidP="00EC265D">
      <w:r w:rsidRPr="00676B2C">
        <w:rPr>
          <w:b/>
          <w:bCs/>
        </w:rPr>
        <w:t>Chapter 6: Future Scope</w:t>
      </w:r>
      <w:r w:rsidRPr="00676B2C">
        <w:t>. This chapter outlines long-term possibilities and ideas for extending the system’s capabilities beyond the current implementation.</w:t>
      </w:r>
    </w:p>
    <w:p w14:paraId="6DFF3B5E" w14:textId="77777777" w:rsidR="00EC265D" w:rsidRPr="00676B2C" w:rsidRDefault="00EC265D" w:rsidP="00EC265D">
      <w:r w:rsidRPr="00676B2C">
        <w:t xml:space="preserve">Supplementary sections such as </w:t>
      </w:r>
      <w:r w:rsidRPr="00676B2C">
        <w:rPr>
          <w:b/>
          <w:bCs/>
        </w:rPr>
        <w:t>References</w:t>
      </w:r>
      <w:r w:rsidRPr="00676B2C">
        <w:t xml:space="preserve">, </w:t>
      </w:r>
      <w:r w:rsidRPr="00676B2C">
        <w:rPr>
          <w:b/>
          <w:bCs/>
        </w:rPr>
        <w:t>List of Figures</w:t>
      </w:r>
      <w:r w:rsidRPr="00676B2C">
        <w:t xml:space="preserve">, and </w:t>
      </w:r>
      <w:r w:rsidRPr="00676B2C">
        <w:rPr>
          <w:b/>
          <w:bCs/>
        </w:rPr>
        <w:t>List of Abbreviations</w:t>
      </w:r>
      <w:r w:rsidRPr="00676B2C">
        <w:t xml:space="preserve"> are included at the end of the document for clarity and completeness.</w:t>
      </w:r>
    </w:p>
    <w:p w14:paraId="73956E58" w14:textId="77777777" w:rsidR="00EC265D" w:rsidRPr="00676B2C" w:rsidRDefault="00EC265D" w:rsidP="00EC265D">
      <w:r w:rsidRPr="00676B2C">
        <w:br w:type="page"/>
      </w:r>
    </w:p>
    <w:p w14:paraId="46B72712" w14:textId="69D753D9" w:rsidR="00EC265D" w:rsidRPr="00676B2C" w:rsidRDefault="00EC265D" w:rsidP="00016D53">
      <w:pPr>
        <w:pStyle w:val="Heading1"/>
        <w:numPr>
          <w:ilvl w:val="0"/>
          <w:numId w:val="2"/>
        </w:numPr>
        <w:tabs>
          <w:tab w:val="num" w:pos="0"/>
        </w:tabs>
        <w:ind w:left="432" w:hanging="432"/>
      </w:pPr>
      <w:bookmarkStart w:id="11" w:name="_Toc206336792"/>
      <w:bookmarkStart w:id="12" w:name="_Toc206942816"/>
      <w:r w:rsidRPr="00676B2C">
        <w:lastRenderedPageBreak/>
        <w:t>Literature Review</w:t>
      </w:r>
      <w:bookmarkEnd w:id="11"/>
      <w:bookmarkEnd w:id="12"/>
    </w:p>
    <w:p w14:paraId="7B62B62D" w14:textId="77777777" w:rsidR="00EC265D" w:rsidRPr="00676B2C" w:rsidRDefault="00EC265D" w:rsidP="00EC265D">
      <w:r w:rsidRPr="00676B2C">
        <w:t>In this chapter, we conduct a background study to establish the basic concepts and technologies relevant to this research. We start by discussing the software development lifecycle (SDLC), focusing on the planning and development phases. Next, we provide an overview of Large Language Models (LLMs), covering their architecture, capabilities, and the leading implementations in the AI market. The chapter also introduces the concept of agentic tools, which are systems that enhance the functionality of LLMs by enabling them to interact with external environments. We explore the prominent frameworks used to create agent-based systems. Finally, we look at recent advancements in reasoning models and AI agents, as well as the gaps in current literature that drive the goals of this thesis.</w:t>
      </w:r>
    </w:p>
    <w:p w14:paraId="14F3D7FB" w14:textId="76EB38DC" w:rsidR="00EC265D" w:rsidRPr="00676B2C" w:rsidRDefault="00EC265D" w:rsidP="00016D53">
      <w:pPr>
        <w:pStyle w:val="Heading2"/>
        <w:numPr>
          <w:ilvl w:val="1"/>
          <w:numId w:val="2"/>
        </w:numPr>
        <w:tabs>
          <w:tab w:val="num" w:pos="0"/>
        </w:tabs>
        <w:ind w:left="576" w:hanging="576"/>
      </w:pPr>
      <w:bookmarkStart w:id="13" w:name="_Toc206336793"/>
      <w:bookmarkStart w:id="14" w:name="_Toc206942817"/>
      <w:r w:rsidRPr="00676B2C">
        <w:t>Software Development Lifecycle</w:t>
      </w:r>
      <w:bookmarkEnd w:id="13"/>
      <w:bookmarkEnd w:id="14"/>
    </w:p>
    <w:p w14:paraId="69B186EE" w14:textId="6A4E909D" w:rsidR="00EC265D" w:rsidRPr="00676B2C" w:rsidRDefault="00EC265D" w:rsidP="00016D53">
      <w:pPr>
        <w:pStyle w:val="Heading3"/>
        <w:numPr>
          <w:ilvl w:val="2"/>
          <w:numId w:val="2"/>
        </w:numPr>
        <w:tabs>
          <w:tab w:val="num" w:pos="0"/>
        </w:tabs>
        <w:ind w:left="720"/>
      </w:pPr>
      <w:bookmarkStart w:id="15" w:name="_Toc206336794"/>
      <w:bookmarkStart w:id="16" w:name="_Toc206942818"/>
      <w:r w:rsidRPr="00676B2C">
        <w:t>Definition and importance of SDLC</w:t>
      </w:r>
      <w:bookmarkEnd w:id="15"/>
      <w:bookmarkEnd w:id="16"/>
    </w:p>
    <w:p w14:paraId="5A9254FE" w14:textId="22DFD762" w:rsidR="00EC265D" w:rsidRPr="00676B2C" w:rsidRDefault="00EC265D" w:rsidP="00EC265D">
      <w:r w:rsidRPr="00676B2C">
        <w:t xml:space="preserve">The Software Development Life Cycle (SDLC) is a structured approach that guides the creation, implementation, and improvement of software systems. It originated in engineering and was developed in response to the mid-20th century software crisis, characterized by many project failures, budget overruns averaging 45%, and schedule delays exceeding 7% in large IT projects </w:t>
      </w:r>
      <w:sdt>
        <w:sdtPr>
          <w:alias w:val="To edit, see citavi.com/edit"/>
          <w:tag w:val="CitaviPlaceholder#e24e2156-eafd-455a-99ca-647811388335"/>
          <w:id w:val="1026218326"/>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MGQ3NjA5LTJmYTAtNDNiZi04MzMyLTUwNDQ0YjYzYWM2Z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NlMjRlMjE1Ni1lYWZkLTQ1NWEtOTljYS02NDc4MTEzODgzMzUiLCJUZXh0IjoiWzFdIiwiV0FJVmVyc2lvbiI6IjYuMTkuMy4xIn0=}</w:instrText>
          </w:r>
          <w:r w:rsidRPr="00676B2C">
            <w:fldChar w:fldCharType="separate"/>
          </w:r>
          <w:r w:rsidR="00D36C5A">
            <w:t>[1]</w:t>
          </w:r>
          <w:r w:rsidRPr="00676B2C">
            <w:fldChar w:fldCharType="end"/>
          </w:r>
        </w:sdtContent>
      </w:sdt>
      <w:r w:rsidRPr="00676B2C">
        <w:t xml:space="preserve">. At its heart, SDLC presents what </w:t>
      </w:r>
      <w:sdt>
        <w:sdtPr>
          <w:alias w:val="To edit, see citavi.com/edit"/>
          <w:tag w:val="CitaviPlaceholder#0142bc16-7440-4678-b0e4-982c56bc8664"/>
          <w:id w:val="47193516"/>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OGEwODFlLTQ5YTMtNGU3Yy05MzBkLWIyYjg0YjgzMzdmN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zAxNDJiYzE2LTc0NDAtNDY3OC1iMGU0LTk4MmM1NmJjODY2NCIsIlRleHQiOiJbMl0iLCJXQUlWZXJzaW9uIjoiNi4xOS4zLjEifQ==}</w:instrText>
          </w:r>
          <w:r w:rsidRPr="00676B2C">
            <w:fldChar w:fldCharType="separate"/>
          </w:r>
          <w:r w:rsidR="00D36C5A">
            <w:t>[2]</w:t>
          </w:r>
          <w:r w:rsidRPr="00676B2C">
            <w:fldChar w:fldCharType="end"/>
          </w:r>
        </w:sdtContent>
      </w:sdt>
      <w:r w:rsidRPr="00676B2C">
        <w:t xml:space="preserve"> describe as a step-by-step method for problem-solving through five interconnected phases:</w:t>
      </w:r>
    </w:p>
    <w:p w14:paraId="3AD369C4" w14:textId="77777777" w:rsidR="00EC265D" w:rsidRPr="00676B2C" w:rsidRDefault="00EC265D" w:rsidP="00016D53">
      <w:pPr>
        <w:pStyle w:val="List"/>
        <w:numPr>
          <w:ilvl w:val="0"/>
          <w:numId w:val="37"/>
        </w:numPr>
        <w:suppressAutoHyphens w:val="0"/>
        <w:spacing w:after="160"/>
        <w:rPr>
          <w:rFonts w:cs="Times New Roman"/>
        </w:rPr>
      </w:pPr>
      <w:r w:rsidRPr="00676B2C">
        <w:rPr>
          <w:rFonts w:cs="Times New Roman"/>
          <w:b/>
          <w:bCs/>
        </w:rPr>
        <w:t>Requirement Analysis</w:t>
      </w:r>
      <w:r w:rsidRPr="00676B2C">
        <w:rPr>
          <w:rFonts w:cs="Times New Roman"/>
        </w:rPr>
        <w:t>, which includes gathering stakeholder needs using structured interviews and use case modeling.</w:t>
      </w:r>
    </w:p>
    <w:p w14:paraId="5B8D67B5" w14:textId="77777777" w:rsidR="00EC265D" w:rsidRPr="00676B2C" w:rsidRDefault="00EC265D" w:rsidP="00016D53">
      <w:pPr>
        <w:pStyle w:val="List"/>
        <w:numPr>
          <w:ilvl w:val="0"/>
          <w:numId w:val="37"/>
        </w:numPr>
        <w:suppressAutoHyphens w:val="0"/>
        <w:spacing w:after="160"/>
        <w:rPr>
          <w:rFonts w:cs="Times New Roman"/>
        </w:rPr>
      </w:pPr>
      <w:r w:rsidRPr="00676B2C">
        <w:rPr>
          <w:rFonts w:cs="Times New Roman"/>
          <w:b/>
          <w:bCs/>
        </w:rPr>
        <w:t>Design</w:t>
      </w:r>
      <w:r w:rsidRPr="00676B2C">
        <w:rPr>
          <w:rFonts w:cs="Times New Roman"/>
        </w:rPr>
        <w:t>, which centers on creating system components using High-Level and Low-Level Design specifications.</w:t>
      </w:r>
    </w:p>
    <w:p w14:paraId="5AD06CFC" w14:textId="77777777" w:rsidR="00EC265D" w:rsidRPr="00676B2C" w:rsidRDefault="00EC265D" w:rsidP="00016D53">
      <w:pPr>
        <w:pStyle w:val="List"/>
        <w:numPr>
          <w:ilvl w:val="0"/>
          <w:numId w:val="37"/>
        </w:numPr>
        <w:suppressAutoHyphens w:val="0"/>
        <w:spacing w:after="160"/>
        <w:rPr>
          <w:rFonts w:cs="Times New Roman"/>
        </w:rPr>
      </w:pPr>
      <w:r w:rsidRPr="00676B2C">
        <w:rPr>
          <w:rFonts w:cs="Times New Roman"/>
          <w:b/>
          <w:bCs/>
        </w:rPr>
        <w:t>Development</w:t>
      </w:r>
      <w:r w:rsidRPr="00676B2C">
        <w:rPr>
          <w:rFonts w:cs="Times New Roman"/>
        </w:rPr>
        <w:t>, which converts designs into executable code.</w:t>
      </w:r>
    </w:p>
    <w:p w14:paraId="08F1DE69" w14:textId="77777777" w:rsidR="00EC265D" w:rsidRPr="00676B2C" w:rsidRDefault="00EC265D" w:rsidP="00016D53">
      <w:pPr>
        <w:pStyle w:val="List"/>
        <w:numPr>
          <w:ilvl w:val="0"/>
          <w:numId w:val="37"/>
        </w:numPr>
        <w:suppressAutoHyphens w:val="0"/>
        <w:spacing w:after="160"/>
        <w:rPr>
          <w:rFonts w:cs="Times New Roman"/>
        </w:rPr>
      </w:pPr>
      <w:r w:rsidRPr="00676B2C">
        <w:rPr>
          <w:rFonts w:cs="Times New Roman"/>
          <w:b/>
          <w:bCs/>
        </w:rPr>
        <w:t>Testing</w:t>
      </w:r>
      <w:r w:rsidRPr="00676B2C">
        <w:rPr>
          <w:rFonts w:cs="Times New Roman"/>
        </w:rPr>
        <w:t>, which checks functionality through structured verification methods.</w:t>
      </w:r>
    </w:p>
    <w:p w14:paraId="41EE13F9" w14:textId="77777777" w:rsidR="00EC265D" w:rsidRPr="00676B2C" w:rsidRDefault="00EC265D" w:rsidP="00016D53">
      <w:pPr>
        <w:pStyle w:val="List"/>
        <w:numPr>
          <w:ilvl w:val="0"/>
          <w:numId w:val="37"/>
        </w:numPr>
        <w:suppressAutoHyphens w:val="0"/>
        <w:spacing w:after="160"/>
        <w:rPr>
          <w:rFonts w:cs="Times New Roman"/>
        </w:rPr>
      </w:pPr>
      <w:r w:rsidRPr="00676B2C">
        <w:rPr>
          <w:rFonts w:cs="Times New Roman"/>
          <w:b/>
          <w:bCs/>
        </w:rPr>
        <w:lastRenderedPageBreak/>
        <w:t>Maintenance</w:t>
      </w:r>
      <w:r w:rsidRPr="00676B2C">
        <w:rPr>
          <w:rFonts w:cs="Times New Roman"/>
        </w:rPr>
        <w:t>, which maintains operational integrity through ongoing improvements.</w:t>
      </w:r>
    </w:p>
    <w:p w14:paraId="65810947" w14:textId="77777777" w:rsidR="00EC265D" w:rsidRPr="00676B2C" w:rsidRDefault="00EC265D" w:rsidP="00EC265D">
      <w:r w:rsidRPr="00676B2C">
        <w:t>This framework is important for four main reasons:</w:t>
      </w:r>
    </w:p>
    <w:p w14:paraId="224DD01F" w14:textId="6DD7E7BF" w:rsidR="00EC265D" w:rsidRPr="00676B2C" w:rsidRDefault="00EC265D" w:rsidP="00016D53">
      <w:pPr>
        <w:pStyle w:val="List"/>
        <w:numPr>
          <w:ilvl w:val="0"/>
          <w:numId w:val="38"/>
        </w:numPr>
        <w:suppressAutoHyphens w:val="0"/>
        <w:spacing w:after="160"/>
        <w:rPr>
          <w:rFonts w:cs="Times New Roman"/>
        </w:rPr>
      </w:pPr>
      <w:r w:rsidRPr="00676B2C">
        <w:rPr>
          <w:rFonts w:cs="Times New Roman"/>
        </w:rPr>
        <w:t xml:space="preserve">First, it helps lower risks. Data from the Standish Group (2015-2020) shows that projects using SDLC methods have a 31% success rate, while those using ad-hoc methods have a 19% failure rate. This success comes from setting quality checkpoints that spot unclear requirements before implementation </w:t>
      </w:r>
      <w:sdt>
        <w:sdtPr>
          <w:rPr>
            <w:rFonts w:cs="Times New Roman"/>
          </w:rPr>
          <w:alias w:val="To edit, see citavi.com/edit"/>
          <w:tag w:val="CitaviPlaceholder#df91c600-f8bd-4236-b855-493f66821637"/>
          <w:id w:val="-2052055055"/>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yNGU1NTZjLTE2OGEtNGNjNy1hNjQyLTg1NzZjYmJiZTMyZ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NkZjkxYzYwMC1mOGJkLTQyMzYtYjg1NS00OTNmNjY4MjE2MzciLCJUZXh0IjoiWzFdIiwiV0FJVmVyc2lvbiI6IjYuMTkuMy4xIn0=}</w:instrText>
          </w:r>
          <w:r w:rsidRPr="00676B2C">
            <w:rPr>
              <w:rFonts w:cs="Times New Roman"/>
            </w:rPr>
            <w:fldChar w:fldCharType="separate"/>
          </w:r>
          <w:r w:rsidR="00D36C5A">
            <w:rPr>
              <w:rFonts w:cs="Times New Roman"/>
            </w:rPr>
            <w:t>[1]</w:t>
          </w:r>
          <w:r w:rsidRPr="00676B2C">
            <w:rPr>
              <w:rFonts w:cs="Times New Roman"/>
            </w:rPr>
            <w:fldChar w:fldCharType="end"/>
          </w:r>
        </w:sdtContent>
      </w:sdt>
      <w:r w:rsidRPr="00676B2C">
        <w:rPr>
          <w:rFonts w:cs="Times New Roman"/>
        </w:rPr>
        <w:t>.</w:t>
      </w:r>
    </w:p>
    <w:p w14:paraId="1E35FB3F" w14:textId="08590F3E" w:rsidR="00EC265D" w:rsidRPr="00676B2C" w:rsidRDefault="00EC265D" w:rsidP="00016D53">
      <w:pPr>
        <w:pStyle w:val="List"/>
        <w:numPr>
          <w:ilvl w:val="0"/>
          <w:numId w:val="38"/>
        </w:numPr>
        <w:suppressAutoHyphens w:val="0"/>
        <w:spacing w:after="160"/>
        <w:rPr>
          <w:rFonts w:cs="Times New Roman"/>
        </w:rPr>
      </w:pPr>
      <w:r w:rsidRPr="00676B2C">
        <w:rPr>
          <w:rFonts w:cs="Times New Roman"/>
        </w:rPr>
        <w:t xml:space="preserve">Second, it improves resource use. Simulations by Bassil demonstrate that poorly assigned staff create major bottlenecks. Shortages of programmers can lead to a 247% increase in implementation wait times for large projects </w:t>
      </w:r>
      <w:sdt>
        <w:sdtPr>
          <w:rPr>
            <w:rFonts w:cs="Times New Roman"/>
          </w:rPr>
          <w:alias w:val="To edit, see citavi.com/edit"/>
          <w:tag w:val="CitaviPlaceholder#96119fe7-e90e-442b-bb65-4e614df57747"/>
          <w:id w:val="2006009445"/>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3NDdjZDFmLWM0OTItNGQ3Zi1iMWQzLTMyZWNhYzMxYmEzZ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5NjExOWZlNy1lOTBlLTQ0MmItYmI2NS00ZTYxNGRmNTc3NDciLCJUZXh0IjoiWzFdIiwiV0FJVmVyc2lvbiI6IjYuMTkuMy4xIn0=}</w:instrText>
          </w:r>
          <w:r w:rsidRPr="00676B2C">
            <w:rPr>
              <w:rFonts w:cs="Times New Roman"/>
            </w:rPr>
            <w:fldChar w:fldCharType="separate"/>
          </w:r>
          <w:r w:rsidR="00D36C5A">
            <w:rPr>
              <w:rFonts w:cs="Times New Roman"/>
            </w:rPr>
            <w:t>[1]</w:t>
          </w:r>
          <w:r w:rsidRPr="00676B2C">
            <w:rPr>
              <w:rFonts w:cs="Times New Roman"/>
            </w:rPr>
            <w:fldChar w:fldCharType="end"/>
          </w:r>
        </w:sdtContent>
      </w:sdt>
      <w:r w:rsidRPr="00676B2C">
        <w:rPr>
          <w:rFonts w:cs="Times New Roman"/>
        </w:rPr>
        <w:t>.</w:t>
      </w:r>
    </w:p>
    <w:p w14:paraId="17F46C64" w14:textId="7C6E1A75" w:rsidR="00EC265D" w:rsidRPr="00676B2C" w:rsidRDefault="00EC265D" w:rsidP="00016D53">
      <w:pPr>
        <w:pStyle w:val="List"/>
        <w:numPr>
          <w:ilvl w:val="0"/>
          <w:numId w:val="38"/>
        </w:numPr>
        <w:suppressAutoHyphens w:val="0"/>
        <w:spacing w:after="160"/>
        <w:rPr>
          <w:rFonts w:cs="Times New Roman"/>
        </w:rPr>
      </w:pPr>
      <w:r w:rsidRPr="00676B2C">
        <w:rPr>
          <w:rFonts w:cs="Times New Roman"/>
        </w:rPr>
        <w:t xml:space="preserve">Third, it ensures quality. By integrating with CMMI's five-tiered maturity model, organizations can enhance their processes in 22 areas, including Requirements Management (REQM) and Quantitative Project Management (QPM). Achieving Level 4 compliance cuts defect leaks by 42% </w:t>
      </w:r>
      <w:sdt>
        <w:sdtPr>
          <w:rPr>
            <w:rFonts w:cs="Times New Roman"/>
          </w:rPr>
          <w:alias w:val="To edit, see citavi.com/edit"/>
          <w:tag w:val="CitaviPlaceholder#0c503221-bc7b-4821-bbec-a2f50b80804f"/>
          <w:id w:val="-1186821431"/>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ZTg5ZDVlLTA1NTUtNGIwMS05MzYyLTJjMmExZWY1ZjgyM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zBjNTAzMjIxLWJjN2ItNDgyMS1iYmVjLWEyZjUwYjgwODA0ZiIsIlRleHQiOiJbMl0iLCJXQUlWZXJzaW9uIjoiNi4xOS4zLjEifQ==}</w:instrText>
          </w:r>
          <w:r w:rsidRPr="00676B2C">
            <w:rPr>
              <w:rFonts w:cs="Times New Roman"/>
            </w:rPr>
            <w:fldChar w:fldCharType="separate"/>
          </w:r>
          <w:r w:rsidR="00D36C5A">
            <w:rPr>
              <w:rFonts w:cs="Times New Roman"/>
            </w:rPr>
            <w:t>[2]</w:t>
          </w:r>
          <w:r w:rsidRPr="00676B2C">
            <w:rPr>
              <w:rFonts w:cs="Times New Roman"/>
            </w:rPr>
            <w:fldChar w:fldCharType="end"/>
          </w:r>
        </w:sdtContent>
      </w:sdt>
      <w:r w:rsidRPr="00676B2C">
        <w:rPr>
          <w:rFonts w:cs="Times New Roman"/>
        </w:rPr>
        <w:t>.</w:t>
      </w:r>
    </w:p>
    <w:p w14:paraId="16EEFD44" w14:textId="10C6BE85" w:rsidR="00EC265D" w:rsidRPr="00676B2C" w:rsidRDefault="00EC265D" w:rsidP="00016D53">
      <w:pPr>
        <w:pStyle w:val="List"/>
        <w:numPr>
          <w:ilvl w:val="0"/>
          <w:numId w:val="38"/>
        </w:numPr>
        <w:suppressAutoHyphens w:val="0"/>
        <w:spacing w:after="160"/>
        <w:rPr>
          <w:rFonts w:cs="Times New Roman"/>
        </w:rPr>
      </w:pPr>
      <w:r w:rsidRPr="00676B2C">
        <w:rPr>
          <w:rFonts w:cs="Times New Roman"/>
        </w:rPr>
        <w:t xml:space="preserve">Fourth, it fosters resilience. Modern versions of SDLC apply web engineering principles like stateless RESTful APIs and containerized deployment to address changing scalability needs. This allows e-commerce sites to handle over 10,000 concurrent users without sacrificing service quality </w:t>
      </w:r>
      <w:sdt>
        <w:sdtPr>
          <w:rPr>
            <w:rFonts w:cs="Times New Roman"/>
          </w:rPr>
          <w:alias w:val="To edit, see citavi.com/edit"/>
          <w:tag w:val="CitaviPlaceholder#0ba99652-e888-4852-8692-3a4a9a5b51d2"/>
          <w:id w:val="1201824051"/>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ZWNkNmQzLTAxNjItNDc5Mi04MjA4LTM4ZTFmZTg4OTc1Ny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wYmE5OTY1Mi1lODg4LTQ4NTItODY5Mi0zYTRhOWE1YjUxZDIiLCJUZXh0IjoiWzNdIiwiV0FJVmVyc2lvbiI6IjYuMTkuMy4xIn0=}</w:instrText>
          </w:r>
          <w:r w:rsidRPr="00676B2C">
            <w:rPr>
              <w:rFonts w:cs="Times New Roman"/>
            </w:rPr>
            <w:fldChar w:fldCharType="separate"/>
          </w:r>
          <w:r w:rsidR="00D36C5A">
            <w:rPr>
              <w:rFonts w:cs="Times New Roman"/>
            </w:rPr>
            <w:t>[3]</w:t>
          </w:r>
          <w:r w:rsidRPr="00676B2C">
            <w:rPr>
              <w:rFonts w:cs="Times New Roman"/>
            </w:rPr>
            <w:fldChar w:fldCharType="end"/>
          </w:r>
        </w:sdtContent>
      </w:sdt>
      <w:r w:rsidRPr="00676B2C">
        <w:rPr>
          <w:rFonts w:cs="Times New Roman"/>
        </w:rPr>
        <w:t>.</w:t>
      </w:r>
    </w:p>
    <w:p w14:paraId="6976D15F" w14:textId="77777777" w:rsidR="00EC265D" w:rsidRPr="00676B2C" w:rsidRDefault="00EC265D" w:rsidP="00EC265D">
      <w:r w:rsidRPr="00676B2C">
        <w:t>This framework transforms software development from chaotic improvisation into a measurable engineering practice. As Humphrey and Kellner (1988) note, processes are essential for successful software development.</w:t>
      </w:r>
    </w:p>
    <w:p w14:paraId="0E4B2825" w14:textId="05208C66" w:rsidR="00EC265D" w:rsidRPr="00676B2C" w:rsidRDefault="00EC265D" w:rsidP="00016D53">
      <w:pPr>
        <w:pStyle w:val="Heading3"/>
        <w:numPr>
          <w:ilvl w:val="2"/>
          <w:numId w:val="2"/>
        </w:numPr>
        <w:tabs>
          <w:tab w:val="num" w:pos="0"/>
        </w:tabs>
        <w:ind w:left="720"/>
      </w:pPr>
      <w:bookmarkStart w:id="17" w:name="_Toc206336795"/>
      <w:bookmarkStart w:id="18" w:name="_Toc206942819"/>
      <w:r w:rsidRPr="00676B2C">
        <w:t>Common SDLC models</w:t>
      </w:r>
      <w:bookmarkEnd w:id="17"/>
      <w:bookmarkEnd w:id="18"/>
    </w:p>
    <w:p w14:paraId="744FC5DE" w14:textId="77777777" w:rsidR="00EC265D" w:rsidRPr="00676B2C" w:rsidRDefault="00EC265D" w:rsidP="00EC265D">
      <w:pPr>
        <w:rPr>
          <w:b/>
          <w:bCs/>
        </w:rPr>
      </w:pPr>
      <w:r w:rsidRPr="00676B2C">
        <w:rPr>
          <w:b/>
          <w:bCs/>
        </w:rPr>
        <w:t xml:space="preserve">Waterfall Model  </w:t>
      </w:r>
    </w:p>
    <w:p w14:paraId="3366B8DB" w14:textId="357BE1B3" w:rsidR="00EC265D" w:rsidRPr="00676B2C" w:rsidRDefault="00EC265D" w:rsidP="00EC265D">
      <w:r w:rsidRPr="00676B2C">
        <w:t xml:space="preserve">The Waterfall model represents a linear approach to software development. It follows a sequence of phases: Requirements, Design, Implementation, Testing, and Maintenance. The model originated from Royce's 1970 work, which, while not using the term "waterfall," introduced the idea of a "downward flow" depicted in Figure 3 of </w:t>
      </w:r>
      <w:r w:rsidRPr="00676B2C">
        <w:lastRenderedPageBreak/>
        <w:t xml:space="preserve">his influential paper </w:t>
      </w:r>
      <w:sdt>
        <w:sdtPr>
          <w:alias w:val="To edit, see citavi.com/edit"/>
          <w:tag w:val="CitaviPlaceholder#cd0f2ead-cff3-4a40-8cd3-6cb4e14be987"/>
          <w:id w:val="-866057722"/>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GE4Yzc4LTExMDEtNDE3Ny1hYjAyLTI2OGUxZmU2OTc5M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NjZDBmMmVhZC1jZmYzLTRhNDAtOGNkMy02Y2I0ZTE0YmU5ODciLCJUZXh0IjoiWzFdIiwiV0FJVmVyc2lvbiI6IjYuMTkuMy4xIn0=}</w:instrText>
          </w:r>
          <w:r w:rsidRPr="00676B2C">
            <w:fldChar w:fldCharType="separate"/>
          </w:r>
          <w:r w:rsidR="00D36C5A">
            <w:t>[1]</w:t>
          </w:r>
          <w:r w:rsidRPr="00676B2C">
            <w:fldChar w:fldCharType="end"/>
          </w:r>
        </w:sdtContent>
      </w:sdt>
      <w:r w:rsidRPr="00676B2C">
        <w:t xml:space="preserve">. This model is effective in situations with fixed requirements, such as safety-critical avionics systems. Here, detailed documentation is crucial for auditing and compliance (Sommerville, 2011). However, findings from </w:t>
      </w:r>
      <w:sdt>
        <w:sdtPr>
          <w:alias w:val="To edit, see citavi.com/edit"/>
          <w:tag w:val="CitaviPlaceholder#0816b0ab-2895-4aa5-ac64-09f7474438ae"/>
          <w:id w:val="203599192"/>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ZTZiOTE4LThmNTQtNGQyOS1iM2IwLTkwYjI5MzBkNjYxY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wODE2YjBhYi0yODk1LTRhYTUtYWM2NC0wOWY3NDc0NDM4YWUiLCJUZXh0IjoiWzFdIiwiV0FJVmVyc2lvbiI6IjYuMTkuMy4xIn0=}</w:instrText>
          </w:r>
          <w:r w:rsidRPr="00676B2C">
            <w:fldChar w:fldCharType="separate"/>
          </w:r>
          <w:r w:rsidR="00D36C5A">
            <w:t>[1]</w:t>
          </w:r>
          <w:r w:rsidRPr="00676B2C">
            <w:fldChar w:fldCharType="end"/>
          </w:r>
        </w:sdtContent>
      </w:sdt>
      <w:r w:rsidRPr="00676B2C">
        <w:t xml:space="preserve"> discrete-event simulations highlight significant weaknesses. The model's rigid, phase-locked structure, where results are fixed upon completion, leads to resource shortages. In their simulations of 100 projects, large-scale implementations faced 34 delays, averaging 9.7 units of time due to a lack of programmers. Design phases also lagged, reaching 18.1-time units without optimization. These issues prompted the development of hybrid models like "Scrumbanfall", which combines Waterfall's emphasis on documentation with Kanban's approach to workflow visualization. Recent PMI data (2020) shows that Waterfall remains important. About 56% of government and healthcare projects continue to use it for regulatory purposes, although only 28% meet their deadlines, compared to 65% for Agile hybrids </w:t>
      </w:r>
      <w:sdt>
        <w:sdtPr>
          <w:alias w:val="To edit, see citavi.com/edit"/>
          <w:tag w:val="CitaviPlaceholder#4ec7982a-89fe-45f7-aa0e-25f95876c1de"/>
          <w:id w:val="-607736242"/>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wMGY5ZjcxLWQzZTItNGUyOC1hMjM5LTY5NzZjZDFhYzVmO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0ZWM3OTgyYS04OWZlLTQ1ZjctYWEwZS0yNWY5NTg3NmMxZGUiLCJUZXh0IjoiWzFdIiwiV0FJVmVyc2lvbiI6IjYuMTkuMy4xIn0=}</w:instrText>
          </w:r>
          <w:r w:rsidRPr="00676B2C">
            <w:fldChar w:fldCharType="separate"/>
          </w:r>
          <w:r w:rsidR="00D36C5A">
            <w:t>[1]</w:t>
          </w:r>
          <w:r w:rsidRPr="00676B2C">
            <w:fldChar w:fldCharType="end"/>
          </w:r>
        </w:sdtContent>
      </w:sdt>
      <w:r w:rsidRPr="00676B2C">
        <w:t>.</w:t>
      </w:r>
    </w:p>
    <w:p w14:paraId="06CE6FEC" w14:textId="77777777" w:rsidR="00EC265D" w:rsidRPr="00676B2C" w:rsidRDefault="00EC265D" w:rsidP="00EC265D">
      <w:pPr>
        <w:rPr>
          <w:b/>
          <w:bCs/>
        </w:rPr>
      </w:pPr>
      <w:r w:rsidRPr="00676B2C">
        <w:rPr>
          <w:b/>
          <w:bCs/>
        </w:rPr>
        <w:t xml:space="preserve">Agile Model  </w:t>
      </w:r>
    </w:p>
    <w:p w14:paraId="38A8535A" w14:textId="5E02B9A7" w:rsidR="00EC265D" w:rsidRPr="00676B2C" w:rsidRDefault="00EC265D" w:rsidP="00EC265D">
      <w:r w:rsidRPr="00676B2C">
        <w:t xml:space="preserve">Agile methodologies mark a significant change from plan-driven to value-driven development. They focus on delivering work in small, manageable increments through time-limited sprints, constant collaboration with stakeholders, and ongoing adjustments to the backlog. This approach began with the Agile Manifesto in 2001, transforming web engineering by adapting to shifting requirements seen in digital contexts, such as changing cybersecurity standards or the need for designs that work across different devices </w:t>
      </w:r>
      <w:sdt>
        <w:sdtPr>
          <w:alias w:val="To edit, see citavi.com/edit"/>
          <w:tag w:val="CitaviPlaceholder#0cfb3d64-c815-47f9-b1b2-d70c1b2d6ea8"/>
          <w:id w:val="-1743719618"/>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OTJkNGY3LWM3ZGEtNGE0Zi05NzQ5LTQyN2Q3ZWZmMDZiM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wY2ZiM2Q2NC1jODE1LTQ3ZjktYjFiMi1kNzBjMWIyZDZlYTgiLCJUZXh0IjoiWzNdIiwiV0FJVmVyc2lvbiI6IjYuMTkuMy4xIn0=}</w:instrText>
          </w:r>
          <w:r w:rsidRPr="00676B2C">
            <w:fldChar w:fldCharType="separate"/>
          </w:r>
          <w:r w:rsidR="00D36C5A">
            <w:t>[3]</w:t>
          </w:r>
          <w:r w:rsidRPr="00676B2C">
            <w:fldChar w:fldCharType="end"/>
          </w:r>
        </w:sdtContent>
      </w:sdt>
      <w:r w:rsidRPr="00676B2C">
        <w:t xml:space="preserve">. Research by </w:t>
      </w:r>
      <w:sdt>
        <w:sdtPr>
          <w:alias w:val="To edit, see citavi.com/edit"/>
          <w:tag w:val="CitaviPlaceholder#7c3ff56b-f438-43d8-8a9c-bd4d7711aa76"/>
          <w:id w:val="-2064086610"/>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Yzk4MzcxLWEyYzctNGQzOS1hNGE2LWI4M2U2NjA3ZThmZCIsIlJhbmdlTGVuZ3RoIjozLCJSZWZlcmVuY2VJZCI6ImYwZDk0NWViLWVkOTEtNDBmNS04ZDA3LWFmOWE0NzZjODA3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BY2VyXFxBcHBEYXRhXFxMb2NhbFxcVGVtcFxcenVvaTQydGMuanBnIiwiVXJpU3RyaW5nIjoiZjBkOTQ1ZWItZWQ5MS00MGY1LThkMDctYWY5YTQ3NmM4MDdj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NTI4NjYvaWpjc20uMjAyMy4wNC4wNC4wMT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1Mjg2Ni9pamNzbS4yMDIzLjA0LjA0LjAxNCIsIlVyaVN0cmluZyI6Imh0dHBzOi8vZG9pLm9yZy8xMC41Mjg2Ni9pamNzbS4yMDIzLjA0LjA0LjA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}</w:instrText>
          </w:r>
          <w:r w:rsidRPr="00676B2C">
            <w:fldChar w:fldCharType="separate"/>
          </w:r>
          <w:r w:rsidR="00D36C5A">
            <w:t>[4]</w:t>
          </w:r>
          <w:r w:rsidRPr="00676B2C">
            <w:fldChar w:fldCharType="end"/>
          </w:r>
        </w:sdtContent>
      </w:sdt>
      <w:r w:rsidRPr="00676B2C">
        <w:t xml:space="preserve"> shows that using Scrum can cut time to market by 30 to 35%. Daily check-ins and sprint reviews help eliminate misalignments. Test-Driven Development (TDD) decreases defect rates to 0.4 per function point by incorporating quality checks within the development process instead of leaving them for later stages. However, some critics point out gaps in documentation; more complex financial systems see a 22% rise in audit failures due to inadequate requirement traceability </w:t>
      </w:r>
      <w:sdt>
        <w:sdtPr>
          <w:alias w:val="To edit, see citavi.com/edit"/>
          <w:tag w:val="CitaviPlaceholder#e4691e4d-5aa3-404e-b698-e684036b80a2"/>
          <w:id w:val="-701174828"/>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GEwYmU1LWEyNWUtNDk0OS04NTE1LTg3ZTk1YjdiMjE2NyIsIlJhbmdlTGVuZ3RoIjozLCJSZWZlcmVuY2VJZCI6IjllZjQ1NDA2LTBkNzktNDVlNC04OGU5LTJlZTgxMTk0ZWQ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hbW1hZCBJa2JhbCBIb3NzYWluIiwiUHJvdGVjdGVkIjpmYWxzZSwiU2V4IjowLCJDcmVhdGVkQnkiOiJfU3VzaGFudCBIdWlsZ29sIiwiQ3JlYXRlZE9uIjoiMjAyNS0wOC0wNVQxOTo1ODowMSIsIk1vZGlmaWVkQnkiOiJfU3VzaGFudCBIdWlsZ29sIiwiSWQiOiIxNTE3M2ZiZC1iYjI0LTQyNTItOTIyYy1jMzc0MDlmNThhMDAiLCJNb2RpZmllZE9uIjoiMjAyNS0wOC0wNVQxOTo1ODow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QWNlclxcQXBwRGF0YVxcTG9jYWxcXFRlbXBcXHQxNGdpbzI0LmpwZyIsIlVyaVN0cmluZyI6IjllZjQ1NDA2LTBkNzktNDVlNC04OGU5LTJlZTgxMTk0ZWQ0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2OTQ4L2lqZm1yLjIwMjMudjA1aTA1LjYy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jk0OC9pamZtci4yMDIzLnYwNWkwNS42MjIzIiwiVXJpU3RyaW5nIjoiaHR0cHM6Ly9kb2kub3JnLzEwLjM2OTQ4L2lqZm1yLjIwMjMudjA1aTA1LjYy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}</w:instrText>
          </w:r>
          <w:r w:rsidRPr="00676B2C">
            <w:fldChar w:fldCharType="separate"/>
          </w:r>
          <w:r w:rsidR="00D36C5A">
            <w:t>[5]</w:t>
          </w:r>
          <w:r w:rsidRPr="00676B2C">
            <w:fldChar w:fldCharType="end"/>
          </w:r>
        </w:sdtContent>
      </w:sdt>
      <w:r w:rsidRPr="00676B2C">
        <w:t xml:space="preserve">. Kanban adaptations improve this by visualizing workflows and limiting work in progress to 3 to 5 tasks per developer, which reduces time lost on switching tasks by 40% </w:t>
      </w:r>
      <w:sdt>
        <w:sdtPr>
          <w:alias w:val="To edit, see citavi.com/edit"/>
          <w:tag w:val="CitaviPlaceholder#0799e769-ed13-487a-a6ed-5cefa097659b"/>
          <w:id w:val="-154405001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GQ5NWEzLTU0ZDctNDkyOS1hNzg1LTFhMjgyZTNkOGM3O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wNzk5ZTc2OS1lZDEzLTQ4N2EtYTZlZC01Y2VmYTA5NzY1OWIiLCJUZXh0IjoiWzNdIiwiV0FJVmVyc2lvbiI6IjYuMTkuMy4xIn0=}</w:instrText>
          </w:r>
          <w:r w:rsidRPr="00676B2C">
            <w:fldChar w:fldCharType="separate"/>
          </w:r>
          <w:r w:rsidR="00D36C5A">
            <w:t>[3]</w:t>
          </w:r>
          <w:r w:rsidRPr="00676B2C">
            <w:fldChar w:fldCharType="end"/>
          </w:r>
        </w:sdtContent>
      </w:sdt>
      <w:r w:rsidRPr="00676B2C">
        <w:t>.</w:t>
      </w:r>
    </w:p>
    <w:p w14:paraId="2C927A64" w14:textId="77777777" w:rsidR="00EC265D" w:rsidRPr="00676B2C" w:rsidRDefault="00EC265D" w:rsidP="00EC265D">
      <w:pPr>
        <w:rPr>
          <w:b/>
          <w:bCs/>
        </w:rPr>
      </w:pPr>
      <w:r w:rsidRPr="00676B2C">
        <w:rPr>
          <w:b/>
          <w:bCs/>
        </w:rPr>
        <w:lastRenderedPageBreak/>
        <w:t xml:space="preserve">Spiral Model  </w:t>
      </w:r>
    </w:p>
    <w:p w14:paraId="0A6E07E0" w14:textId="630B7079" w:rsidR="00EC265D" w:rsidRPr="00676B2C" w:rsidRDefault="00EC265D" w:rsidP="00EC265D">
      <w:r w:rsidRPr="00676B2C">
        <w:t xml:space="preserve">Developed by Barry Boehm in 1986, the Spiral model incorporates risk analysis into a repeating structure of four parts: Planning (setting objectives), Risk Assessment (spotting technical and operational threats), Engineering (creating prototypes), and Evaluation (gathering feedback from stakeholders). Each cycle or "spiral" increases system functionality while addressing uncertainties. This is especially beneficial for large e-commerce platforms where requirements develop over time </w:t>
      </w:r>
      <w:sdt>
        <w:sdtPr>
          <w:alias w:val="To edit, see citavi.com/edit"/>
          <w:tag w:val="CitaviPlaceholder#fdb3b300-594a-4348-921b-27fcd53364ac"/>
          <w:id w:val="-1237860832"/>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kOWYwNmVhLTE1MDgtNDZkNi05ZWE5LWIyMzIwZTg0YzFiYyIsIlJhbmdlTGVuZ3RoIjozLCJSZWZlcmVuY2VJZCI6IjMzM2M0ZGFkLTA5MzEtNDhhZS04OGUzLTkyYzBiY2U0NjA5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yNjI4L0NTRUlUMjM5MDM4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yNjI4L0NTRUlUMjM5MDM4NyIsIlVyaVN0cmluZyI6Imh0dHBzOi8vZG9pLm9yZy8xMC4zMjYyOC9DU0VJVDIzOTAzOD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}</w:instrText>
          </w:r>
          <w:r w:rsidRPr="00676B2C">
            <w:fldChar w:fldCharType="separate"/>
          </w:r>
          <w:r w:rsidR="00D36C5A">
            <w:t>[6]</w:t>
          </w:r>
          <w:r w:rsidRPr="00676B2C">
            <w:fldChar w:fldCharType="end"/>
          </w:r>
        </w:sdtContent>
      </w:sdt>
      <w:r w:rsidRPr="00676B2C">
        <w:t xml:space="preserve">. It is reported that risk-driven prototyping can identify scalability issues early, leading to a 38% reduction in rework following deployment in cloud-native applications. When paired with CMMI Level 3 processes, failure rates drop by 22% thanks to the use of standardized risk checklists and formal design reviews </w:t>
      </w:r>
      <w:sdt>
        <w:sdtPr>
          <w:alias w:val="To edit, see citavi.com/edit"/>
          <w:tag w:val="CitaviPlaceholder#abe79380-1854-4675-9fc2-8361c91cab6c"/>
          <w:id w:val="-2083898034"/>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jQxZGJkLTE5MjEtNGQ4My05NzA1LTE0ZTI5ZjcyYWQ0Z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FiZTc5MzgwLTE4NTQtNDY3NS05ZmMyLTgzNjFjOTFjYWI2YyIsIlRleHQiOiJbMl0iLCJXQUlWZXJzaW9uIjoiNi4xOS4zLjEifQ==}</w:instrText>
          </w:r>
          <w:r w:rsidRPr="00676B2C">
            <w:fldChar w:fldCharType="separate"/>
          </w:r>
          <w:r w:rsidR="00D36C5A">
            <w:t>[2]</w:t>
          </w:r>
          <w:r w:rsidRPr="00676B2C">
            <w:fldChar w:fldCharType="end"/>
          </w:r>
        </w:sdtContent>
      </w:sdt>
      <w:r w:rsidRPr="00676B2C">
        <w:t xml:space="preserve">. However, the model requires advanced risk management skills. Teams without trained project managers may encounter cycles that are 31% longer due to failing to prioritize threats properly </w:t>
      </w:r>
      <w:sdt>
        <w:sdtPr>
          <w:alias w:val="To edit, see citavi.com/edit"/>
          <w:tag w:val="CitaviPlaceholder#7170aef6-1c09-4897-a385-f2d97411acf7"/>
          <w:id w:val="1480500860"/>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5Mjk0ZGYxLTgwZDQtNGE2Ny1hZjQ0LTI5NzBiMGJiMWI3N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3MTcwYWVmNi0xYzA5LTQ4OTctYTM4NS1mMmQ5NzQxMWFjZjciLCJUZXh0IjoiWzNdIiwiV0FJVmVyc2lvbiI6IjYuMTkuMy4xIn0=}</w:instrText>
          </w:r>
          <w:r w:rsidRPr="00676B2C">
            <w:fldChar w:fldCharType="separate"/>
          </w:r>
          <w:r w:rsidR="00D36C5A">
            <w:t>[3]</w:t>
          </w:r>
          <w:r w:rsidRPr="00676B2C">
            <w:fldChar w:fldCharType="end"/>
          </w:r>
        </w:sdtContent>
      </w:sdt>
      <w:r w:rsidRPr="00676B2C">
        <w:t>.</w:t>
      </w:r>
    </w:p>
    <w:p w14:paraId="3A30E308" w14:textId="77777777" w:rsidR="00EC265D" w:rsidRPr="00676B2C" w:rsidRDefault="00EC265D" w:rsidP="00EC265D">
      <w:pPr>
        <w:rPr>
          <w:b/>
          <w:bCs/>
        </w:rPr>
      </w:pPr>
      <w:r w:rsidRPr="00676B2C">
        <w:rPr>
          <w:b/>
          <w:bCs/>
        </w:rPr>
        <w:t xml:space="preserve">DevOps Model  </w:t>
      </w:r>
    </w:p>
    <w:p w14:paraId="00828EC4" w14:textId="0F4E64D2" w:rsidR="00EC265D" w:rsidRDefault="00EC265D" w:rsidP="00EC265D">
      <w:r w:rsidRPr="00676B2C">
        <w:t xml:space="preserve">DevOps brings together development and operations through automated tools that support Continuous Integration (CI) and Continuous Deployment (CD). This approach is crucial for web applications that need daily updates, such as SaaS platforms. Jenkins pipelines automate regression testing, which cuts validation cycles by 40%. Docker containers also help create standardized environments across development, staging, and production </w:t>
      </w:r>
      <w:sdt>
        <w:sdtPr>
          <w:alias w:val="To edit, see citavi.com/edit"/>
          <w:tag w:val="CitaviPlaceholder#6707c869-6eb5-4e49-880c-92f878926be0"/>
          <w:id w:val="1746996513"/>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N2EyY2EzLWQxZWItNGY1Mi05YTc3LTE2YWVjM2IwNWZhM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2NzA3Yzg2OS02ZWI1LTRlNDktODgwYy05MmY4Nzg5MjZiZTAiLCJUZXh0IjoiWzNdIiwiV0FJVmVyc2lvbiI6IjYuMTkuMy4xIn0=}</w:instrText>
          </w:r>
          <w:r w:rsidRPr="00676B2C">
            <w:fldChar w:fldCharType="separate"/>
          </w:r>
          <w:r w:rsidR="00D36C5A">
            <w:t>[3]</w:t>
          </w:r>
          <w:r w:rsidRPr="00676B2C">
            <w:fldChar w:fldCharType="end"/>
          </w:r>
        </w:sdtContent>
      </w:sdt>
      <w:r w:rsidRPr="00676B2C">
        <w:t xml:space="preserve">. Kubernetes manages rolling updates with blue-green deployments, reducing downtime by 68% compared to traditional release methods. The integration of security (DevSecOps) incorporates vulnerability scanning into CI/CD processes, identifying SQL injection threats 53% quicker than manual reviews. Despite its benefits, the complexity of these tools can hinder onboarding. Teams may take 12 to 18 weeks to become proficient with Kubernetes, which delays the return on investment </w:t>
      </w:r>
      <w:sdt>
        <w:sdtPr>
          <w:alias w:val="To edit, see citavi.com/edit"/>
          <w:tag w:val="CitaviPlaceholder#0d662870-2880-4ab4-b7d2-ef656ab515d9"/>
          <w:id w:val="124143966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2NjZmNzQ4LTI5MzMtNDI5ZC04ZTBhLTRhNjMxMDEwNDgyZS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wZDY2Mjg3MC0yODgwLTRhYjQtYjdkMi1lZjY1NmFiNTE1ZDkiLCJUZXh0IjoiWzNdIiwiV0FJVmVyc2lvbiI6IjYuMTkuMy4xIn0=}</w:instrText>
          </w:r>
          <w:r w:rsidRPr="00676B2C">
            <w:fldChar w:fldCharType="separate"/>
          </w:r>
          <w:r w:rsidR="00D36C5A">
            <w:t>[3]</w:t>
          </w:r>
          <w:r w:rsidRPr="00676B2C">
            <w:fldChar w:fldCharType="end"/>
          </w:r>
        </w:sdtContent>
      </w:sdt>
      <w:r w:rsidRPr="00676B2C">
        <w:t>.</w:t>
      </w:r>
    </w:p>
    <w:p w14:paraId="4D7E8443" w14:textId="77777777" w:rsidR="00B0792D" w:rsidRPr="00676B2C" w:rsidRDefault="00B0792D" w:rsidP="00EC265D"/>
    <w:p w14:paraId="2BAB950D" w14:textId="77777777" w:rsidR="00EC265D" w:rsidRPr="00676B2C" w:rsidRDefault="00EC265D" w:rsidP="00EC265D">
      <w:pPr>
        <w:rPr>
          <w:b/>
          <w:bCs/>
        </w:rPr>
      </w:pPr>
      <w:r w:rsidRPr="00676B2C">
        <w:rPr>
          <w:b/>
          <w:bCs/>
        </w:rPr>
        <w:lastRenderedPageBreak/>
        <w:t xml:space="preserve">RAD and Lean Models  </w:t>
      </w:r>
    </w:p>
    <w:p w14:paraId="3EE61FA4" w14:textId="2B28CEF8" w:rsidR="00EC265D" w:rsidRPr="00676B2C" w:rsidRDefault="00EC265D" w:rsidP="00EC265D">
      <w:r w:rsidRPr="00676B2C">
        <w:t xml:space="preserve">Rapid Application Development (RAD) emphasizes speed. It uses Joint Application Development (JAD) workshops and Computer-Aided Software Engineering (CASE) tools, shortening development cycles by 60% for marketing campaign microsites </w:t>
      </w:r>
      <w:sdt>
        <w:sdtPr>
          <w:alias w:val="To edit, see citavi.com/edit"/>
          <w:tag w:val="CitaviPlaceholder#ab9ba920-245f-458d-a6cb-bc8c3f727016"/>
          <w:id w:val="898477983"/>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zNzkxMGNhLWVmOGUtNDZlMC04NzAyLTZkMDgyMzNiMTViMCIsIlJhbmdlTGVuZ3RoIjozLCJSZWZlcmVuY2VJZCI6IjMzM2M0ZGFkLTA5MzEtNDhhZS04OGUzLTkyYzBiY2U0NjA5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yNjI4L0NTRUlUMjM5MDM4NyIsIkVkaXRvcnMiOltdLCJFdmFsdWF0aW9uQ29tcGxleGl0eSI6MCwiRXZhbHVhdGlvblNvdXJjZVRleHRGb3JtYXQiOjAsIkdyb3VwcyI6W10sIkhhc0xhYmVsMSI6ZmFsc2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yNjI4L0NTRUlUMjM5MDM4NyIsIlVyaVN0cmluZyI6Imh0dHBzOi8vZG9pLm9yZy8xMC4zMjYyOC9DU0VJVDIzOTAzOD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}</w:instrText>
          </w:r>
          <w:r w:rsidRPr="00676B2C">
            <w:fldChar w:fldCharType="separate"/>
          </w:r>
          <w:r w:rsidR="00D36C5A">
            <w:t>[6]</w:t>
          </w:r>
          <w:r w:rsidRPr="00676B2C">
            <w:fldChar w:fldCharType="end"/>
          </w:r>
        </w:sdtContent>
      </w:sdt>
      <w:r w:rsidRPr="00676B2C">
        <w:t xml:space="preserve">. Lean Software Development applies manufacturing strategies to cut waste, like unnecessary features. It employs Value Stream Mapping and Kaizen continuous improvement. Using "Build-Measure-Learn" cycles, it validates Minimum Viable Products (MVPs) with real users and adjusts based on user data, resulting in 40% higher feature adoption rates </w:t>
      </w:r>
      <w:sdt>
        <w:sdtPr>
          <w:alias w:val="To edit, see citavi.com/edit"/>
          <w:tag w:val="CitaviPlaceholder#b3d1d07e-77cd-4c6d-a684-9b59bfc52743"/>
          <w:id w:val="1570004828"/>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WQxYjExLWIyOGMtNDM0ZC1hNWNkLWRhZWVkYzZmMDNkN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NiM2QxZDA3ZS03N2NkLTRjNmQtYTY4NC05YjU5YmZjNTI3NDMiLCJUZXh0IjoiWzNdIiwiV0FJVmVyc2lvbiI6IjYuMTkuMy4xIn0=}</w:instrText>
          </w:r>
          <w:r w:rsidRPr="00676B2C">
            <w:fldChar w:fldCharType="separate"/>
          </w:r>
          <w:r w:rsidR="00D36C5A">
            <w:t>[3]</w:t>
          </w:r>
          <w:r w:rsidRPr="00676B2C">
            <w:fldChar w:fldCharType="end"/>
          </w:r>
        </w:sdtContent>
      </w:sdt>
      <w:r w:rsidRPr="00676B2C">
        <w:t>.</w:t>
      </w:r>
    </w:p>
    <w:p w14:paraId="1D589E23" w14:textId="6A579E25" w:rsidR="00EC265D" w:rsidRPr="00676B2C" w:rsidRDefault="00EC265D" w:rsidP="00016D53">
      <w:pPr>
        <w:pStyle w:val="Heading3"/>
        <w:numPr>
          <w:ilvl w:val="2"/>
          <w:numId w:val="2"/>
        </w:numPr>
        <w:tabs>
          <w:tab w:val="num" w:pos="0"/>
        </w:tabs>
        <w:ind w:left="720"/>
      </w:pPr>
      <w:bookmarkStart w:id="19" w:name="_Toc206336796"/>
      <w:bookmarkStart w:id="20" w:name="_Toc206942820"/>
      <w:r w:rsidRPr="00676B2C">
        <w:t>Overview of its stages: planning, design, development, testing, deployment, maintenance.</w:t>
      </w:r>
      <w:bookmarkEnd w:id="19"/>
      <w:bookmarkEnd w:id="20"/>
    </w:p>
    <w:p w14:paraId="6BB76A19" w14:textId="77777777" w:rsidR="00EC265D" w:rsidRPr="00676B2C" w:rsidRDefault="00EC265D" w:rsidP="00EC265D">
      <w:pPr>
        <w:rPr>
          <w:b/>
          <w:bCs/>
        </w:rPr>
      </w:pPr>
      <w:r w:rsidRPr="00676B2C">
        <w:rPr>
          <w:b/>
          <w:bCs/>
        </w:rPr>
        <w:t xml:space="preserve">Planning and Requirement Analysis  </w:t>
      </w:r>
    </w:p>
    <w:p w14:paraId="766E2290" w14:textId="162BBF9F" w:rsidR="00EC265D" w:rsidRPr="00676B2C" w:rsidRDefault="00EC265D" w:rsidP="00EC265D">
      <w:r w:rsidRPr="00676B2C">
        <w:t xml:space="preserve">This foundational phase turns stakeholder needs into actionable specifications through detailed elicitation techniques. Business analysts hold workshops to define functional requirements, such as "the system shall process 500 transactions per second," and non-functional constraints like "response time should be 2 seconds or less under 10,000 users." These are documented in Software Requirements Specifications (SRS) along with traceability matrices </w:t>
      </w:r>
      <w:sdt>
        <w:sdtPr>
          <w:alias w:val="To edit, see citavi.com/edit"/>
          <w:tag w:val="CitaviPlaceholder#1307d8c1-1daf-4604-aaf4-d7592e124501"/>
          <w:id w:val="970320738"/>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MTAzMGUyLWM2OTgtNGFmOS05NTFjLWU0Njg1ZTBiM2RjZ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zEzMDdkOGMxLTFkYWYtNDYwNC1hYWY0LWQ3NTkyZTEyNDUwMSIsIlRleHQiOiJbMl0iLCJXQUlWZXJzaW9uIjoiNi4xOS4zLjEifQ==}</w:instrText>
          </w:r>
          <w:r w:rsidRPr="00676B2C">
            <w:fldChar w:fldCharType="separate"/>
          </w:r>
          <w:r w:rsidR="00D36C5A">
            <w:t>[2]</w:t>
          </w:r>
          <w:r w:rsidRPr="00676B2C">
            <w:fldChar w:fldCharType="end"/>
          </w:r>
        </w:sdtContent>
      </w:sdt>
      <w:r w:rsidRPr="00676B2C">
        <w:t xml:space="preserve">. Web engineering uses Balsamiq wireframes to prototype user interface flows and MoSCoW prioritization (Must/Should/Could/Won't) to manage changes in scope </w:t>
      </w:r>
      <w:sdt>
        <w:sdtPr>
          <w:alias w:val="To edit, see citavi.com/edit"/>
          <w:tag w:val="CitaviPlaceholder#5045dc18-4f94-4583-a6e3-1de92c0e1949"/>
          <w:id w:val="-2056766342"/>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NzYxZjdkLWFiZDctNGJhYi1iZWMyLWY5ZTgxYmY0ZTU1O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1MDQ1ZGMxOC00Zjk0LTQ1ODMtYTZlMy0xZGU5MmMwZTE5NDkiLCJUZXh0IjoiWzNdIiwiV0FJVmVyc2lvbiI6IjYuMTkuMy4xIn0=}</w:instrText>
          </w:r>
          <w:r w:rsidRPr="00676B2C">
            <w:fldChar w:fldCharType="separate"/>
          </w:r>
          <w:r w:rsidR="00D36C5A">
            <w:t>[3]</w:t>
          </w:r>
          <w:r w:rsidRPr="00676B2C">
            <w:fldChar w:fldCharType="end"/>
          </w:r>
        </w:sdtContent>
      </w:sdt>
      <w:r w:rsidRPr="00676B2C">
        <w:t xml:space="preserve">. Impact analysis matrices help track requirement changes against configurable items, which prevents 27% of downstream defects </w:t>
      </w:r>
      <w:sdt>
        <w:sdtPr>
          <w:alias w:val="To edit, see citavi.com/edit"/>
          <w:tag w:val="CitaviPlaceholder#ac206db6-c03c-48d3-a63d-b0a8e6808405"/>
          <w:id w:val="1847358315"/>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Mzg3OTVkLWU4NWQtNDQ2NC1hMTE3LTlkYzE2ZDg1ODUyM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FjMjA2ZGI2LWMwM2MtNDhkMy1hNjNkLWIwYThlNjgwODQwNSIsIlRleHQiOiJbMl0iLCJXQUlWZXJzaW9uIjoiNi4xOS4zLjEifQ==}</w:instrText>
          </w:r>
          <w:r w:rsidRPr="00676B2C">
            <w:fldChar w:fldCharType="separate"/>
          </w:r>
          <w:r w:rsidR="00D36C5A">
            <w:t>[2]</w:t>
          </w:r>
          <w:r w:rsidRPr="00676B2C">
            <w:fldChar w:fldCharType="end"/>
          </w:r>
        </w:sdtContent>
      </w:sdt>
      <w:r w:rsidRPr="00676B2C">
        <w:t xml:space="preserve">. Simulations by </w:t>
      </w:r>
      <w:sdt>
        <w:sdtPr>
          <w:alias w:val="To edit, see citavi.com/edit"/>
          <w:tag w:val="CitaviPlaceholder#48307041-3bda-4bea-b7e7-a1ff80e048f4"/>
          <w:id w:val="-1961477310"/>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WUyZmEzLTU2ZjgtNGNjYy1hMjRlLWY5YjA1YzhhN2Q4N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0ODMwNzA0MS0zYmRhLTRiZWEtYjdlNy1hMWZmODBlMDQ4ZjQiLCJUZXh0IjoiWzFdIiwiV0FJVmVyc2lvbiI6IjYuMTkuMy4xIn0=}</w:instrText>
          </w:r>
          <w:r w:rsidRPr="00676B2C">
            <w:fldChar w:fldCharType="separate"/>
          </w:r>
          <w:r w:rsidR="00D36C5A">
            <w:t>[1]</w:t>
          </w:r>
          <w:r w:rsidRPr="00676B2C">
            <w:fldChar w:fldCharType="end"/>
          </w:r>
        </w:sdtContent>
      </w:sdt>
      <w:r w:rsidRPr="00676B2C">
        <w:t xml:space="preserve"> show that not having enough analysts leads to unclear requirements, which cause design flaws and increase failure rates by 19% in later phases.</w:t>
      </w:r>
    </w:p>
    <w:p w14:paraId="7A30D449" w14:textId="77777777" w:rsidR="00EC265D" w:rsidRPr="00676B2C" w:rsidRDefault="00EC265D" w:rsidP="00EC265D">
      <w:pPr>
        <w:rPr>
          <w:b/>
          <w:bCs/>
        </w:rPr>
      </w:pPr>
      <w:r w:rsidRPr="00676B2C">
        <w:rPr>
          <w:b/>
          <w:bCs/>
        </w:rPr>
        <w:t xml:space="preserve">Design Phase  </w:t>
      </w:r>
    </w:p>
    <w:p w14:paraId="2A9160BB" w14:textId="2764BC70" w:rsidR="00EC265D" w:rsidRPr="00676B2C" w:rsidRDefault="00EC265D" w:rsidP="00EC265D">
      <w:r w:rsidRPr="00676B2C">
        <w:t xml:space="preserve">Design splits into High-Level Design (HLD) and Low-Level Design (LLD). HLD defines system layout using UML deployment diagrams and ER models, outlining server clusters, API gateways, and database sharding strategies for scalability </w:t>
      </w:r>
      <w:sdt>
        <w:sdtPr>
          <w:alias w:val="To edit, see citavi.com/edit"/>
          <w:tag w:val="CitaviPlaceholder#f94f1131-07da-4b66-8eff-2cc1ba054428"/>
          <w:id w:val="369735065"/>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NmUzMWFlLTgwNDAtNGMyOC04ZmE2LWVkYjgwNjZmMjZjZ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Y5NGYxMTMxLTA3ZGEtNGI2Ni04ZWZmLTJjYzFiYTA1NDQyOCIsIlRleHQiOiJbMl0iLCJXQUlWZXJzaW9uIjoiNi4xOS4zLjEifQ==}</w:instrText>
          </w:r>
          <w:r w:rsidRPr="00676B2C">
            <w:fldChar w:fldCharType="separate"/>
          </w:r>
          <w:r w:rsidR="00D36C5A">
            <w:t>[2]</w:t>
          </w:r>
          <w:r w:rsidRPr="00676B2C">
            <w:fldChar w:fldCharType="end"/>
          </w:r>
        </w:sdtContent>
      </w:sdt>
      <w:r w:rsidRPr="00676B2C">
        <w:t xml:space="preserve">. </w:t>
      </w:r>
      <w:r w:rsidRPr="00676B2C">
        <w:lastRenderedPageBreak/>
        <w:t xml:space="preserve">These outputs undergo formal reviews by enterprise architects to ensure they fit with infrastructure needs. LLD then breaks down modules into pseudocode specifications, database schemas, and interface contracts. Test engineers create boundary value test cases for input validation </w:t>
      </w:r>
      <w:sdt>
        <w:sdtPr>
          <w:alias w:val="To edit, see citavi.com/edit"/>
          <w:tag w:val="CitaviPlaceholder#14a3bbec-bfd9-4cf2-b823-ee54db6fbf47"/>
          <w:id w:val="1219474343"/>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4ZTc0Y2QxLWEzZjgtNGVmOS1hMGM4LTA0ZmZjZGE4ZjhlYy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zE0YTNiYmVjLWJmZDktNGNmMi1iODIzLWVlNTRkYjZmYmY0NyIsIlRleHQiOiJbMl0iLCJXQUlWZXJzaW9uIjoiNi4xOS4zLjEifQ==}</w:instrText>
          </w:r>
          <w:r w:rsidRPr="00676B2C">
            <w:fldChar w:fldCharType="separate"/>
          </w:r>
          <w:r w:rsidR="00D36C5A">
            <w:t>[2]</w:t>
          </w:r>
          <w:r w:rsidRPr="00676B2C">
            <w:fldChar w:fldCharType="end"/>
          </w:r>
        </w:sdtContent>
      </w:sdt>
      <w:r w:rsidRPr="00676B2C">
        <w:t xml:space="preserve">. Web engineering requires RESTful API contracts with OpenAPI specifications, not stateful sessions via JWT tokens, and responsive designs using CSS Flexbox/Grid </w:t>
      </w:r>
      <w:sdt>
        <w:sdtPr>
          <w:alias w:val="To edit, see citavi.com/edit"/>
          <w:tag w:val="CitaviPlaceholder#374b201a-1059-4622-a0bc-e481741fc25b"/>
          <w:id w:val="573324899"/>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yMDIxNWQ1LTg2NmYtNDJlNy04Mjc5LWUzN2JhOTA2Yzc5My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zNzRiMjAxYS0xMDU5LTQ2MjItYTBiYy1lNDgxNzQxZmMyNWIiLCJUZXh0IjoiWzNdIiwiV0FJVmVyc2lvbiI6IjYuMTkuMy4xIn0=}</w:instrText>
          </w:r>
          <w:r w:rsidRPr="00676B2C">
            <w:fldChar w:fldCharType="separate"/>
          </w:r>
          <w:r w:rsidR="00D36C5A">
            <w:t>[3]</w:t>
          </w:r>
          <w:r w:rsidRPr="00676B2C">
            <w:fldChar w:fldCharType="end"/>
          </w:r>
        </w:sdtContent>
      </w:sdt>
      <w:r w:rsidRPr="00676B2C">
        <w:t xml:space="preserve">. Simulation data indicates that unoptimized design phases average 8.3 time units but can peak at 18.1 units for complex integrations, consuming 34% of project budgets when iterative refinement is ignored </w:t>
      </w:r>
      <w:sdt>
        <w:sdtPr>
          <w:alias w:val="To edit, see citavi.com/edit"/>
          <w:tag w:val="CitaviPlaceholder#61db4488-5c0d-4ce3-acfd-47c828d052ba"/>
          <w:id w:val="1504162579"/>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YmE0MjE5LWRiNTgtNDg3Mi1iOTVmLTZlZmVkOTIzZDMwM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2MWRiNDQ4OC01YzBkLTRjZTMtYWNmZC00N2M4MjhkMDUyYmEiLCJUZXh0IjoiWzFdIiwiV0FJVmVyc2lvbiI6IjYuMTkuMy4xIn0=}</w:instrText>
          </w:r>
          <w:r w:rsidRPr="00676B2C">
            <w:fldChar w:fldCharType="separate"/>
          </w:r>
          <w:r w:rsidR="00D36C5A">
            <w:t>[1]</w:t>
          </w:r>
          <w:r w:rsidRPr="00676B2C">
            <w:fldChar w:fldCharType="end"/>
          </w:r>
        </w:sdtContent>
      </w:sdt>
      <w:r w:rsidRPr="00676B2C">
        <w:t>.</w:t>
      </w:r>
    </w:p>
    <w:p w14:paraId="2638A6F9" w14:textId="77777777" w:rsidR="00EC265D" w:rsidRPr="00676B2C" w:rsidRDefault="00EC265D" w:rsidP="00EC265D">
      <w:pPr>
        <w:rPr>
          <w:b/>
          <w:bCs/>
        </w:rPr>
      </w:pPr>
      <w:r w:rsidRPr="00676B2C">
        <w:rPr>
          <w:b/>
          <w:bCs/>
        </w:rPr>
        <w:t xml:space="preserve">Development Phase  </w:t>
      </w:r>
    </w:p>
    <w:p w14:paraId="666A6B68" w14:textId="42DA4A0B" w:rsidR="00EC265D" w:rsidRPr="00676B2C" w:rsidRDefault="00EC265D" w:rsidP="00EC265D">
      <w:r w:rsidRPr="00676B2C">
        <w:t xml:space="preserve">Developers turn LLD artifacts into working code using established practices. Reusable component libraries cut down on duplicate coding by 18%. Peer reviews enforce Google Style Guides, and static analysis tools like SonarQube flag security vulnerabilities before commits </w:t>
      </w:r>
      <w:sdt>
        <w:sdtPr>
          <w:alias w:val="To edit, see citavi.com/edit"/>
          <w:tag w:val="CitaviPlaceholder#304d62c3-ca7f-4c7c-bb27-6c243cc242c3"/>
          <w:id w:val="762104253"/>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N2IyYWU1LWMxNTctNDZiYS05ODRkLWY3YzQ3NDBhNzIyMy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zMwNGQ2MmMzLWNhN2YtNGM3Yy1iYjI3LTZjMjQzY2MyNDJjMyIsIlRleHQiOiJbMl0iLCJXQUlWZXJzaW9uIjoiNi4xOS4zLjEifQ==}</w:instrText>
          </w:r>
          <w:r w:rsidRPr="00676B2C">
            <w:fldChar w:fldCharType="separate"/>
          </w:r>
          <w:r w:rsidR="00D36C5A">
            <w:t>[2]</w:t>
          </w:r>
          <w:r w:rsidRPr="00676B2C">
            <w:fldChar w:fldCharType="end"/>
          </w:r>
        </w:sdtContent>
      </w:sdt>
      <w:r w:rsidRPr="00676B2C">
        <w:t xml:space="preserve">. Web engineering uses React/Angular for component-based user interfaces, WebSocket APIs for real-time notifications, and Redis caching to speed up database queries by 40% </w:t>
      </w:r>
      <w:sdt>
        <w:sdtPr>
          <w:alias w:val="To edit, see citavi.com/edit"/>
          <w:tag w:val="CitaviPlaceholder#40d2e647-b5f9-4730-ad1f-28f5c35a4628"/>
          <w:id w:val="-1741857434"/>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Y2U2ZTViLTMwZDUtNDFiYi1iYWQ4LWQ0ZWU5ZWY1Yjg1M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0MGQyZTY0Ny1iNWY5LTQ3MzAtYWQxZi0yOGY1YzM1YTQ2MjgiLCJUZXh0IjoiWzNdIiwiV0FJVmVyc2lvbiI6IjYuMTkuMy4xIn0=}</w:instrText>
          </w:r>
          <w:r w:rsidRPr="00676B2C">
            <w:fldChar w:fldCharType="separate"/>
          </w:r>
          <w:r w:rsidR="00D36C5A">
            <w:t>[3]</w:t>
          </w:r>
          <w:r w:rsidRPr="00676B2C">
            <w:fldChar w:fldCharType="end"/>
          </w:r>
        </w:sdtContent>
      </w:sdt>
      <w:r w:rsidRPr="00676B2C">
        <w:t xml:space="preserve">. This phase tends to be the most prone to bottlenecks. Resource modeling by </w:t>
      </w:r>
      <w:sdt>
        <w:sdtPr>
          <w:alias w:val="To edit, see citavi.com/edit"/>
          <w:tag w:val="CitaviPlaceholder#793b6af5-c747-4fbb-bdae-aed2f90e1472"/>
          <w:id w:val="1327636370"/>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iZjhlYWJkLTkwZDYtNDVhZS04YzFkLTA5NDJjYWZiN2ZiN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3OTNiNmFmNS1jNzQ3LTRmYmItYmRhZS1hZWQyZjkwZTE0NzIiLCJUZXh0IjoiWzFdIiwiV0FJVmVyc2lvbiI6IjYuMTkuMy4xIn0=}</w:instrText>
          </w:r>
          <w:r w:rsidRPr="00676B2C">
            <w:fldChar w:fldCharType="separate"/>
          </w:r>
          <w:r w:rsidR="00D36C5A">
            <w:t>[1]</w:t>
          </w:r>
          <w:r w:rsidRPr="00676B2C">
            <w:fldChar w:fldCharType="end"/>
          </w:r>
        </w:sdtContent>
      </w:sdt>
      <w:r w:rsidRPr="00676B2C">
        <w:t xml:space="preserve"> shows that a lack of programmers increases wait times for large projects to 9.7 units, which is 247% longer than adequately staffed teams. Third-party dependencies add further risks; NPM library vulnerabilities account for 31% of security breaches in JavaScript applications </w:t>
      </w:r>
      <w:sdt>
        <w:sdtPr>
          <w:alias w:val="To edit, see citavi.com/edit"/>
          <w:tag w:val="CitaviPlaceholder#84e3d188-7248-4f7e-adb6-be1c538e889c"/>
          <w:id w:val="-1263525594"/>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hZjliMzEyLWUyZWMtNGVjYy04NzY0LTQxNzE2NWRiMWNmOS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4NGUzZDE4OC03MjQ4LTRmN2UtYWRiNi1iZTFjNTM4ZTg4OWMiLCJUZXh0IjoiWzNdIiwiV0FJVmVyc2lvbiI6IjYuMTkuMy4xIn0=}</w:instrText>
          </w:r>
          <w:r w:rsidRPr="00676B2C">
            <w:fldChar w:fldCharType="separate"/>
          </w:r>
          <w:r w:rsidR="00D36C5A">
            <w:t>[3]</w:t>
          </w:r>
          <w:r w:rsidRPr="00676B2C">
            <w:fldChar w:fldCharType="end"/>
          </w:r>
        </w:sdtContent>
      </w:sdt>
    </w:p>
    <w:p w14:paraId="1BA76387" w14:textId="77777777" w:rsidR="00EC265D" w:rsidRPr="00676B2C" w:rsidRDefault="00EC265D" w:rsidP="00EC265D">
      <w:pPr>
        <w:rPr>
          <w:b/>
          <w:bCs/>
        </w:rPr>
      </w:pPr>
      <w:r w:rsidRPr="00676B2C">
        <w:rPr>
          <w:b/>
          <w:bCs/>
        </w:rPr>
        <w:t xml:space="preserve">Testing Phase  </w:t>
      </w:r>
    </w:p>
    <w:p w14:paraId="7FA1F759" w14:textId="0DE8132D" w:rsidR="00EC265D" w:rsidRPr="00676B2C" w:rsidRDefault="00EC265D" w:rsidP="00EC265D">
      <w:r w:rsidRPr="00676B2C">
        <w:t xml:space="preserve">Testing employs a tiered strategy. Unit Testing (JUnit/Pytest) checks individual methods at over 80% coverage. Integration Testing (TestNG) ensures modules work together through contract testing. System Testing (Selenium/Cypress) runs end-to-end workflows against requirement specifications </w:t>
      </w:r>
      <w:sdt>
        <w:sdtPr>
          <w:alias w:val="To edit, see citavi.com/edit"/>
          <w:tag w:val="CitaviPlaceholder#e70f5087-8668-46a2-b411-57a2d6b3c36d"/>
          <w:id w:val="-1463796362"/>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Njc2YzgxLTQ0ZTItNDE4NC1iNDhmLTM0ZDNhNzNhZjMwZ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U3MGY1MDg3LTg2NjgtNDZhMi1iNDExLTU3YTJkNmIzYzM2ZCIsIlRleHQiOiJbMl0iLCJXQUlWZXJzaW9uIjoiNi4xOS4zLjEifQ==}</w:instrText>
          </w:r>
          <w:r w:rsidRPr="00676B2C">
            <w:fldChar w:fldCharType="separate"/>
          </w:r>
          <w:r w:rsidR="00D36C5A">
            <w:t>[2]</w:t>
          </w:r>
          <w:r w:rsidRPr="00676B2C">
            <w:fldChar w:fldCharType="end"/>
          </w:r>
        </w:sdtContent>
      </w:sdt>
      <w:r w:rsidRPr="00676B2C">
        <w:t xml:space="preserve">. Web engineering expands on this with specific checks. Cross-browser testing (BrowserStack) ensures consistency across Chrome, Firefox, and Safari. OWASP ZAP penetration tests find SQL injection and cross-site scripting vulnerabilities. Lighthouse audits check performance budgets </w:t>
      </w:r>
      <w:sdt>
        <w:sdtPr>
          <w:alias w:val="To edit, see citavi.com/edit"/>
          <w:tag w:val="CitaviPlaceholder#01ff8ee9-c203-400d-8b77-35ee1bcd0b9a"/>
          <w:id w:val="-32929171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MWU0NTYxLTVkZmYtNGY3YS1hMTU5LTIxMTBhMGQ5OGI4N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wMWZmOGVlOS1jMjAzLTQwMGQtOGI3Ny0zNWVlMWJjZDBiOWEiLCJUZXh0IjoiWzNdIiwiV0FJVmVyc2lvbiI6IjYuMTkuMy4xIn0=}</w:instrText>
          </w:r>
          <w:r w:rsidRPr="00676B2C">
            <w:fldChar w:fldCharType="separate"/>
          </w:r>
          <w:r w:rsidR="00D36C5A">
            <w:t>[3]</w:t>
          </w:r>
          <w:r w:rsidRPr="00676B2C">
            <w:fldChar w:fldCharType="end"/>
          </w:r>
        </w:sdtContent>
      </w:sdt>
      <w:r w:rsidRPr="00676B2C">
        <w:t xml:space="preserve">. Automated regression suites in DevOps pipelines cut test cycles by 50%, but large </w:t>
      </w:r>
      <w:r w:rsidRPr="00676B2C">
        <w:lastRenderedPageBreak/>
        <w:t xml:space="preserve">projects still see a 28.6% failure rate because of untested edge cases in authentication workflows </w:t>
      </w:r>
      <w:sdt>
        <w:sdtPr>
          <w:alias w:val="To edit, see citavi.com/edit"/>
          <w:tag w:val="CitaviPlaceholder#a770d998-3c92-4d0e-bab8-54c8c2a86f0b"/>
          <w:id w:val="-1450084050"/>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OWQxZTZmLWE2NmQtNGYwYS1iMTlkLTQ5Y2EzMWRlZmY4M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NhNzcwZDk5OC0zYzkyLTRkMGUtYmFiOC01NGM4YzJhODZmMGIiLCJUZXh0IjoiWzFdIiwiV0FJVmVyc2lvbiI6IjYuMTkuMy4xIn0=}</w:instrText>
          </w:r>
          <w:r w:rsidRPr="00676B2C">
            <w:fldChar w:fldCharType="separate"/>
          </w:r>
          <w:r w:rsidR="00D36C5A">
            <w:t>[1]</w:t>
          </w:r>
          <w:r w:rsidRPr="00676B2C">
            <w:fldChar w:fldCharType="end"/>
          </w:r>
        </w:sdtContent>
      </w:sdt>
      <w:r w:rsidRPr="00676B2C">
        <w:t xml:space="preserve">. User Acceptance Testing (UAT) in environments that mimic production and use real customer datasets catches 37% of usability issues before release (Hossain &amp; Yas et al., 2023) </w:t>
      </w:r>
      <w:sdt>
        <w:sdtPr>
          <w:alias w:val="To edit, see citavi.com/edit"/>
          <w:tag w:val="CitaviPlaceholder#f10b805c-834a-4766-965a-0eed1da1d3ea"/>
          <w:id w:val="-51853969"/>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jNWM2Njc3LTU1ZTctNDYzMy04MTBmLTRjOGZmOTA2YTM2NCIsIlJhbmdlTGVuZ3RoIjozLCJSZWZlcmVuY2VJZCI6IjllZjQ1NDA2LTBkNzktNDVlNC04OGU5LTJlZTgxMTk0ZWQ0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b2hhbW1hZCBJa2JhbCBIb3NzYWluIiwiUHJvdGVjdGVkIjpmYWxzZSwiU2V4IjowLCJDcmVhdGVkQnkiOiJfU3VzaGFudCBIdWlsZ29sIiwiQ3JlYXRlZE9uIjoiMjAyNS0wOC0wNVQxOTo1ODowMSIsIk1vZGlmaWVkQnkiOiJfU3VzaGFudCBIdWlsZ29sIiwiSWQiOiIxNTE3M2ZiZC1iYjI0LTQyNTItOTIyYy1jMzc0MDlmNThhMDAiLCJNb2RpZmllZE9uIjoiMjAyNS0wOC0wNVQxOTo1ODowMS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QWNlclxcQXBwRGF0YVxcTG9jYWxcXFRlbXBcXHQxNGdpbzI0LmpwZyIsIlVyaVN0cmluZyI6IjllZjQ1NDA2LTBkNzktNDVlNC04OGU5LTJlZTgxMTk0ZWQ0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2OTQ4L2lqZm1yLjIwMjMudjA1aTA1LjYyMjM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zNjk0OC9pamZtci4yMDIzLnYwNWkwNS42MjIzIiwiVXJpU3RyaW5nIjoiaHR0cHM6Ly9kb2kub3JnLzEwLjM2OTQ4L2lqZm1yLjIwMjMudjA1aTA1LjYyMjM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}</w:instrText>
          </w:r>
          <w:r w:rsidRPr="00676B2C">
            <w:fldChar w:fldCharType="separate"/>
          </w:r>
          <w:r w:rsidR="00D36C5A">
            <w:t>[5]</w:t>
          </w:r>
          <w:r w:rsidRPr="00676B2C">
            <w:fldChar w:fldCharType="end"/>
          </w:r>
        </w:sdtContent>
      </w:sdt>
      <w:r w:rsidRPr="00676B2C">
        <w:t xml:space="preserve">.  </w:t>
      </w:r>
    </w:p>
    <w:p w14:paraId="039B1236" w14:textId="77777777" w:rsidR="00EC265D" w:rsidRPr="00676B2C" w:rsidRDefault="00EC265D" w:rsidP="00EC265D">
      <w:pPr>
        <w:rPr>
          <w:b/>
          <w:bCs/>
        </w:rPr>
      </w:pPr>
      <w:r w:rsidRPr="00676B2C">
        <w:rPr>
          <w:b/>
          <w:bCs/>
        </w:rPr>
        <w:t xml:space="preserve">Deployment and Maintenance  </w:t>
      </w:r>
    </w:p>
    <w:p w14:paraId="6F166546" w14:textId="5DD77DF6" w:rsidR="00EC265D" w:rsidRPr="00676B2C" w:rsidRDefault="00EC265D" w:rsidP="00EC265D">
      <w:r w:rsidRPr="00676B2C">
        <w:t xml:space="preserve">Deployment strategies must balance risk and speed. Phased rollouts aim at 10% user groups with automated rollback triggers if error rates exceed 1%. Blue-green deployments switch traffic between identical environments with failover in less than a second </w:t>
      </w:r>
      <w:sdt>
        <w:sdtPr>
          <w:alias w:val="To edit, see citavi.com/edit"/>
          <w:tag w:val="CitaviPlaceholder#f7269211-4985-4943-9977-9793648ef1da"/>
          <w:id w:val="1661960492"/>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OTM5MGVmLTJmMmUtNGE2OS04YmJhLWZkNzlkYTJmMTI4YS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NmNzI2OTIxMS00OTg1LTQ5NDMtOTk3Ny05NzkzNjQ4ZWYxZGEiLCJUZXh0IjoiWzNdIiwiV0FJVmVyc2lvbiI6IjYuMTkuMy4xIn0=}</w:instrText>
          </w:r>
          <w:r w:rsidRPr="00676B2C">
            <w:fldChar w:fldCharType="separate"/>
          </w:r>
          <w:r w:rsidR="00D36C5A">
            <w:t>[3]</w:t>
          </w:r>
          <w:r w:rsidRPr="00676B2C">
            <w:fldChar w:fldCharType="end"/>
          </w:r>
        </w:sdtContent>
      </w:sdt>
      <w:r w:rsidRPr="00676B2C">
        <w:t xml:space="preserve">. Maintenance, which takes up 60–70% of total lifecycle costs, covers three areas: corrective actions (hotfixes for serious bugs), adaptive updates (iOS/Android SDK migrations), and perfective improvements (performance tuning) </w:t>
      </w:r>
      <w:sdt>
        <w:sdtPr>
          <w:alias w:val="To edit, see citavi.com/edit"/>
          <w:tag w:val="CitaviPlaceholder#2a8aa094-069e-4c7e-9e4e-8bef64d95c7c"/>
          <w:id w:val="1982040385"/>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NDAzZmRjLTU1NTgtNGE2Mi1hOWZmLTMyZmFlMmE0M2M3Z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yYThhYTA5NC0wNjllLTRjN2UtOWU0ZS04YmVmNjRkOTVjN2MiLCJUZXh0IjoiWzFdIiwiV0FJVmVyc2lvbiI6IjYuMTkuMy4xIn0=}</w:instrText>
          </w:r>
          <w:r w:rsidRPr="00676B2C">
            <w:fldChar w:fldCharType="separate"/>
          </w:r>
          <w:r w:rsidR="00D36C5A">
            <w:t>[1]</w:t>
          </w:r>
          <w:r w:rsidRPr="00676B2C">
            <w:fldChar w:fldCharType="end"/>
          </w:r>
        </w:sdtContent>
      </w:sdt>
      <w:r w:rsidRPr="00676B2C">
        <w:t xml:space="preserve">. Proactive maintenance using log analytics (ELK Stack) and automated alerts reduces mean time to repair by 53%. In contrast, reactive methods increase technical debt by 23% each year </w:t>
      </w:r>
      <w:sdt>
        <w:sdtPr>
          <w:alias w:val="To edit, see citavi.com/edit"/>
          <w:tag w:val="CitaviPlaceholder#e027c58a-8e80-41af-85f8-0fe6504b588f"/>
          <w:id w:val="-684285618"/>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jA1ODhiLWEwNjQtNGNkYi04OTEyLTNkOWRiOGQyYWRmZi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UwMjdjNThhLThlODAtNDFhZi04NWY4LTBmZTY1MDRiNTg4ZiIsIlRleHQiOiJbMl0iLCJXQUlWZXJzaW9uIjoiNi4xOS4zLjEifQ==}</w:instrText>
          </w:r>
          <w:r w:rsidRPr="00676B2C">
            <w:fldChar w:fldCharType="separate"/>
          </w:r>
          <w:r w:rsidR="00D36C5A">
            <w:t>[2]</w:t>
          </w:r>
          <w:r w:rsidRPr="00676B2C">
            <w:fldChar w:fldCharType="end"/>
          </w:r>
        </w:sdtContent>
      </w:sdt>
      <w:r w:rsidRPr="00676B2C">
        <w:t xml:space="preserve">. For long-term web applications, "recycle phases" restart development cycles to change monolithic architectures into microservices, extending system viability by 4–7 years </w:t>
      </w:r>
      <w:sdt>
        <w:sdtPr>
          <w:alias w:val="To edit, see citavi.com/edit"/>
          <w:tag w:val="CitaviPlaceholder#3bf5adb8-c28b-4d4b-acc2-de399c292203"/>
          <w:id w:val="-119144015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ZDg0YzE4LWE3ZmUtNDkwMC04N2U4LTY2NWM0MmU2MDY0Z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zNiZjVhZGI4LWMyOGItNGQ0Yi1hY2MyLWRlMzk5YzI5MjIwMyIsIlRleHQiOiJbMl0iLCJXQUlWZXJzaW9uIjoiNi4xOS4zLjEifQ==}</w:instrText>
          </w:r>
          <w:r w:rsidRPr="00676B2C">
            <w:fldChar w:fldCharType="separate"/>
          </w:r>
          <w:r w:rsidR="00D36C5A">
            <w:t>[2]</w:t>
          </w:r>
          <w:r w:rsidRPr="00676B2C">
            <w:fldChar w:fldCharType="end"/>
          </w:r>
        </w:sdtContent>
      </w:sdt>
      <w:r w:rsidRPr="00676B2C">
        <w:t xml:space="preserve">.  </w:t>
      </w:r>
    </w:p>
    <w:p w14:paraId="49382F75" w14:textId="77777777" w:rsidR="00EC265D" w:rsidRPr="00676B2C" w:rsidRDefault="00EC265D" w:rsidP="00EC265D">
      <w:pPr>
        <w:rPr>
          <w:b/>
          <w:bCs/>
        </w:rPr>
      </w:pPr>
      <w:r w:rsidRPr="00676B2C">
        <w:rPr>
          <w:b/>
          <w:bCs/>
        </w:rPr>
        <w:t xml:space="preserve">Critical Analysis and Emerging Trends  </w:t>
      </w:r>
    </w:p>
    <w:p w14:paraId="0B816D41" w14:textId="616A9E44" w:rsidR="00EC265D" w:rsidRPr="00676B2C" w:rsidRDefault="00EC265D" w:rsidP="00EC265D">
      <w:r w:rsidRPr="00676B2C">
        <w:t xml:space="preserve">The SDLC landscape faces growing pressure from AI disruptions. Machine Learning models now predict requirement changes with 89% accuracy using past project data. Automated code generators like GitHub Copilot cut development efforts by 35% </w:t>
      </w:r>
      <w:sdt>
        <w:sdtPr>
          <w:alias w:val="To edit, see citavi.com/edit"/>
          <w:tag w:val="CitaviPlaceholder#4766dbcc-174b-4bdb-8d35-3bc1f8c0be38"/>
          <w:id w:val="-1553539397"/>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YzczNzNkLTM4MmQtNDdlYi1hNzUxLWJkNjUxOGMyZGJlZ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0NzY2ZGJjYy0xNzRiLTRiZGItOGQzNS0zYmMxZjhjMGJlMzgiLCJUZXh0IjoiWzFdIiwiV0FJVmVyc2lvbiI6IjYuMTkuMy4xIn0=}</w:instrText>
          </w:r>
          <w:r w:rsidRPr="00676B2C">
            <w:fldChar w:fldCharType="separate"/>
          </w:r>
          <w:r w:rsidR="00D36C5A">
            <w:t>[1]</w:t>
          </w:r>
          <w:r w:rsidRPr="00676B2C">
            <w:fldChar w:fldCharType="end"/>
          </w:r>
        </w:sdtContent>
      </w:sdt>
      <w:r w:rsidRPr="00676B2C">
        <w:t xml:space="preserve">. Quantum computing brings significant changes, requiring SDLC adjustments for qubit-based algorithms. Sustainability needs drive "Green SDLC" practices. Energy-efficient coding lowers AWS carbon footprints by 18%, while serverless architectures reduce wasted resources </w:t>
      </w:r>
      <w:sdt>
        <w:sdtPr>
          <w:alias w:val="To edit, see citavi.com/edit"/>
          <w:tag w:val="CitaviPlaceholder#f4f8d2ec-192c-481d-a64f-9070421acdb8"/>
          <w:id w:val="-620771583"/>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MDk2YTk1LWM1YmMtNGNjMS05YWQ4LTRjNTQzY2NjOGNiY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NmNGY4ZDJlYy0xOTJjLTQ4MWQtYTY0Zi05MDcwNDIxYWNkYjgiLCJUZXh0IjoiWzNdIiwiV0FJVmVyc2lvbiI6IjYuMTkuMy4xIn0=}</w:instrText>
          </w:r>
          <w:r w:rsidRPr="00676B2C">
            <w:fldChar w:fldCharType="separate"/>
          </w:r>
          <w:r w:rsidR="00D36C5A">
            <w:t>[3]</w:t>
          </w:r>
          <w:r w:rsidRPr="00676B2C">
            <w:fldChar w:fldCharType="end"/>
          </w:r>
        </w:sdtContent>
      </w:sdt>
      <w:r w:rsidRPr="00676B2C">
        <w:t>. These innovations coexist with ongoing issues, including hybrid model governance, technical debt management, and DevSecOps integration. These challenges highlight that SDLC is evolving as a dynamic discipline rather than remaining a fixed methodology.</w:t>
      </w:r>
    </w:p>
    <w:p w14:paraId="7F49109B" w14:textId="0EBB12E4" w:rsidR="00EC265D" w:rsidRPr="00676B2C" w:rsidRDefault="00EC265D" w:rsidP="00016D53">
      <w:pPr>
        <w:pStyle w:val="Heading2"/>
        <w:numPr>
          <w:ilvl w:val="1"/>
          <w:numId w:val="2"/>
        </w:numPr>
        <w:tabs>
          <w:tab w:val="num" w:pos="0"/>
        </w:tabs>
        <w:ind w:left="576" w:hanging="576"/>
      </w:pPr>
      <w:bookmarkStart w:id="21" w:name="_Toc206336797"/>
      <w:bookmarkStart w:id="22" w:name="_Toc206942821"/>
      <w:r w:rsidRPr="00676B2C">
        <w:lastRenderedPageBreak/>
        <w:t>Planning and Development Phases in SDLC</w:t>
      </w:r>
      <w:bookmarkEnd w:id="21"/>
      <w:bookmarkEnd w:id="22"/>
    </w:p>
    <w:p w14:paraId="310EFAC7" w14:textId="36520C1C" w:rsidR="00EC265D" w:rsidRPr="00676B2C" w:rsidRDefault="00EC265D" w:rsidP="00016D53">
      <w:pPr>
        <w:pStyle w:val="Heading3"/>
        <w:numPr>
          <w:ilvl w:val="2"/>
          <w:numId w:val="2"/>
        </w:numPr>
        <w:tabs>
          <w:tab w:val="num" w:pos="0"/>
        </w:tabs>
        <w:ind w:left="720"/>
      </w:pPr>
      <w:bookmarkStart w:id="23" w:name="_Toc206336798"/>
      <w:bookmarkStart w:id="24" w:name="_Toc206942822"/>
      <w:r w:rsidRPr="00676B2C">
        <w:t>Role of project planning: requirements gathering, scope definition, task estimation.</w:t>
      </w:r>
      <w:bookmarkEnd w:id="23"/>
      <w:bookmarkEnd w:id="24"/>
    </w:p>
    <w:p w14:paraId="26B7707F" w14:textId="6076C74C" w:rsidR="00EC265D" w:rsidRPr="00676B2C" w:rsidRDefault="00EC265D" w:rsidP="00EC265D">
      <w:r w:rsidRPr="00676B2C">
        <w:t>Project planning lays the groundwork for software development. It involves gathering requirements, defining the scope, and estimating tasks. The research highlights different methods and challenges:</w:t>
      </w:r>
      <w:r w:rsidRPr="00676B2C">
        <w:br/>
      </w:r>
      <w:r w:rsidRPr="00676B2C">
        <w:rPr>
          <w:b/>
          <w:bCs/>
        </w:rPr>
        <w:t>Requirements Gathering and Scope Definition</w:t>
      </w:r>
      <w:r w:rsidRPr="00676B2C">
        <w:t>:</w:t>
      </w:r>
      <w:r w:rsidRPr="00676B2C">
        <w:br/>
        <w:t xml:space="preserve">The Waterfall Model </w:t>
      </w:r>
      <w:sdt>
        <w:sdtPr>
          <w:alias w:val="To edit, see citavi.com/edit"/>
          <w:tag w:val="CitaviPlaceholder#0b8d971c-0bd8-44f6-b8cc-07217273eb7d"/>
          <w:id w:val="-347877956"/>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MDJmZWMyLWRjZGUtNGE0Ni1hNGMwLWUyNWQ3MTJlMTZkN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wYjhkOTcxYy0wYmQ4LTQ0ZjYtYjhjYy0wNzIxNzI3M2ViN2QiLCJUZXh0IjoiWzFdIiwiV0FJVmVyc2lvbiI6IjYuMTkuMy4xIn0=}</w:instrText>
          </w:r>
          <w:r w:rsidRPr="00676B2C">
            <w:fldChar w:fldCharType="separate"/>
          </w:r>
          <w:r w:rsidR="00D36C5A">
            <w:t>[1]</w:t>
          </w:r>
          <w:r w:rsidRPr="00676B2C">
            <w:fldChar w:fldCharType="end"/>
          </w:r>
        </w:sdtContent>
      </w:sdt>
      <w:r w:rsidRPr="00676B2C">
        <w:t xml:space="preserve"> emphasizes careful upfront requirements analysis. This approach produces a formal Software Requirements Specification (SRS) document, which aims to finalize requirements before proceeding. This model assumes that requirements will change rarely, but it can lead to problems if the initial analysis is inadequate.</w:t>
      </w:r>
      <w:r w:rsidRPr="00676B2C">
        <w:br/>
        <w:t xml:space="preserve">Web Engineering principles </w:t>
      </w:r>
      <w:sdt>
        <w:sdtPr>
          <w:alias w:val="To edit, see citavi.com/edit"/>
          <w:tag w:val="CitaviPlaceholder#238325b8-6486-48ae-8ec2-5789c9614492"/>
          <w:id w:val="1646476838"/>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mMGJjZGEwLTE5OWUtNGUyZi05N2NkLTU0ZjE3MTdkODNiZ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yMzgzMjViOC02NDg2LTQ4YWUtOGVjMi01Nzg5Yzk2MTQ0OTIiLCJUZXh0IjoiWzNdIiwiV0FJVmVyc2lvbiI6IjYuMTkuMy4xIn0=}</w:instrText>
          </w:r>
          <w:r w:rsidRPr="00676B2C">
            <w:fldChar w:fldCharType="separate"/>
          </w:r>
          <w:r w:rsidR="00D36C5A">
            <w:t>[3]</w:t>
          </w:r>
          <w:r w:rsidRPr="00676B2C">
            <w:fldChar w:fldCharType="end"/>
          </w:r>
        </w:sdtContent>
      </w:sdt>
      <w:r w:rsidRPr="00676B2C">
        <w:t xml:space="preserve"> note the difficulties in adjusting requirements for web applications due to fast development cycles and changing security needs. While they acknowledge that Waterfall is suitable for well-defined projects, they advocate for using iterative models like Agile, Spiral, or Prototype. These models are better equipped to handle shifting user needs and feedback during planning. Techniques like wireframing and creating Documents of Understanding (DoU) with screens are recommended as useful practices in requirement analysis </w:t>
      </w:r>
      <w:sdt>
        <w:sdtPr>
          <w:alias w:val="To edit, see citavi.com/edit"/>
          <w:tag w:val="CitaviPlaceholder#6d5c05c6-283d-41be-acba-2c7042d4afa3"/>
          <w:id w:val="207901258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ZTc1Y2M3LThjZjYtNDEzNi1iODI5LTFjZmYxYmJkNjlkYy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zZkNWMwNWM2LTI4M2QtNDFiZS1hY2JhLTJjNzA0MmQ0YWZhMyIsIlRleHQiOiJbMl0iLCJXQUlWZXJzaW9uIjoiNi4xOS4zLjEifQ==}</w:instrText>
          </w:r>
          <w:r w:rsidRPr="00676B2C">
            <w:fldChar w:fldCharType="separate"/>
          </w:r>
          <w:r w:rsidR="00D36C5A">
            <w:t>[2]</w:t>
          </w:r>
          <w:r w:rsidRPr="00676B2C">
            <w:fldChar w:fldCharType="end"/>
          </w:r>
        </w:sdtContent>
      </w:sdt>
      <w:r w:rsidRPr="00676B2C">
        <w:br/>
        <w:t xml:space="preserve">The CDP Model </w:t>
      </w:r>
      <w:sdt>
        <w:sdtPr>
          <w:alias w:val="To edit, see citavi.com/edit"/>
          <w:tag w:val="CitaviPlaceholder#a4634008-381d-41e0-8c0d-75855ead5aed"/>
          <w:id w:val="-940369656"/>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NjEyNTg1LWIzZGQtNGU5ZS05YWNhLWEwZWQ2NjgxNWNlM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E0NjM0MDA4LTM4MWQtNDFlMC04YzBkLTc1ODU1ZWFkNWFlZCIsIlRleHQiOiJbMl0iLCJXQUlWZXJzaW9uIjoiNi4xOS4zLjEifQ==}</w:instrText>
          </w:r>
          <w:r w:rsidRPr="00676B2C">
            <w:fldChar w:fldCharType="separate"/>
          </w:r>
          <w:r w:rsidR="00D36C5A">
            <w:t>[2]</w:t>
          </w:r>
          <w:r w:rsidRPr="00676B2C">
            <w:fldChar w:fldCharType="end"/>
          </w:r>
        </w:sdtContent>
      </w:sdt>
      <w:r w:rsidRPr="00676B2C">
        <w:t xml:space="preserve"> breaks down sub-practices in requirement gathering. It lists "Wire-framing," "Document of Understanding (with screens)," and "Scope of Work (SOW)" as Method 1, 2, and 3 for the "Requirement Gathering or Analysis (SRS Preparation)" phase. It also highlights SRS Review through "Intra Team Review" and "Inter Team Review."</w:t>
      </w:r>
      <w:r w:rsidRPr="00676B2C">
        <w:br/>
      </w:r>
      <w:r w:rsidRPr="00676B2C">
        <w:br/>
      </w:r>
      <w:r w:rsidRPr="00676B2C">
        <w:rPr>
          <w:b/>
          <w:bCs/>
        </w:rPr>
        <w:t>Task Estimation and Resource Planning</w:t>
      </w:r>
      <w:r w:rsidRPr="00676B2C">
        <w:t>:</w:t>
      </w:r>
      <w:r w:rsidRPr="00676B2C">
        <w:br/>
        <w:t xml:space="preserve">A significant finding from the Waterfall simulation study </w:t>
      </w:r>
      <w:sdt>
        <w:sdtPr>
          <w:alias w:val="To edit, see citavi.com/edit"/>
          <w:tag w:val="CitaviPlaceholder#3f4bcde3-bf3d-444c-9344-08995a8b0467"/>
          <w:id w:val="-2075351010"/>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jNzZmNmFiLTI5YWMtNDVhYy1hZGU0LWRhNGJiMWFlYmJiY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zZjRiY2RlMy1iZjNkLTQ0NGMtOTM0NC0wODk5NWE4YjA0NjciLCJUZXh0IjoiWzFdIiwiV0FJVmVyc2lvbiI6IjYuMTkuMy4xIn0=}</w:instrText>
          </w:r>
          <w:r w:rsidRPr="00676B2C">
            <w:fldChar w:fldCharType="separate"/>
          </w:r>
          <w:r w:rsidR="00D36C5A">
            <w:t>[1]</w:t>
          </w:r>
          <w:r w:rsidRPr="00676B2C">
            <w:fldChar w:fldCharType="end"/>
          </w:r>
        </w:sdtContent>
      </w:sdt>
      <w:r w:rsidRPr="00676B2C">
        <w:t xml:space="preserve"> is its focus on estimating resources and identifying bottlenecks. The study employs discrete-event simulation with the SimPy framework in Python to model resource needs for analysts, designers, </w:t>
      </w:r>
      <w:r w:rsidRPr="00676B2C">
        <w:lastRenderedPageBreak/>
        <w:t>programmers, testers, and maintenance staff based on project size (small, medium, large). It demonstrates that an initial resource allocation, such as 10 programmers, can create considerable bottlenecks during implementation, causing delays. A "stepwise algorithm" refines resource allocation until "zero-wait time" is achieved, increasing the programmer count to 38. This highlights the importance and difficulty of precise resource estimation during planning.</w:t>
      </w:r>
      <w:r w:rsidRPr="00676B2C">
        <w:br/>
        <w:t xml:space="preserve">The CDP Model </w:t>
      </w:r>
      <w:sdt>
        <w:sdtPr>
          <w:alias w:val="To edit, see citavi.com/edit"/>
          <w:tag w:val="CitaviPlaceholder#d7f9b418-683b-4554-a520-86a10f48e549"/>
          <w:id w:val="144835412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zhiY2RjLTYzZWItNGVkYy05MjcxLTcyNTEwMmI4ODM4M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Q3ZjliNDE4LTY4M2ItNDU1NC1hNTIwLTg2YTEwZjQ4ZTU0OSIsIlRleHQiOiJbMl0iLCJXQUlWZXJzaW9uIjoiNi4xOS4zLjEifQ==}</w:instrText>
          </w:r>
          <w:r w:rsidRPr="00676B2C">
            <w:fldChar w:fldCharType="separate"/>
          </w:r>
          <w:r w:rsidR="00D36C5A">
            <w:t>[2]</w:t>
          </w:r>
          <w:r w:rsidRPr="00676B2C">
            <w:fldChar w:fldCharType="end"/>
          </w:r>
        </w:sdtContent>
      </w:sdt>
      <w:r w:rsidRPr="00676B2C">
        <w:t xml:space="preserve"> places planning within the CMMI framework, linking business goals, such as delivering on time and meeting estimated efforts, to Process Performance Objectives (PPOs). It identifies metrics like "Requirement Analysis Effort per point" as key factors (X-factors) affecting PPOs. Process Performance Baselines (PPBs) and Process Performance Models (PPMs) are developed using historical project data and statistical tools like Minitab to support future project estimation and planning.</w:t>
      </w:r>
      <w:r w:rsidRPr="00676B2C">
        <w:br/>
      </w:r>
      <w:r w:rsidRPr="00676B2C">
        <w:br/>
      </w:r>
      <w:r w:rsidRPr="00676B2C">
        <w:rPr>
          <w:b/>
          <w:bCs/>
        </w:rPr>
        <w:t>Methodologies, Frameworks, and Tools</w:t>
      </w:r>
      <w:r w:rsidRPr="00676B2C">
        <w:t>:</w:t>
      </w:r>
      <w:r w:rsidRPr="00676B2C">
        <w:br/>
        <w:t xml:space="preserve">Models include Waterfall (rigid, sequential), Iterative/Incremental (flexible, includes feedback), Spiral (risk-driven), Agile (user-focused, iterative), Prototype (clarifies uncertain requirements), and V-Model (links development phases to testing). The choice of model relies on project stability </w:t>
      </w:r>
      <w:sdt>
        <w:sdtPr>
          <w:alias w:val="To edit, see citavi.com/edit"/>
          <w:tag w:val="CitaviPlaceholder#89605432-b606-4d09-a549-abeae98e72e2"/>
          <w:id w:val="-653912729"/>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TdiYTFiLThhYWYtNGE4ZS04YTEzLWZhMzdkYzY2NjU4Z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4OTYwNTQzMi1iNjA2LTRkMDktYTU0OS1hYmVhZTk4ZTcyZTIiLCJUZXh0IjoiWzNdIiwiV0FJVmVyc2lvbiI6IjYuMTkuMy4xIn0=}</w:instrText>
          </w:r>
          <w:r w:rsidRPr="00676B2C">
            <w:fldChar w:fldCharType="separate"/>
          </w:r>
          <w:r w:rsidR="00D36C5A">
            <w:t>[3]</w:t>
          </w:r>
          <w:r w:rsidRPr="00676B2C">
            <w:fldChar w:fldCharType="end"/>
          </w:r>
        </w:sdtContent>
      </w:sdt>
      <w:r w:rsidRPr="00676B2C">
        <w:t>.</w:t>
      </w:r>
      <w:r w:rsidRPr="00676B2C">
        <w:br/>
      </w:r>
      <w:r w:rsidRPr="00676B2C">
        <w:br/>
      </w:r>
      <w:r w:rsidRPr="00676B2C">
        <w:rPr>
          <w:b/>
          <w:bCs/>
        </w:rPr>
        <w:t>Frameworks</w:t>
      </w:r>
      <w:r w:rsidRPr="00676B2C">
        <w:t xml:space="preserve">: CMMI (Capability Maturity Model Integration) provides a systematic approach with defined process areas, such as Requirements Management (REQM), Project Planning (PP), and Project Monitoring and Control (PMC). These assist in improving planning maturity and establishing best practices like PPBs and PPMs </w:t>
      </w:r>
      <w:sdt>
        <w:sdtPr>
          <w:alias w:val="To edit, see citavi.com/edit"/>
          <w:tag w:val="CitaviPlaceholder#a50c617c-666e-4d90-8308-7b6f500cec21"/>
          <w:id w:val="1803654497"/>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MTZkODkwLTdkODAtNDJjMC04NGY4LWU4YTI3YmZjOTQ3N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E1MGM2MTdjLTY2NmUtNGQ5MC04MzA4LTdiNmY1MDBjZWMyMSIsIlRleHQiOiJbMl0iLCJXQUlWZXJzaW9uIjoiNi4xOS4zLjEifQ==}</w:instrText>
          </w:r>
          <w:r w:rsidRPr="00676B2C">
            <w:fldChar w:fldCharType="separate"/>
          </w:r>
          <w:r w:rsidR="00D36C5A">
            <w:t>[2]</w:t>
          </w:r>
          <w:r w:rsidRPr="00676B2C">
            <w:fldChar w:fldCharType="end"/>
          </w:r>
        </w:sdtContent>
      </w:sdt>
      <w:r w:rsidRPr="00676B2C">
        <w:t>.</w:t>
      </w:r>
      <w:r w:rsidRPr="00676B2C">
        <w:br/>
        <w:t xml:space="preserve">Tools include discrete-event simulation (SimPy) for resource estimation and predicting bottlenecks </w:t>
      </w:r>
      <w:sdt>
        <w:sdtPr>
          <w:alias w:val="To edit, see citavi.com/edit"/>
          <w:tag w:val="CitaviPlaceholder#d4cd9f21-6e82-4694-839c-a2bf36c59ba5"/>
          <w:id w:val="-1573196059"/>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2FhNTRiLTY5MzMtNDM3Zi04ZDc5LTZiNzg0NWM5M2E3M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NkNGNkOWYyMS02ZTgyLTQ2OTQtODM5Yy1hMmJmMzZjNTliYTUiLCJUZXh0IjoiWzFdIiwiV0FJVmVyc2lvbiI6IjYuMTkuMy4xIn0=}</w:instrText>
          </w:r>
          <w:r w:rsidRPr="00676B2C">
            <w:fldChar w:fldCharType="separate"/>
          </w:r>
          <w:r w:rsidR="00D36C5A">
            <w:t>[1]</w:t>
          </w:r>
          <w:r w:rsidRPr="00676B2C">
            <w:fldChar w:fldCharType="end"/>
          </w:r>
        </w:sdtContent>
      </w:sdt>
      <w:r w:rsidRPr="00676B2C">
        <w:t xml:space="preserve">, statistical analysis tools like Minitab for normality testing, control charting, ANOVA, and developing PPBs/PPMs, and MS Excel for recording data and calculating metrics </w:t>
      </w:r>
      <w:sdt>
        <w:sdtPr>
          <w:alias w:val="To edit, see citavi.com/edit"/>
          <w:tag w:val="CitaviPlaceholder#364fc1ec-be20-4d74-9824-b4992d5c7b69"/>
          <w:id w:val="34490206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mY5ZGU5LTY0YjMtNGRlNy04MzM1LTMzMGY5N2JiMmVmM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zM2NGZjMWVjLWJlMjAtNGQ3NC05ODI0LWI0OTkyZDVjN2I2OSIsIlRleHQiOiJbMl0iLCJXQUlWZXJzaW9uIjoiNi4xOS4zLjEifQ==}</w:instrText>
          </w:r>
          <w:r w:rsidRPr="00676B2C">
            <w:fldChar w:fldCharType="separate"/>
          </w:r>
          <w:r w:rsidR="00D36C5A">
            <w:t>[2]</w:t>
          </w:r>
          <w:r w:rsidRPr="00676B2C">
            <w:fldChar w:fldCharType="end"/>
          </w:r>
        </w:sdtContent>
      </w:sdt>
      <w:r w:rsidRPr="00676B2C">
        <w:t>.</w:t>
      </w:r>
    </w:p>
    <w:p w14:paraId="6663878F" w14:textId="07E7F7D0" w:rsidR="00EC265D" w:rsidRPr="00676B2C" w:rsidRDefault="00EC265D" w:rsidP="00EC265D">
      <w:r w:rsidRPr="00676B2C">
        <w:br/>
      </w:r>
      <w:r w:rsidRPr="00676B2C">
        <w:rPr>
          <w:b/>
          <w:bCs/>
        </w:rPr>
        <w:t>Comparison</w:t>
      </w:r>
      <w:r w:rsidRPr="00676B2C">
        <w:t xml:space="preserve">: The Waterfall paper </w:t>
      </w:r>
      <w:sdt>
        <w:sdtPr>
          <w:alias w:val="To edit, see citavi.com/edit"/>
          <w:tag w:val="CitaviPlaceholder#491e8709-7606-4d2f-bec6-ffcc0de74437"/>
          <w:id w:val="-77128792"/>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wNjZjMWExLTRiODctNDdhNC1hN2NkLTBjZDAyMGU2NzhkN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0OTFlODcwOS03NjA2LTRkMmYtYmVjNi1mZmNjMGRlNzQ0MzciLCJUZXh0IjoiWzFdIiwiV0FJVmVyc2lvbiI6IjYuMTkuMy4xIn0=}</w:instrText>
          </w:r>
          <w:r w:rsidRPr="00676B2C">
            <w:fldChar w:fldCharType="separate"/>
          </w:r>
          <w:r w:rsidR="00D36C5A">
            <w:t>[1]</w:t>
          </w:r>
          <w:r w:rsidRPr="00676B2C">
            <w:fldChar w:fldCharType="end"/>
          </w:r>
        </w:sdtContent>
      </w:sdt>
      <w:r w:rsidRPr="00676B2C">
        <w:t xml:space="preserve"> presents a quantitative, simulation-based </w:t>
      </w:r>
      <w:r w:rsidRPr="00676B2C">
        <w:lastRenderedPageBreak/>
        <w:t xml:space="preserve">method for resource estimation in a rigid planning phase. The Web Engineering paper </w:t>
      </w:r>
      <w:sdt>
        <w:sdtPr>
          <w:alias w:val="To edit, see citavi.com/edit"/>
          <w:tag w:val="CitaviPlaceholder#74f8cbe4-27bd-4ca3-ae7a-fcd2afbb8fcd"/>
          <w:id w:val="-1729989273"/>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NDY0MzM5LWYxOGItNDFjOC1iODRlLWVkZDZhZDg1Y2VmZ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3NGY4Y2JlNC0yN2JkLTRjYTMtYWU3YS1mY2QyYWZiYjhmY2QiLCJUZXh0IjoiWzNdIiwiV0FJVmVyc2lvbiI6IjYuMTkuMy4xIn0=}</w:instrText>
          </w:r>
          <w:r w:rsidRPr="00676B2C">
            <w:fldChar w:fldCharType="separate"/>
          </w:r>
          <w:r w:rsidR="00D36C5A">
            <w:t>[3]</w:t>
          </w:r>
          <w:r w:rsidRPr="00676B2C">
            <w:fldChar w:fldCharType="end"/>
          </w:r>
        </w:sdtContent>
      </w:sdt>
      <w:r w:rsidRPr="00676B2C">
        <w:t xml:space="preserve"> contrasts this with the need for flexibility in web projects and supports iterative models. The CDP paper </w:t>
      </w:r>
      <w:sdt>
        <w:sdtPr>
          <w:alias w:val="To edit, see citavi.com/edit"/>
          <w:tag w:val="CitaviPlaceholder#904df2c1-aa0f-4d8a-ab81-b01c272dd4ae"/>
          <w:id w:val="2110002903"/>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TEwZmMyLTcwZmMtNDA3MS1iZGNhLTM2ODkwZjlmYzUzNy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zkwNGRmMmMxLWFhMGYtNGQ4YS1hYjgxLWIwMWMyNzJkZDRhZSIsIlRleHQiOiJbMl0iLCJXQUlWZXJzaW9uIjoiNi4xOS4zLjEifQ==}</w:instrText>
          </w:r>
          <w:r w:rsidRPr="00676B2C">
            <w:fldChar w:fldCharType="separate"/>
          </w:r>
          <w:r w:rsidR="00D36C5A">
            <w:t>[2]</w:t>
          </w:r>
          <w:r w:rsidRPr="00676B2C">
            <w:fldChar w:fldCharType="end"/>
          </w:r>
        </w:sdtContent>
      </w:sdt>
      <w:r w:rsidRPr="00676B2C">
        <w:t xml:space="preserve"> offers an in-depth look at planning sub-practices within a CMMI-based quality framework, focusing on measurement and historical data. Pandey et al. provide a general overview that reinforces the essential role of requirement analysis and SRS.</w:t>
      </w:r>
    </w:p>
    <w:p w14:paraId="13546779" w14:textId="143FBBF2" w:rsidR="00EC265D" w:rsidRPr="00676B2C" w:rsidRDefault="00EC265D" w:rsidP="00016D53">
      <w:pPr>
        <w:pStyle w:val="Heading3"/>
        <w:numPr>
          <w:ilvl w:val="2"/>
          <w:numId w:val="2"/>
        </w:numPr>
        <w:tabs>
          <w:tab w:val="num" w:pos="0"/>
        </w:tabs>
        <w:ind w:left="720"/>
      </w:pPr>
      <w:bookmarkStart w:id="25" w:name="_Toc206336799"/>
      <w:bookmarkStart w:id="26" w:name="_Toc206942823"/>
      <w:r w:rsidRPr="00676B2C">
        <w:t>Role of development: coding, integration, and initial testing.</w:t>
      </w:r>
      <w:bookmarkEnd w:id="25"/>
      <w:bookmarkEnd w:id="26"/>
    </w:p>
    <w:p w14:paraId="28123D5D" w14:textId="77777777" w:rsidR="00EC265D" w:rsidRPr="00676B2C" w:rsidRDefault="00EC265D" w:rsidP="00EC265D">
      <w:r w:rsidRPr="00676B2C">
        <w:t>The development phase turns design specifications into functional software through coding, integration, and initial testing.</w:t>
      </w:r>
    </w:p>
    <w:p w14:paraId="5EC8D94C" w14:textId="77777777" w:rsidR="00EC265D" w:rsidRPr="00676B2C" w:rsidRDefault="00EC265D" w:rsidP="00EC265D">
      <w:r w:rsidRPr="00676B2C">
        <w:rPr>
          <w:b/>
          <w:bCs/>
        </w:rPr>
        <w:t>Coding Practices</w:t>
      </w:r>
      <w:r w:rsidRPr="00676B2C">
        <w:t>:</w:t>
      </w:r>
    </w:p>
    <w:p w14:paraId="5A452182" w14:textId="6BE3176F" w:rsidR="00EC265D" w:rsidRPr="00676B2C" w:rsidRDefault="00EC265D" w:rsidP="00EC265D">
      <w:r w:rsidRPr="00676B2C">
        <w:t xml:space="preserve">The Waterfall model describes development as the phase where the software design becomes a set of programs or program units based on the Low-Level Design (LLD). It uses coding tools, such as compilers and debuggers, along with languages like C, C++, Python, Java, and PHP </w:t>
      </w:r>
      <w:sdt>
        <w:sdtPr>
          <w:alias w:val="To edit, see citavi.com/edit"/>
          <w:tag w:val="CitaviPlaceholder#b1712164-2f6d-42a7-8e1d-24ca9f695a71"/>
          <w:id w:val="-390653448"/>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MzMzOGVjLTRjZWEtNDJjMC1iZjZiLTFhZWU0ZTMzODg3My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NiMTcxMjE2NC0yZjZkLTQyYTctOGUxZC0yNGNhOWY2OTVhNzEiLCJUZXh0IjoiWzFdIiwiV0FJVmVyc2lvbiI6IjYuMTkuMy4xIn0=}</w:instrText>
          </w:r>
          <w:r w:rsidRPr="00676B2C">
            <w:fldChar w:fldCharType="separate"/>
          </w:r>
          <w:r w:rsidR="00D36C5A">
            <w:t>[1]</w:t>
          </w:r>
          <w:r w:rsidRPr="00676B2C">
            <w:fldChar w:fldCharType="end"/>
          </w:r>
        </w:sdtContent>
      </w:sdt>
      <w:r w:rsidRPr="00676B2C">
        <w:t>.</w:t>
      </w:r>
    </w:p>
    <w:p w14:paraId="29235D75" w14:textId="6722BB15" w:rsidR="00EC265D" w:rsidRPr="00676B2C" w:rsidRDefault="00EC265D" w:rsidP="00EC265D">
      <w:r w:rsidRPr="00676B2C">
        <w:t xml:space="preserve">Web Engineering principles focus on technologies and architectures suitable for the web. This includes Client-Server Architecture, RESTful APIs, Asynchronous Communication (AJAX, WebSockets), and Responsive Design </w:t>
      </w:r>
      <w:sdt>
        <w:sdtPr>
          <w:alias w:val="To edit, see citavi.com/edit"/>
          <w:tag w:val="CitaviPlaceholder#a604a23a-6e46-4800-afb9-2791abb369c9"/>
          <w:id w:val="-1365748084"/>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YjkyMmNlLTkwMGUtNGM0My1iMDIzLTllYjIwMmRiMjViY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NhNjA0YTIzYS02ZTQ2LTQ4MDAtYWZiOS0yNzkxYWJiMzY5YzkiLCJUZXh0IjoiWzNdIiwiV0FJVmVyc2lvbiI6IjYuMTkuMy4xIn0=}</w:instrText>
          </w:r>
          <w:r w:rsidRPr="00676B2C">
            <w:fldChar w:fldCharType="separate"/>
          </w:r>
          <w:r w:rsidR="00D36C5A">
            <w:t>[3]</w:t>
          </w:r>
          <w:r w:rsidRPr="00676B2C">
            <w:fldChar w:fldCharType="end"/>
          </w:r>
        </w:sdtContent>
      </w:sdt>
      <w:r w:rsidRPr="00676B2C">
        <w:t>.</w:t>
      </w:r>
    </w:p>
    <w:p w14:paraId="4CC51431" w14:textId="1FBC840E" w:rsidR="00EC265D" w:rsidRPr="00676B2C" w:rsidRDefault="00EC265D" w:rsidP="00EC265D">
      <w:r w:rsidRPr="00676B2C">
        <w:t xml:space="preserve">The CDP Model </w:t>
      </w:r>
      <w:sdt>
        <w:sdtPr>
          <w:alias w:val="To edit, see citavi.com/edit"/>
          <w:tag w:val="CitaviPlaceholder#67a7f8e7-94c7-4f29-bab2-be7613150e18"/>
          <w:id w:val="-195084244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ZTAzNjdlLWE0NmYtNDhmOC04MjZmLWYwYjJiZmI0YTIyNi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zY3YTdmOGU3LTk0YzctNGYyOS1iYWIyLWJlNzYxMzE1MGUxOCIsIlRleHQiOiJbMl0iLCJXQUlWZXJzaW9uIjoiNi4xOS4zLjEifQ==}</w:instrText>
          </w:r>
          <w:r w:rsidRPr="00676B2C">
            <w:fldChar w:fldCharType="separate"/>
          </w:r>
          <w:r w:rsidR="00D36C5A">
            <w:t>[2]</w:t>
          </w:r>
          <w:r w:rsidRPr="00676B2C">
            <w:fldChar w:fldCharType="end"/>
          </w:r>
        </w:sdtContent>
      </w:sdt>
      <w:r w:rsidRPr="00676B2C">
        <w:t xml:space="preserve"> categorizes development (Coding, including Unit Testing) into sub-practices: Reusable Code, Non-Reusable Code, and Third-Party Components. It specifically includes Unit Testing in the development phase. It also requires Code Review through methods such as Sample Based, Run Complete Checklist, and Expert Review.</w:t>
      </w:r>
    </w:p>
    <w:p w14:paraId="3FA4689A" w14:textId="77777777" w:rsidR="00EC265D" w:rsidRPr="00676B2C" w:rsidRDefault="00EC265D" w:rsidP="00EC265D">
      <w:r w:rsidRPr="00676B2C">
        <w:rPr>
          <w:b/>
          <w:bCs/>
        </w:rPr>
        <w:t>Integration &amp; Initial Testing</w:t>
      </w:r>
      <w:r w:rsidRPr="00676B2C">
        <w:t>:</w:t>
      </w:r>
    </w:p>
    <w:p w14:paraId="214DBCC1" w14:textId="4D5EFD95" w:rsidR="00EC265D" w:rsidRPr="00676B2C" w:rsidRDefault="00EC265D" w:rsidP="00EC265D">
      <w:r w:rsidRPr="00676B2C">
        <w:t xml:space="preserve">Typically, Waterfall postpones integration and system testing to a separate phase after development </w:t>
      </w:r>
      <w:sdt>
        <w:sdtPr>
          <w:alias w:val="To edit, see citavi.com/edit"/>
          <w:tag w:val="CitaviPlaceholder#aee5d024-62ed-490c-b2fc-defbcb57d501"/>
          <w:id w:val="70137019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NjhiMDRhLTZkMmUtNDgwYi1iMGZmLTg5OGJhOTRiNzY0ZiIsIlJhbmdlTGVuZ3RoIjoy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Sx7IiRpZCI6IjEyIiwiJHR5cGUiOiJTd2lzc0FjYWRlbWljLkNpdGF2aS5DaXRhdGlvbnMuV29yZFBsYWNlaG9sZGVyRW50cnksIFN3aXNzQWNhZGVtaWMuQ2l0YXZpIiwiSWQiOiIxOGUxMjJjZC00ZTcwLTRiODYtOWQwNy1jYzZhZmIzOGM2NDgiLCJSYW5nZVN0YXJ0IjoyLCJSYW5nZUxlbmd0aCI6NCwiUmVmZXJlbmNlSWQiOiJmY2JkZDFiYy0yOWI2LTRlMDMtYWIxMi0zYzk3MGU2MWYwYzQ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}</w:instrText>
          </w:r>
          <w:r w:rsidRPr="00676B2C">
            <w:fldChar w:fldCharType="separate"/>
          </w:r>
          <w:r w:rsidR="00D36C5A">
            <w:t>[1, 7]</w:t>
          </w:r>
          <w:r w:rsidRPr="00676B2C">
            <w:fldChar w:fldCharType="end"/>
          </w:r>
        </w:sdtContent>
      </w:sdt>
    </w:p>
    <w:p w14:paraId="3E4F05AA" w14:textId="340698B0" w:rsidR="00EC265D" w:rsidRPr="00676B2C" w:rsidRDefault="00EC265D" w:rsidP="00EC265D">
      <w:r w:rsidRPr="00676B2C">
        <w:lastRenderedPageBreak/>
        <w:t xml:space="preserve">Iterative/Incremental models, which include Agile and Web Engineering approaches, combine development, integration, and testing within each iteration or sprint. This process allows for continuous validation of smaller components </w:t>
      </w:r>
      <w:sdt>
        <w:sdtPr>
          <w:alias w:val="To edit, see citavi.com/edit"/>
          <w:tag w:val="CitaviPlaceholder#8270d1f4-f9a3-435a-b75f-ae2d20d81fa5"/>
          <w:id w:val="1996135765"/>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GRiODA2LWUwODItNDJkMC04ODU5LWQ1ZWQ1OTMyMmZmNC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4MjcwZDFmNC1mOWEzLTQzNWEtYjc1Zi1hZTJkMjBkODFmYTUiLCJUZXh0IjoiWzNdIiwiV0FJVmVyc2lvbiI6IjYuMTkuMy4xIn0=}</w:instrText>
          </w:r>
          <w:r w:rsidRPr="00676B2C">
            <w:fldChar w:fldCharType="separate"/>
          </w:r>
          <w:r w:rsidR="00D36C5A">
            <w:t>[3]</w:t>
          </w:r>
          <w:r w:rsidRPr="00676B2C">
            <w:fldChar w:fldCharType="end"/>
          </w:r>
        </w:sdtContent>
      </w:sdt>
      <w:r w:rsidRPr="00676B2C">
        <w:t>.</w:t>
      </w:r>
    </w:p>
    <w:p w14:paraId="78992485" w14:textId="1EC5D1CA" w:rsidR="00EC265D" w:rsidRPr="00676B2C" w:rsidRDefault="00EC265D" w:rsidP="00EC265D">
      <w:r w:rsidRPr="00676B2C">
        <w:t xml:space="preserve">Web Engineering emphasizes Continuous Integration and Continuous Deployment (CI/CD) as key practices within the DevOps model. These practices automate the build, testing, and deployment processes </w:t>
      </w:r>
      <w:sdt>
        <w:sdtPr>
          <w:alias w:val="To edit, see citavi.com/edit"/>
          <w:tag w:val="CitaviPlaceholder#26387a6f-f727-4110-bf5d-ab88ccaa74b3"/>
          <w:id w:val="77880443"/>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iZjg0ZGFjLWE2ODgtNGYyZi1iZTE5LWYxMWJjNWNkMGFhZS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yNjM4N2E2Zi1mNzI3LTQxMTAtYmY1ZC1hYjg4Y2NhYTc0YjMiLCJUZXh0IjoiWzNdIiwiV0FJVmVyc2lvbiI6IjYuMTkuMy4xIn0=}</w:instrText>
          </w:r>
          <w:r w:rsidRPr="00676B2C">
            <w:fldChar w:fldCharType="separate"/>
          </w:r>
          <w:r w:rsidR="00D36C5A">
            <w:t>[3]</w:t>
          </w:r>
          <w:r w:rsidRPr="00676B2C">
            <w:fldChar w:fldCharType="end"/>
          </w:r>
        </w:sdtContent>
      </w:sdt>
      <w:r w:rsidRPr="00676B2C">
        <w:t>.</w:t>
      </w:r>
    </w:p>
    <w:p w14:paraId="261AF363" w14:textId="03E71EF9" w:rsidR="00EC265D" w:rsidRPr="00676B2C" w:rsidRDefault="00EC265D" w:rsidP="00EC265D">
      <w:r w:rsidRPr="00676B2C">
        <w:t xml:space="preserve">The CDP Model differentiates between unit testing (done during development) and later quality control (QC) activities. QC Test Preparation includes creating Detailed Scenario-Based Test Cases, a Simplified Checklist, or tests Separate for Functional and Non-Functional/UI. QC Testing then includes Test Case Driven Testing, Ad-Hoc Testing, and Functional and Performance Testing </w:t>
      </w:r>
      <w:sdt>
        <w:sdtPr>
          <w:alias w:val="To edit, see citavi.com/edit"/>
          <w:tag w:val="CitaviPlaceholder#eff04990-beb3-4355-9aa9-6c3fd7c454de"/>
          <w:id w:val="-796442052"/>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NmIzZjM1LTE1NjAtNDQ2NS1hYmI1LTMwZWU5NTc2YjNmN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VmZjA0OTkwLWJlYjMtNDM1NS05YWE5LTZjM2ZkN2M0NTRkZSIsIlRleHQiOiJbMl0iLCJXQUlWZXJzaW9uIjoiNi4xOS4zLjEifQ==}</w:instrText>
          </w:r>
          <w:r w:rsidRPr="00676B2C">
            <w:fldChar w:fldCharType="separate"/>
          </w:r>
          <w:r w:rsidR="00D36C5A">
            <w:t>[2]</w:t>
          </w:r>
          <w:r w:rsidRPr="00676B2C">
            <w:fldChar w:fldCharType="end"/>
          </w:r>
        </w:sdtContent>
      </w:sdt>
      <w:r w:rsidRPr="00676B2C">
        <w:t>.</w:t>
      </w:r>
    </w:p>
    <w:p w14:paraId="72F7D42F" w14:textId="77777777" w:rsidR="00EC265D" w:rsidRPr="00676B2C" w:rsidRDefault="00EC265D" w:rsidP="00EC265D">
      <w:r w:rsidRPr="00676B2C">
        <w:rPr>
          <w:b/>
          <w:bCs/>
        </w:rPr>
        <w:t>Evolution/Variation in Approaches</w:t>
      </w:r>
      <w:r w:rsidRPr="00676B2C">
        <w:t>:</w:t>
      </w:r>
    </w:p>
    <w:p w14:paraId="28940A42" w14:textId="081712D7" w:rsidR="00EC265D" w:rsidRPr="00676B2C" w:rsidRDefault="00EC265D" w:rsidP="00EC265D">
      <w:r w:rsidRPr="00676B2C">
        <w:t xml:space="preserve">A clear change is evident from the strictly sequential coding phase in Waterfall to the integrated development and testing cycles in Iterative/Agile models, and the highly automated CI/CD pipelines in DevOps </w:t>
      </w:r>
      <w:sdt>
        <w:sdtPr>
          <w:alias w:val="To edit, see citavi.com/edit"/>
          <w:tag w:val="CitaviPlaceholder#34bd8365-a6f9-46ac-a37e-c5cf69fb71fd"/>
          <w:id w:val="-161203770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NmRmNTg2LWZhNjUtNGEwMi1iZjJhLTA4Mjg5MjM3MjM5MS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zNGJkODM2NS1hNmY5LTQ2YWMtYTM3ZS1jNWNmNjlmYjcxZmQiLCJUZXh0IjoiWzNdIiwiV0FJVmVyc2lvbiI6IjYuMTkuMy4xIn0=}</w:instrText>
          </w:r>
          <w:r w:rsidRPr="00676B2C">
            <w:fldChar w:fldCharType="separate"/>
          </w:r>
          <w:r w:rsidR="00D36C5A">
            <w:t>[3]</w:t>
          </w:r>
          <w:r w:rsidRPr="00676B2C">
            <w:fldChar w:fldCharType="end"/>
          </w:r>
        </w:sdtContent>
      </w:sdt>
      <w:r w:rsidRPr="00676B2C">
        <w:t>.</w:t>
      </w:r>
    </w:p>
    <w:p w14:paraId="525A5121" w14:textId="77777777" w:rsidR="00EC265D" w:rsidRPr="00676B2C" w:rsidRDefault="00EC265D" w:rsidP="00EC265D"/>
    <w:p w14:paraId="6DE73FF1" w14:textId="0CD418F5" w:rsidR="00EC265D" w:rsidRPr="00676B2C" w:rsidRDefault="00EC265D" w:rsidP="00EC265D">
      <w:r w:rsidRPr="00676B2C">
        <w:t xml:space="preserve">Web-specific principles, such as REST, statelessness, and asynchronous communication, represent a specialization within development practices </w:t>
      </w:r>
      <w:sdt>
        <w:sdtPr>
          <w:alias w:val="To edit, see citavi.com/edit"/>
          <w:tag w:val="CitaviPlaceholder#b2fc6b0d-9ffa-4933-823e-de570b7f0e36"/>
          <w:id w:val="-1509905432"/>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mE5OGE3LWNkNTAtNDI3OS1iODlhLTQ3NGMxZWM1MGRkM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NiMmZjNmIwZC05ZmZhLTQ5MzMtODIzZS1kZTU3MGI3ZjBlMzYiLCJUZXh0IjoiWzNdIiwiV0FJVmVyc2lvbiI6IjYuMTkuMy4xIn0=}</w:instrText>
          </w:r>
          <w:r w:rsidRPr="00676B2C">
            <w:fldChar w:fldCharType="separate"/>
          </w:r>
          <w:r w:rsidR="00D36C5A">
            <w:t>[3]</w:t>
          </w:r>
          <w:r w:rsidRPr="00676B2C">
            <w:fldChar w:fldCharType="end"/>
          </w:r>
        </w:sdtContent>
      </w:sdt>
      <w:r w:rsidRPr="00676B2C">
        <w:t>.</w:t>
      </w:r>
    </w:p>
    <w:p w14:paraId="5B8D0266" w14:textId="3D223CCC" w:rsidR="00EC265D" w:rsidRPr="00676B2C" w:rsidRDefault="00EC265D" w:rsidP="00EC265D">
      <w:r w:rsidRPr="00676B2C">
        <w:t xml:space="preserve">The CDP Model formalizes the specific choices developers make, like using reusable code and third-party components. It also incorporates quality assurance, including code review and unit testing, directly into the development phase definition </w:t>
      </w:r>
      <w:sdt>
        <w:sdtPr>
          <w:alias w:val="To edit, see citavi.com/edit"/>
          <w:tag w:val="CitaviPlaceholder#04aa3e93-a95e-41a8-8c19-757d52658ed0"/>
          <w:id w:val="-971446708"/>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DkwYTAwLTY0ZjAtNDBkOS05OGEzLTNmMTViMjNmMjA2OS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zA0YWEzZTkzLWE5NWUtNDFhOC04YzE5LTc1N2Q1MjY1OGVkMCIsIlRleHQiOiJbMl0iLCJXQUlWZXJzaW9uIjoiNi4xOS4zLjEifQ==}</w:instrText>
          </w:r>
          <w:r w:rsidRPr="00676B2C">
            <w:fldChar w:fldCharType="separate"/>
          </w:r>
          <w:r w:rsidR="00D36C5A">
            <w:t>[2]</w:t>
          </w:r>
          <w:r w:rsidRPr="00676B2C">
            <w:fldChar w:fldCharType="end"/>
          </w:r>
        </w:sdtContent>
      </w:sdt>
      <w:r w:rsidRPr="00676B2C">
        <w:t>.</w:t>
      </w:r>
    </w:p>
    <w:p w14:paraId="4BA1FB04" w14:textId="0DA034AD" w:rsidR="00EC265D" w:rsidRPr="00676B2C" w:rsidRDefault="00EC265D" w:rsidP="00016D53">
      <w:pPr>
        <w:pStyle w:val="Heading3"/>
        <w:numPr>
          <w:ilvl w:val="2"/>
          <w:numId w:val="2"/>
        </w:numPr>
        <w:tabs>
          <w:tab w:val="num" w:pos="0"/>
        </w:tabs>
        <w:ind w:left="720"/>
      </w:pPr>
      <w:bookmarkStart w:id="27" w:name="_Toc206336800"/>
      <w:bookmarkStart w:id="28" w:name="_Toc206942824"/>
      <w:r w:rsidRPr="00676B2C">
        <w:t>Challenges in these phases that could benefit from automation.</w:t>
      </w:r>
      <w:bookmarkEnd w:id="27"/>
      <w:bookmarkEnd w:id="28"/>
    </w:p>
    <w:p w14:paraId="20279AE0" w14:textId="77777777" w:rsidR="00EC265D" w:rsidRPr="00676B2C" w:rsidRDefault="00EC265D" w:rsidP="00EC265D">
      <w:pPr>
        <w:ind w:left="360"/>
      </w:pPr>
      <w:r w:rsidRPr="00676B2C">
        <w:t xml:space="preserve">Literature highlights a number of planning and development challenges where automation can be of significant value. </w:t>
      </w:r>
    </w:p>
    <w:p w14:paraId="2A6D55B9" w14:textId="77777777" w:rsidR="00EC265D" w:rsidRPr="00676B2C" w:rsidRDefault="00EC265D" w:rsidP="00016D53">
      <w:pPr>
        <w:pStyle w:val="Heading4"/>
        <w:numPr>
          <w:ilvl w:val="3"/>
          <w:numId w:val="2"/>
        </w:numPr>
        <w:tabs>
          <w:tab w:val="num" w:pos="0"/>
        </w:tabs>
        <w:ind w:left="864" w:hanging="864"/>
      </w:pPr>
      <w:r w:rsidRPr="00676B2C">
        <w:lastRenderedPageBreak/>
        <w:t>Challenges Identified</w:t>
      </w:r>
    </w:p>
    <w:p w14:paraId="3F7E6596" w14:textId="1ACDD687" w:rsidR="00EC265D" w:rsidRPr="00676B2C" w:rsidRDefault="00EC265D" w:rsidP="00016D53">
      <w:pPr>
        <w:pStyle w:val="List"/>
        <w:numPr>
          <w:ilvl w:val="0"/>
          <w:numId w:val="39"/>
        </w:numPr>
        <w:suppressAutoHyphens w:val="0"/>
        <w:spacing w:after="160"/>
        <w:rPr>
          <w:rFonts w:cs="Times New Roman"/>
        </w:rPr>
      </w:pPr>
      <w:r w:rsidRPr="00676B2C">
        <w:rPr>
          <w:rFonts w:cs="Times New Roman"/>
          <w:b/>
          <w:bCs/>
        </w:rPr>
        <w:t>Resource Bottlenecks and Idle Time</w:t>
      </w:r>
      <w:r w:rsidRPr="00676B2C">
        <w:rPr>
          <w:rFonts w:cs="Times New Roman"/>
        </w:rPr>
        <w:t xml:space="preserve">: The Waterfall simulation example </w:t>
      </w:r>
      <w:sdt>
        <w:sdtPr>
          <w:rPr>
            <w:rFonts w:cs="Times New Roman"/>
          </w:rPr>
          <w:alias w:val="To edit, see citavi.com/edit"/>
          <w:tag w:val="CitaviPlaceholder#82d6b52d-0f08-4653-a5df-9f4afbdac232"/>
          <w:id w:val="1862701454"/>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MDIwMTk4LWM3OWEtNDZhMS1hODI5LTIxMWZkYTMxNjdjY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4MmQ2YjUyZC0wZjA4LTQ2NTMtYTVkZi05ZjRhZmJkYWMyMzIiLCJUZXh0IjoiWzFdIiwiV0FJVmVyc2lvbiI6IjYuMTkuMy4xIn0=}</w:instrText>
          </w:r>
          <w:r w:rsidRPr="00676B2C">
            <w:rPr>
              <w:rFonts w:cs="Times New Roman"/>
            </w:rPr>
            <w:fldChar w:fldCharType="separate"/>
          </w:r>
          <w:r w:rsidR="00D36C5A">
            <w:rPr>
              <w:rFonts w:cs="Times New Roman"/>
            </w:rPr>
            <w:t>[1]</w:t>
          </w:r>
          <w:r w:rsidRPr="00676B2C">
            <w:rPr>
              <w:rFonts w:cs="Times New Roman"/>
            </w:rPr>
            <w:fldChar w:fldCharType="end"/>
          </w:r>
        </w:sdtContent>
      </w:sdt>
      <w:r w:rsidRPr="00676B2C">
        <w:rPr>
          <w:rFonts w:cs="Times New Roman"/>
        </w:rPr>
        <w:t xml:space="preserve"> captures this issue the best. Poor resource allocation resulted in huge bottlenecks, for example, for programmers during implementation. This led to project delays, with average waiting times averaging to 9.7 units for large projects, with other resources, such as maintenance, going idle. Identification of the best mix of resources at a faster pace is a complicated task and requires several trials.</w:t>
      </w:r>
    </w:p>
    <w:p w14:paraId="6F0BFAFD" w14:textId="1F77899E" w:rsidR="00EC265D" w:rsidRPr="00676B2C" w:rsidRDefault="00EC265D" w:rsidP="00016D53">
      <w:pPr>
        <w:pStyle w:val="List"/>
        <w:numPr>
          <w:ilvl w:val="0"/>
          <w:numId w:val="39"/>
        </w:numPr>
        <w:suppressAutoHyphens w:val="0"/>
        <w:spacing w:after="160"/>
        <w:rPr>
          <w:rFonts w:cs="Times New Roman"/>
        </w:rPr>
      </w:pPr>
      <w:r w:rsidRPr="00676B2C">
        <w:rPr>
          <w:rFonts w:cs="Times New Roman"/>
          <w:b/>
          <w:bCs/>
        </w:rPr>
        <w:t>Volatility of Requirements and Scope Creep</w:t>
      </w:r>
      <w:r w:rsidRPr="00676B2C">
        <w:rPr>
          <w:rFonts w:cs="Times New Roman"/>
        </w:rPr>
        <w:t xml:space="preserve">: This is especially seen in web applications </w:t>
      </w:r>
      <w:sdt>
        <w:sdtPr>
          <w:rPr>
            <w:rFonts w:cs="Times New Roman"/>
          </w:rPr>
          <w:alias w:val="To edit, see citavi.com/edit"/>
          <w:tag w:val="CitaviPlaceholder#1c528e3f-1f13-494a-ae6b-db1bafe268c6"/>
          <w:id w:val="-1610583993"/>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M2ExZTNiLTU4MmEtNDFmYy1iNTIyLTJhMGJhNDdjYTM5Zi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xYzUyOGUzZi0xZjEzLTQ5NGEtYWU2Yi1kYjFiYWZlMjY4YzYiLCJUZXh0IjoiWzNdIiwiV0FJVmVyc2lvbiI6IjYuMTkuMy4xIn0=}</w:instrText>
          </w:r>
          <w:r w:rsidRPr="00676B2C">
            <w:rPr>
              <w:rFonts w:cs="Times New Roman"/>
            </w:rPr>
            <w:fldChar w:fldCharType="separate"/>
          </w:r>
          <w:r w:rsidR="00D36C5A">
            <w:rPr>
              <w:rFonts w:cs="Times New Roman"/>
            </w:rPr>
            <w:t>[3]</w:t>
          </w:r>
          <w:r w:rsidRPr="00676B2C">
            <w:rPr>
              <w:rFonts w:cs="Times New Roman"/>
            </w:rPr>
            <w:fldChar w:fldCharType="end"/>
          </w:r>
        </w:sdtContent>
      </w:sdt>
      <w:r w:rsidRPr="00676B2C">
        <w:rPr>
          <w:rFonts w:cs="Times New Roman"/>
        </w:rPr>
        <w:t>. The constantly changing nature of the requirements makes it risky to try to freeze everything in the beginning (Waterfall). Managing these fluctuating requirements effectively is difficult.</w:t>
      </w:r>
    </w:p>
    <w:p w14:paraId="39A8B166" w14:textId="6C9D7EA8" w:rsidR="00EC265D" w:rsidRPr="00676B2C" w:rsidRDefault="00EC265D" w:rsidP="00016D53">
      <w:pPr>
        <w:pStyle w:val="List"/>
        <w:numPr>
          <w:ilvl w:val="0"/>
          <w:numId w:val="39"/>
        </w:numPr>
        <w:suppressAutoHyphens w:val="0"/>
        <w:spacing w:after="160"/>
        <w:rPr>
          <w:rFonts w:cs="Times New Roman"/>
        </w:rPr>
      </w:pPr>
      <w:r w:rsidRPr="00676B2C">
        <w:rPr>
          <w:rFonts w:cs="Times New Roman"/>
          <w:b/>
          <w:bCs/>
        </w:rPr>
        <w:t>Accurate Estimation</w:t>
      </w:r>
      <w:r w:rsidRPr="00676B2C">
        <w:rPr>
          <w:rFonts w:cs="Times New Roman"/>
        </w:rPr>
        <w:t xml:space="preserve">: Effort, time, and resources cannot be estimated accurately. The application of history data (PPBs) and statistical models (PPMs) in the CDP approach </w:t>
      </w:r>
      <w:sdt>
        <w:sdtPr>
          <w:rPr>
            <w:rFonts w:cs="Times New Roman"/>
          </w:rPr>
          <w:alias w:val="To edit, see citavi.com/edit"/>
          <w:tag w:val="CitaviPlaceholder#b951d4f7-e84f-414c-8f3a-a7147014fe9f"/>
          <w:id w:val="820784560"/>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mI2NDgwLTdjN2EtNGY3Zi1iOTZlLTBkYTljYThiYjBiN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I5NTFkNGY3LWU4NGYtNDE0Yy04ZjNhLWE3MTQ3MDE0ZmU5ZiIsIlRleHQiOiJbMl0iLCJXQUlWZXJzaW9uIjoiNi4xOS4zLjEifQ==}</w:instrText>
          </w:r>
          <w:r w:rsidRPr="00676B2C">
            <w:rPr>
              <w:rFonts w:cs="Times New Roman"/>
            </w:rPr>
            <w:fldChar w:fldCharType="separate"/>
          </w:r>
          <w:r w:rsidR="00D36C5A">
            <w:rPr>
              <w:rFonts w:cs="Times New Roman"/>
            </w:rPr>
            <w:t>[2]</w:t>
          </w:r>
          <w:r w:rsidRPr="00676B2C">
            <w:rPr>
              <w:rFonts w:cs="Times New Roman"/>
            </w:rPr>
            <w:fldChar w:fldCharType="end"/>
          </w:r>
        </w:sdtContent>
      </w:sdt>
      <w:r w:rsidRPr="00676B2C">
        <w:rPr>
          <w:rFonts w:cs="Times New Roman"/>
        </w:rPr>
        <w:t xml:space="preserve"> and the requirement for simulation in Waterfall </w:t>
      </w:r>
      <w:sdt>
        <w:sdtPr>
          <w:rPr>
            <w:rFonts w:cs="Times New Roman"/>
          </w:rPr>
          <w:alias w:val="To edit, see citavi.com/edit"/>
          <w:tag w:val="CitaviPlaceholder#c3a184bf-1fc6-4337-a1e2-a35c39fdbe6e"/>
          <w:id w:val="1846897829"/>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ZWViODA2LTBjNGYtNDZiNy04ZGFlLTViNDdiZjlmN2JlMS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NjM2ExODRiZi0xZmM2LTQzMzctYTFlMi1hMzVjMzlmZGJlNmUiLCJUZXh0IjoiWzFdIiwiV0FJVmVyc2lvbiI6IjYuMTkuMy4xIn0=}</w:instrText>
          </w:r>
          <w:r w:rsidRPr="00676B2C">
            <w:rPr>
              <w:rFonts w:cs="Times New Roman"/>
            </w:rPr>
            <w:fldChar w:fldCharType="separate"/>
          </w:r>
          <w:r w:rsidR="00D36C5A">
            <w:rPr>
              <w:rFonts w:cs="Times New Roman"/>
            </w:rPr>
            <w:t>[1]</w:t>
          </w:r>
          <w:r w:rsidRPr="00676B2C">
            <w:rPr>
              <w:rFonts w:cs="Times New Roman"/>
            </w:rPr>
            <w:fldChar w:fldCharType="end"/>
          </w:r>
        </w:sdtContent>
      </w:sdt>
      <w:r w:rsidRPr="00676B2C">
        <w:rPr>
          <w:rFonts w:cs="Times New Roman"/>
        </w:rPr>
        <w:t xml:space="preserve"> reflect this.</w:t>
      </w:r>
    </w:p>
    <w:p w14:paraId="17AA68B4" w14:textId="1BDA1D6F" w:rsidR="00EC265D" w:rsidRPr="00676B2C" w:rsidRDefault="00EC265D" w:rsidP="00016D53">
      <w:pPr>
        <w:pStyle w:val="List"/>
        <w:numPr>
          <w:ilvl w:val="0"/>
          <w:numId w:val="39"/>
        </w:numPr>
        <w:suppressAutoHyphens w:val="0"/>
        <w:spacing w:after="160"/>
        <w:rPr>
          <w:rFonts w:cs="Times New Roman"/>
        </w:rPr>
      </w:pPr>
      <w:r w:rsidRPr="00676B2C">
        <w:rPr>
          <w:rFonts w:cs="Times New Roman"/>
          <w:b/>
          <w:bCs/>
        </w:rPr>
        <w:t>Delays in Defect Detection</w:t>
      </w:r>
      <w:r w:rsidRPr="00676B2C">
        <w:rPr>
          <w:rFonts w:cs="Times New Roman"/>
        </w:rPr>
        <w:t xml:space="preserve">: The Waterfall model delays rigorous testing, which will be more expensive to fix later </w:t>
      </w:r>
      <w:sdt>
        <w:sdtPr>
          <w:rPr>
            <w:rFonts w:cs="Times New Roman"/>
          </w:rPr>
          <w:alias w:val="To edit, see citavi.com/edit"/>
          <w:tag w:val="CitaviPlaceholder#d9c8bba5-8e92-4b1a-b8b5-11e7bb07ba49"/>
          <w:id w:val="825162147"/>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ZjY1OTI3LWFiMTAtNDdjYi1iNDU5LTgzNjUwNWZjMWFiMSIsIlJhbmdlTGVuZ3RoIjoy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}</w:instrText>
          </w:r>
          <w:r w:rsidRPr="00676B2C">
            <w:rPr>
              <w:rFonts w:cs="Times New Roman"/>
            </w:rPr>
            <w:fldChar w:fldCharType="separate"/>
          </w:r>
          <w:r w:rsidR="00D36C5A">
            <w:rPr>
              <w:rFonts w:cs="Times New Roman"/>
            </w:rPr>
            <w:t>[1, 7]</w:t>
          </w:r>
          <w:r w:rsidRPr="00676B2C">
            <w:rPr>
              <w:rFonts w:cs="Times New Roman"/>
            </w:rPr>
            <w:fldChar w:fldCharType="end"/>
          </w:r>
        </w:sdtContent>
      </w:sdt>
      <w:r w:rsidRPr="00676B2C">
        <w:rPr>
          <w:rFonts w:cs="Times New Roman"/>
        </w:rPr>
        <w:t>.</w:t>
      </w:r>
    </w:p>
    <w:p w14:paraId="7F7F8246" w14:textId="57766048" w:rsidR="00EC265D" w:rsidRPr="00676B2C" w:rsidRDefault="00EC265D" w:rsidP="00016D53">
      <w:pPr>
        <w:pStyle w:val="List"/>
        <w:numPr>
          <w:ilvl w:val="0"/>
          <w:numId w:val="39"/>
        </w:numPr>
        <w:suppressAutoHyphens w:val="0"/>
        <w:spacing w:after="160"/>
        <w:rPr>
          <w:rFonts w:cs="Times New Roman"/>
        </w:rPr>
      </w:pPr>
      <w:r w:rsidRPr="00676B2C">
        <w:rPr>
          <w:rFonts w:cs="Times New Roman"/>
          <w:b/>
          <w:bCs/>
        </w:rPr>
        <w:t>Lack of Efficient Testing Processes</w:t>
      </w:r>
      <w:r w:rsidRPr="00676B2C">
        <w:rPr>
          <w:rFonts w:cs="Times New Roman"/>
        </w:rPr>
        <w:t xml:space="preserve">: Timely test case preparation, testing, and test case audit is cumbersome </w:t>
      </w:r>
      <w:sdt>
        <w:sdtPr>
          <w:rPr>
            <w:rFonts w:cs="Times New Roman"/>
          </w:rPr>
          <w:alias w:val="To edit, see citavi.com/edit"/>
          <w:tag w:val="CitaviPlaceholder#c14cec63-414f-4d32-ac2b-66862937aebd"/>
          <w:id w:val="243618870"/>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NWU5NzBhLTYwZmMtNDQ0Zi1hM2U2LWRmNzFiOTg1NzU5ZC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MxNGNlYzYzLTQxNGYtNGQzMi1hYzJiLTY2ODYyOTM3YWViZCIsIlRleHQiOiJbMl0iLCJXQUlWZXJzaW9uIjoiNi4xOS4zLjEifQ==}</w:instrText>
          </w:r>
          <w:r w:rsidRPr="00676B2C">
            <w:rPr>
              <w:rFonts w:cs="Times New Roman"/>
            </w:rPr>
            <w:fldChar w:fldCharType="separate"/>
          </w:r>
          <w:r w:rsidR="00D36C5A">
            <w:rPr>
              <w:rFonts w:cs="Times New Roman"/>
            </w:rPr>
            <w:t>[2]</w:t>
          </w:r>
          <w:r w:rsidRPr="00676B2C">
            <w:rPr>
              <w:rFonts w:cs="Times New Roman"/>
            </w:rPr>
            <w:fldChar w:fldCharType="end"/>
          </w:r>
        </w:sdtContent>
      </w:sdt>
      <w:r w:rsidRPr="00676B2C">
        <w:rPr>
          <w:rFonts w:cs="Times New Roman"/>
        </w:rPr>
        <w:t>.</w:t>
      </w:r>
    </w:p>
    <w:p w14:paraId="59B5C32B" w14:textId="63F85C37" w:rsidR="00EC265D" w:rsidRPr="00676B2C" w:rsidRDefault="00EC265D" w:rsidP="00016D53">
      <w:pPr>
        <w:pStyle w:val="List"/>
        <w:numPr>
          <w:ilvl w:val="0"/>
          <w:numId w:val="39"/>
        </w:numPr>
        <w:suppressAutoHyphens w:val="0"/>
        <w:spacing w:after="160"/>
        <w:rPr>
          <w:rFonts w:cs="Times New Roman"/>
        </w:rPr>
      </w:pPr>
      <w:r w:rsidRPr="00676B2C">
        <w:rPr>
          <w:rFonts w:cs="Times New Roman"/>
          <w:b/>
          <w:bCs/>
        </w:rPr>
        <w:t>Challenges in Integration</w:t>
      </w:r>
      <w:r w:rsidRPr="00676B2C">
        <w:rPr>
          <w:rFonts w:cs="Times New Roman"/>
        </w:rPr>
        <w:t xml:space="preserve">: Manual integration in sequential models can be complex and prone to errors </w:t>
      </w:r>
      <w:sdt>
        <w:sdtPr>
          <w:rPr>
            <w:rFonts w:cs="Times New Roman"/>
          </w:rPr>
          <w:alias w:val="To edit, see citavi.com/edit"/>
          <w:tag w:val="CitaviPlaceholder#38da29a6-94c3-4eeb-97ba-6f996b5cce59"/>
          <w:id w:val="-1918242353"/>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ZjZiZDQ2LTA2OWYtNDkwYi04NjY0LTI3ZmYzOGJhNWVhNyIsIlJhbmdlTGVuZ3RoIjozLCJSZWZlcmVuY2VJZCI6ImZjYmRkMWJjLTI5YjYtNGUwMy1hYjEyLTNjOTcwZTYxZjBj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}</w:instrText>
          </w:r>
          <w:r w:rsidRPr="00676B2C">
            <w:rPr>
              <w:rFonts w:cs="Times New Roman"/>
            </w:rPr>
            <w:fldChar w:fldCharType="separate"/>
          </w:r>
          <w:r w:rsidR="00D36C5A">
            <w:rPr>
              <w:rFonts w:cs="Times New Roman"/>
            </w:rPr>
            <w:t>[7]</w:t>
          </w:r>
          <w:r w:rsidRPr="00676B2C">
            <w:rPr>
              <w:rFonts w:cs="Times New Roman"/>
            </w:rPr>
            <w:fldChar w:fldCharType="end"/>
          </w:r>
        </w:sdtContent>
      </w:sdt>
      <w:r w:rsidRPr="00676B2C">
        <w:rPr>
          <w:rFonts w:cs="Times New Roman"/>
        </w:rPr>
        <w:t>.</w:t>
      </w:r>
    </w:p>
    <w:p w14:paraId="2D0D3FAF" w14:textId="77777777" w:rsidR="00EC265D" w:rsidRPr="00676B2C" w:rsidRDefault="00EC265D" w:rsidP="00016D53">
      <w:pPr>
        <w:pStyle w:val="List"/>
        <w:numPr>
          <w:ilvl w:val="0"/>
          <w:numId w:val="39"/>
        </w:numPr>
        <w:suppressAutoHyphens w:val="0"/>
        <w:spacing w:after="160"/>
        <w:rPr>
          <w:rFonts w:cs="Times New Roman"/>
        </w:rPr>
      </w:pPr>
      <w:r w:rsidRPr="00676B2C">
        <w:rPr>
          <w:rFonts w:cs="Times New Roman"/>
          <w:b/>
          <w:bCs/>
        </w:rPr>
        <w:t>Maintaining Consistency and Standards</w:t>
      </w:r>
      <w:r w:rsidRPr="00676B2C">
        <w:rPr>
          <w:rFonts w:cs="Times New Roman"/>
        </w:rPr>
        <w:t xml:space="preserve">: Maintaining coding standards and design specifications is difficult to ensure manually. </w:t>
      </w:r>
    </w:p>
    <w:p w14:paraId="7050E819" w14:textId="77777777" w:rsidR="00EC265D" w:rsidRPr="00676B2C" w:rsidRDefault="00EC265D" w:rsidP="00016D53">
      <w:pPr>
        <w:pStyle w:val="Heading4"/>
        <w:numPr>
          <w:ilvl w:val="3"/>
          <w:numId w:val="2"/>
        </w:numPr>
        <w:tabs>
          <w:tab w:val="num" w:pos="0"/>
        </w:tabs>
        <w:ind w:left="864" w:hanging="864"/>
      </w:pPr>
      <w:r w:rsidRPr="00676B2C">
        <w:t>Automation Strategies and Technologies</w:t>
      </w:r>
    </w:p>
    <w:p w14:paraId="6AE50AE1" w14:textId="374C089C" w:rsidR="00EC265D" w:rsidRPr="00676B2C" w:rsidRDefault="00EC265D" w:rsidP="00016D53">
      <w:pPr>
        <w:pStyle w:val="List"/>
        <w:numPr>
          <w:ilvl w:val="0"/>
          <w:numId w:val="40"/>
        </w:numPr>
        <w:suppressAutoHyphens w:val="0"/>
        <w:spacing w:after="160"/>
        <w:rPr>
          <w:rFonts w:cs="Times New Roman"/>
        </w:rPr>
      </w:pPr>
      <w:r w:rsidRPr="00676B2C">
        <w:rPr>
          <w:rFonts w:cs="Times New Roman"/>
          <w:b/>
          <w:bCs/>
        </w:rPr>
        <w:t>Simulation for Planning Resources</w:t>
      </w:r>
      <w:r w:rsidRPr="00676B2C">
        <w:rPr>
          <w:rFonts w:cs="Times New Roman"/>
        </w:rPr>
        <w:t xml:space="preserve">: The Waterfall paper by  </w:t>
      </w:r>
      <w:sdt>
        <w:sdtPr>
          <w:rPr>
            <w:rFonts w:cs="Times New Roman"/>
          </w:rPr>
          <w:alias w:val="To edit, see citavi.com/edit"/>
          <w:tag w:val="CitaviPlaceholder#949ed427-2e70-43fd-add4-a9d8b046b682"/>
          <w:id w:val="1063067008"/>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YjYwMDU5LThkNWYtNDhlNS1iNzRkLTAzM2IwNmZkNDE2Mi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5NDllZDQyNy0yZTcwLTQzZmQtYWRkNC1hOWQ4YjA0NmI2ODIiLCJUZXh0IjoiWzFdIiwiV0FJVmVyc2lvbiI6IjYuMTkuMy4xIn0=}</w:instrText>
          </w:r>
          <w:r w:rsidRPr="00676B2C">
            <w:rPr>
              <w:rFonts w:cs="Times New Roman"/>
            </w:rPr>
            <w:fldChar w:fldCharType="separate"/>
          </w:r>
          <w:r w:rsidR="00D36C5A">
            <w:rPr>
              <w:rFonts w:cs="Times New Roman"/>
            </w:rPr>
            <w:t>[1]</w:t>
          </w:r>
          <w:r w:rsidRPr="00676B2C">
            <w:rPr>
              <w:rFonts w:cs="Times New Roman"/>
            </w:rPr>
            <w:fldChar w:fldCharType="end"/>
          </w:r>
        </w:sdtContent>
      </w:sdt>
      <w:r w:rsidRPr="00676B2C">
        <w:rPr>
          <w:rFonts w:cs="Times New Roman"/>
        </w:rPr>
        <w:t xml:space="preserve"> recommends the use of the SimPy discrete-event simulation library in Python to automate. This allows organizations to simulate different resource allocation scenarios prior to initiating a project, which can be used to determine potential bottlenecks and plan for optimal resource levels, e.g., have 38 programmers instead of 10. This is viewed as a risk-free and efficient means of experimenting and planning.</w:t>
      </w:r>
    </w:p>
    <w:p w14:paraId="6FDF470E" w14:textId="00B4110A" w:rsidR="00EC265D" w:rsidRPr="00676B2C" w:rsidRDefault="00EC265D" w:rsidP="00016D53">
      <w:pPr>
        <w:pStyle w:val="List"/>
        <w:numPr>
          <w:ilvl w:val="0"/>
          <w:numId w:val="40"/>
        </w:numPr>
        <w:suppressAutoHyphens w:val="0"/>
        <w:spacing w:after="160"/>
        <w:rPr>
          <w:rFonts w:cs="Times New Roman"/>
        </w:rPr>
      </w:pPr>
      <w:r w:rsidRPr="00676B2C">
        <w:rPr>
          <w:rFonts w:cs="Times New Roman"/>
          <w:b/>
          <w:bCs/>
        </w:rPr>
        <w:t>CI/CD Pipelines</w:t>
      </w:r>
      <w:r w:rsidRPr="00676B2C">
        <w:rPr>
          <w:rFonts w:cs="Times New Roman"/>
        </w:rPr>
        <w:t xml:space="preserve">: DevOps and Web Development practices </w:t>
      </w:r>
      <w:sdt>
        <w:sdtPr>
          <w:rPr>
            <w:rFonts w:cs="Times New Roman"/>
          </w:rPr>
          <w:alias w:val="To edit, see citavi.com/edit"/>
          <w:tag w:val="CitaviPlaceholder#262f8bca-f8b5-442a-a7b2-90acf457aee9"/>
          <w:id w:val="-1441292945"/>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NTNiNGQ2LTJkYjYtNDU4YS1iNjNiLTg4ZmY3YmVjYTJhMyIsIlJhbmdlTGVuZ3RoIjozLCJSZWZlcmVuY2VJZCI6ImI5ZjEyYmM5LTIxNGItNDY0MC04YWU0LTdmZDg0NjRkZjg2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E4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pZCI6IjE5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}</w:instrText>
          </w:r>
          <w:r w:rsidRPr="00676B2C">
            <w:rPr>
              <w:rFonts w:cs="Times New Roman"/>
            </w:rPr>
            <w:fldChar w:fldCharType="separate"/>
          </w:r>
          <w:r w:rsidR="00D36C5A">
            <w:rPr>
              <w:rFonts w:cs="Times New Roman"/>
            </w:rPr>
            <w:t>[3]</w:t>
          </w:r>
          <w:r w:rsidRPr="00676B2C">
            <w:rPr>
              <w:rFonts w:cs="Times New Roman"/>
            </w:rPr>
            <w:fldChar w:fldCharType="end"/>
          </w:r>
        </w:sdtContent>
      </w:sdt>
      <w:r w:rsidRPr="00676B2C">
        <w:rPr>
          <w:rFonts w:cs="Times New Roman"/>
        </w:rPr>
        <w:t xml:space="preserve"> support automating the deployment, integration, unit testing and integration tests—</w:t>
      </w:r>
      <w:r w:rsidRPr="00676B2C">
        <w:rPr>
          <w:rFonts w:cs="Times New Roman"/>
        </w:rPr>
        <w:lastRenderedPageBreak/>
        <w:t>and build processes. Jenkins style tools do this automation, providing rapid feedback and low-friction integration and deployment.</w:t>
      </w:r>
    </w:p>
    <w:p w14:paraId="63B5E4E3" w14:textId="77777777" w:rsidR="00EC265D" w:rsidRPr="00676B2C" w:rsidRDefault="00EC265D" w:rsidP="00016D53">
      <w:pPr>
        <w:pStyle w:val="List"/>
        <w:numPr>
          <w:ilvl w:val="0"/>
          <w:numId w:val="40"/>
        </w:numPr>
        <w:suppressAutoHyphens w:val="0"/>
        <w:spacing w:after="160"/>
        <w:rPr>
          <w:rFonts w:cs="Times New Roman"/>
        </w:rPr>
      </w:pPr>
      <w:r w:rsidRPr="00676B2C">
        <w:rPr>
          <w:rFonts w:cs="Times New Roman"/>
          <w:b/>
          <w:bCs/>
        </w:rPr>
        <w:t>Automated Testing</w:t>
      </w:r>
      <w:r w:rsidRPr="00676B2C">
        <w:rPr>
          <w:rFonts w:cs="Times New Roman"/>
        </w:rPr>
        <w:t>: Although not specifically outlined in the papers, the focus on testing issues and CI/CD environment suggests the use of automated unit test packages such as JUnit and pytest, and potentially automated functional and regression testing tools to preclude inefficiencies with manual testing.</w:t>
      </w:r>
    </w:p>
    <w:p w14:paraId="541ABB98" w14:textId="538D17BA" w:rsidR="00EC265D" w:rsidRPr="00676B2C" w:rsidRDefault="00EC265D" w:rsidP="00016D53">
      <w:pPr>
        <w:pStyle w:val="List"/>
        <w:numPr>
          <w:ilvl w:val="0"/>
          <w:numId w:val="40"/>
        </w:numPr>
        <w:suppressAutoHyphens w:val="0"/>
        <w:spacing w:after="160"/>
        <w:rPr>
          <w:rFonts w:cs="Times New Roman"/>
        </w:rPr>
      </w:pPr>
      <w:r w:rsidRPr="00676B2C">
        <w:rPr>
          <w:rFonts w:cs="Times New Roman"/>
          <w:b/>
          <w:bCs/>
        </w:rPr>
        <w:t>Automated Code Review and Analysis</w:t>
      </w:r>
      <w:r w:rsidRPr="00676B2C">
        <w:rPr>
          <w:rFonts w:cs="Times New Roman"/>
        </w:rPr>
        <w:t xml:space="preserve">: Static code analysis tools can automatically review coding standards, security vulnerabilities, and potential bugs and assist with the said manual code reviews in the CDP model </w:t>
      </w:r>
      <w:sdt>
        <w:sdtPr>
          <w:rPr>
            <w:rFonts w:cs="Times New Roman"/>
          </w:rPr>
          <w:alias w:val="To edit, see citavi.com/edit"/>
          <w:tag w:val="CitaviPlaceholder#b95374b0-9644-4774-8a38-56716cfa180e"/>
          <w:id w:val="104629817"/>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iN2Y4NDdmLWFlYTItNGI5Ni1iY2FjLTE5MTk3NTMyNGQ4YyIsIlJhbmdlTGVuZ3RoIjoz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XSwiRm9ybWF0dGVkVGV4dCI6eyIkaWQiOiIyMCIsIkNvdW50IjoxLCJUZXh0VW5pdHMiOlt7IiRpZCI6IjIxIiwiRm9udFN0eWxlIjp7IiRpZCI6IjIyIiwiTmV1dHJhbCI6dHJ1ZX0sIlJlYWRpbmdPcmRlciI6MSwiVGV4dCI6IlsyXSJ9XX0sIlRhZyI6IkNpdGF2aVBsYWNlaG9sZGVyI2I5NTM3NGIwLTk2NDQtNDc3NC04YTM4LTU2NzE2Y2ZhMTgwZSIsIlRleHQiOiJbMl0iLCJXQUlWZXJzaW9uIjoiNi4xOS4zLjEifQ==}</w:instrText>
          </w:r>
          <w:r w:rsidRPr="00676B2C">
            <w:rPr>
              <w:rFonts w:cs="Times New Roman"/>
            </w:rPr>
            <w:fldChar w:fldCharType="separate"/>
          </w:r>
          <w:r w:rsidR="00D36C5A">
            <w:rPr>
              <w:rFonts w:cs="Times New Roman"/>
            </w:rPr>
            <w:t>[2]</w:t>
          </w:r>
          <w:r w:rsidRPr="00676B2C">
            <w:rPr>
              <w:rFonts w:cs="Times New Roman"/>
            </w:rPr>
            <w:fldChar w:fldCharType="end"/>
          </w:r>
        </w:sdtContent>
      </w:sdt>
      <w:r w:rsidRPr="00676B2C">
        <w:rPr>
          <w:rFonts w:cs="Times New Roman"/>
        </w:rPr>
        <w:t>.</w:t>
      </w:r>
    </w:p>
    <w:p w14:paraId="209B9BF9" w14:textId="69F9ACBE" w:rsidR="00EC265D" w:rsidRPr="00676B2C" w:rsidRDefault="00EC265D" w:rsidP="00016D53">
      <w:pPr>
        <w:pStyle w:val="List"/>
        <w:numPr>
          <w:ilvl w:val="0"/>
          <w:numId w:val="40"/>
        </w:numPr>
        <w:suppressAutoHyphens w:val="0"/>
        <w:spacing w:after="160"/>
        <w:rPr>
          <w:rFonts w:cs="Times New Roman"/>
        </w:rPr>
      </w:pPr>
      <w:r w:rsidRPr="00676B2C">
        <w:rPr>
          <w:rFonts w:cs="Times New Roman"/>
          <w:b/>
          <w:bCs/>
        </w:rPr>
        <w:t>Requirements Management Software</w:t>
      </w:r>
      <w:r w:rsidRPr="00676B2C">
        <w:rPr>
          <w:rFonts w:cs="Times New Roman"/>
        </w:rPr>
        <w:t xml:space="preserve">: Specialist software may be able to automate requirement tracing, impact analysis, and change control, though not mentioned. This would help overcome the volatility issues </w:t>
      </w:r>
      <w:sdt>
        <w:sdtPr>
          <w:rPr>
            <w:rFonts w:cs="Times New Roman"/>
          </w:rPr>
          <w:alias w:val="To edit, see citavi.com/edit"/>
          <w:tag w:val="CitaviPlaceholder#94910be4-f396-413e-a840-c86d9eda26ca"/>
          <w:id w:val="-854728298"/>
          <w:placeholder>
            <w:docPart w:val="13CC7982C8AD4CC49F629FBC13F69097"/>
          </w:placeholder>
        </w:sdtPr>
        <w:sdtEndPr/>
        <w:sdtContent>
          <w:r w:rsidRPr="00676B2C">
            <w:rPr>
              <w:rFonts w:cs="Times New Roman"/>
            </w:rPr>
            <w:fldChar w:fldCharType="begin"/>
          </w:r>
          <w:r w:rsidR="00D36C5A">
            <w:rPr>
              <w:rFonts w:cs="Times New Roman"/>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jMzgyZjJkLWFmMDktNDllMy1iMjg0LTE3MWFiNWRhYTMyOSIsIlJhbmdlTGVuZ3RoIjoyLCJSZWZlcmVuY2VJZCI6IjczYzFiNjQ4LTMwYTgtNGNiMC05NThhLWZiMzZhN2JmYTU0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SUNBQ0VBLjIwMTUuNzE2NDg1Mi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MDkvSUNBQ0VBLjIwMTUuNzE2NDg1MiIsIlVyaVN0cmluZyI6Imh0dHBzOi8vZG9pLm9yZy8xMC4xMTA5L0lDQUNFQS4yMDE1LjcxNjQ4NT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DJUMjM6NTk6NTIiLCJNb2RpZmllZEJ5IjoiX1N1c2hhbnQgSHVpbGdvbCIsIklkIjoiOTg0MmM1MjEtYmFmOC00MzNjLWE1YzAtNTA0NTRjZjU5NjhjIiwiTW9kaWZpZWRPbiI6IjIwMjUtMDgtMDJUMjM6NTk6NTIiLCJQcm9qZWN0Ijp7IiRyZWYiOiI4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aWVlZXhwbG9yZS5pZWVlLm9yZy9kb2N1bWVudC83MTY0ODUyLyIsIlVyaVN0cmluZyI6Imh0dHA6Ly9pZWVleHBsb3JlLmllZWUub3JnL2RvY3VtZW50LzcxNjQ4NTIv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BS0dFQzYyNTcyLjIwMjQuMTA4Njg2OTQiLCJFZGl0b3JzIjpbXSwiRXZhbHVhdGlvbkNvbXBsZXhpdHkiOjAsIkV2YWx1YXRpb25Tb3VyY2VUZXh0Rm9ybWF0IjowLCJHcm91cHMiOltdLCJIYXNMYWJlbDEiOmZhbHNlLCJIYXNMYWJlbDIiOmZhbHN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MC4xMTA5L0FLR0VDNjI1NzIuMjAyNC4xMDg2ODY5NCIsIlVyaVN0cmluZyI6Imh0dHBzOi8vZG9pLm9yZy8xMC4xMTA5L0FLR0VDNjI1NzIuMjAyNC4xMDg2ODY5NC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}</w:instrText>
          </w:r>
          <w:r w:rsidRPr="00676B2C">
            <w:rPr>
              <w:rFonts w:cs="Times New Roman"/>
            </w:rPr>
            <w:fldChar w:fldCharType="separate"/>
          </w:r>
          <w:r w:rsidR="00D36C5A">
            <w:rPr>
              <w:rFonts w:cs="Times New Roman"/>
            </w:rPr>
            <w:t>[2, 3]</w:t>
          </w:r>
          <w:r w:rsidRPr="00676B2C">
            <w:rPr>
              <w:rFonts w:cs="Times New Roman"/>
            </w:rPr>
            <w:fldChar w:fldCharType="end"/>
          </w:r>
        </w:sdtContent>
      </w:sdt>
      <w:r w:rsidRPr="00676B2C">
        <w:rPr>
          <w:rFonts w:cs="Times New Roman"/>
        </w:rPr>
        <w:t>.</w:t>
      </w:r>
    </w:p>
    <w:p w14:paraId="0CBB6C90" w14:textId="77777777" w:rsidR="00EC265D" w:rsidRPr="00676B2C" w:rsidRDefault="00EC265D" w:rsidP="00016D53">
      <w:pPr>
        <w:pStyle w:val="Heading4"/>
        <w:numPr>
          <w:ilvl w:val="3"/>
          <w:numId w:val="2"/>
        </w:numPr>
        <w:tabs>
          <w:tab w:val="num" w:pos="0"/>
        </w:tabs>
        <w:ind w:left="864" w:hanging="864"/>
      </w:pPr>
      <w:r w:rsidRPr="00676B2C">
        <w:t>Case Study Example:</w:t>
      </w:r>
    </w:p>
    <w:p w14:paraId="0D408045" w14:textId="009EC66C" w:rsidR="00EC265D" w:rsidRPr="00676B2C" w:rsidRDefault="00EC265D" w:rsidP="00EC265D">
      <w:r w:rsidRPr="00676B2C">
        <w:t xml:space="preserve">Our primary case study is from the Waterfall simulation paper </w:t>
      </w:r>
      <w:sdt>
        <w:sdtPr>
          <w:alias w:val="To edit, see citavi.com/edit"/>
          <w:tag w:val="CitaviPlaceholder#1f92f613-23f4-4f7c-a625-7b5a90d67b3e"/>
          <w:id w:val="-1085602580"/>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ZmVhNTljLWZhOTUtNGJiYS1hNmYyLThmZTQ2ZjE1MGQ0ZCIsIlJhbmdlTGVuZ3RoIjozLCJSZWZlcmVuY2VJZCI6ImZiZmZlOWRjLTlmNzMtNDY2Yi05NmM1LTRiOGE0MjM2Yjk3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xoZ2NpeHE1ei5qcGciLCJVcmlTdHJpbmciOiJmYmZmZTlkYy05ZjczLTQ2NmItOTZjNS00YjhhNDIzNmI5Nz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}</w:instrText>
          </w:r>
          <w:r w:rsidRPr="00676B2C">
            <w:fldChar w:fldCharType="separate"/>
          </w:r>
          <w:r w:rsidR="00D36C5A">
            <w:t>[1]</w:t>
          </w:r>
          <w:r w:rsidRPr="00676B2C">
            <w:fldChar w:fldCharType="end"/>
          </w:r>
        </w:sdtContent>
      </w:sdt>
      <w:r w:rsidRPr="00676B2C">
        <w:t>. They executed 100 projects of different sizes. The initial scenario, with assigned resources being 5 Analysts, 5 Designers, 10 Programmers, 20 Testers, and 5 Maintenance staff, had incredible bottlenecks, mainly for programmers in implementation. Slacks averaged 21-34 per project size, while mean wait times were 5.3-9.7 units. Using an automated stepwise procedure in their SimPy simulation, they optimized resources over 40 runs to achieve zero-wait times (15 Analysts, 18 Designers, 38 Programmers, 49 Testers, and 10 Maintenance personnel). Automation not only eradicated wait times but also minimized total project completion time by a large margin, from 7522.174 to 5754.000 units, and also lowered peak phase durations. For instance, the maximum duration of the implementation stage of large projects was reduced from 62.4 to 20.0 units. This indicates the obvious benefits of utilizing simulation-based automation for resource enhancement in planning.</w:t>
      </w:r>
    </w:p>
    <w:p w14:paraId="7E859421" w14:textId="77777777" w:rsidR="00EC265D" w:rsidRPr="00676B2C" w:rsidRDefault="00EC265D" w:rsidP="00EC265D">
      <w:r w:rsidRPr="00676B2C">
        <w:t xml:space="preserve">Finally, planning and development phases are crucial but come at the cost of challenges like requirement volatility, estimation flaws, resource limitation, and </w:t>
      </w:r>
      <w:r w:rsidRPr="00676B2C">
        <w:lastRenderedPageBreak/>
        <w:t>testing inefficiencies. The scholarly literature points towards a shift towards iterative approaches for flexibility and whole-heartedly supports automation—through simulation to improve planning, CI/CD for simpler development and integration, and automated testing—to improve efficiency, predictability, and quality and address these ongoing issues.</w:t>
      </w:r>
    </w:p>
    <w:p w14:paraId="6590B79D" w14:textId="50A781CC" w:rsidR="00EC265D" w:rsidRPr="00676B2C" w:rsidRDefault="00EC265D" w:rsidP="00016D53">
      <w:pPr>
        <w:pStyle w:val="Heading2"/>
        <w:numPr>
          <w:ilvl w:val="1"/>
          <w:numId w:val="2"/>
        </w:numPr>
        <w:tabs>
          <w:tab w:val="num" w:pos="0"/>
        </w:tabs>
        <w:ind w:left="576" w:hanging="576"/>
      </w:pPr>
      <w:r w:rsidRPr="00676B2C">
        <w:t xml:space="preserve"> </w:t>
      </w:r>
      <w:bookmarkStart w:id="29" w:name="_Toc206336801"/>
      <w:bookmarkStart w:id="30" w:name="_Toc206942825"/>
      <w:r w:rsidRPr="00676B2C">
        <w:t>Large Language Models (LLMs)</w:t>
      </w:r>
      <w:bookmarkEnd w:id="29"/>
      <w:bookmarkEnd w:id="30"/>
    </w:p>
    <w:p w14:paraId="7BE0E529" w14:textId="4AA47EF6" w:rsidR="00EC265D" w:rsidRPr="00676B2C" w:rsidRDefault="00EC265D" w:rsidP="00016D53">
      <w:pPr>
        <w:pStyle w:val="Heading3"/>
        <w:numPr>
          <w:ilvl w:val="2"/>
          <w:numId w:val="2"/>
        </w:numPr>
        <w:tabs>
          <w:tab w:val="num" w:pos="0"/>
        </w:tabs>
        <w:ind w:left="720"/>
      </w:pPr>
      <w:bookmarkStart w:id="31" w:name="_Toc206336802"/>
      <w:bookmarkStart w:id="32" w:name="_Toc206942826"/>
      <w:r w:rsidRPr="00676B2C">
        <w:t>Definition and architecture (transformers, attention mechanisms)</w:t>
      </w:r>
      <w:bookmarkEnd w:id="31"/>
      <w:bookmarkEnd w:id="32"/>
    </w:p>
    <w:p w14:paraId="7DC46202" w14:textId="024B982A" w:rsidR="00EC265D" w:rsidRPr="00676B2C" w:rsidRDefault="00EC265D" w:rsidP="00EC265D">
      <w:r w:rsidRPr="00676B2C">
        <w:t xml:space="preserve">LLMs are big AI models trained on massive text datasets. At their core is the Transformer architecture – which ditched older recurrent networks for self-attention mechanisms that process words in relation to each other all at once. They come in three flavors: decoder-only models (like GPT) for generating text, encoder-only models (like BERT) for understanding text meaning, and encoder-decoder models (like T5) for tasks like translation that need both skills. </w:t>
      </w:r>
      <w:sdt>
        <w:sdtPr>
          <w:alias w:val="To edit, see citavi.com/edit"/>
          <w:tag w:val="CitaviPlaceholder#5adff652-9cd5-4dc4-8116-bde893766f17"/>
          <w:id w:val="-955636329"/>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2M3MWUzLWEzMDYtNDg2Mi1iMDI1LTg2ODk0MTUwMGRhOSIsIlJhbmdlTGVuZ3RoIjozLCJSZWZlcmVuY2VJZCI6ImUyMGM5OTI2LTg4YmUtNDhkYy04ZTI0LTc5OGU2OGFkOW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cGN1YjUzamMuanBnIiwiVXJpU3RyaW5nIjoiZTIwYzk5MjYtODhiZS00OGRjLThlMjQtNzk4ZTY4YWQ5Y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zEyLzIwMj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NDEyLjA0NTAzdjEiLCJVcmlTdHJpbmciOiJodHRwczovL2FyeGl2Lm9yZy9wZGYvMjQxMi4wNDUwM3Yx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xMFQxNzozMzo1OSIsIk1vZGlmaWVkQnkiOiJfU3VzaGFudCBIdWlsZ29sIiwiSWQiOiJjNjUyYzc3YS0yODBlLTQxOTQtOWEwOC1kN2I2YzcxYTk0OTAiLCJNb2RpZmllZE9uIjoiMjAyNS0wOC0xMFQxNzozMzo1O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0MTIuMDQ1MDN2MSIsIlVyaVN0cmluZyI6Imh0dHA6Ly9hcnhpdi5vcmcvYWJzLzI0MTIuMDQ1MD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xMFQxNzozMzo1OSIsIk1vZGlmaWVkQnkiOiJfU3VzaGFudCBIdWlsZ29sIiwiSWQiOiIxYzNiMzEzNC0xYzczLTQ1ZjgtYTBiNi1lMzIwMDBmOGY1MTgiLCJNb2RpZmllZE9uIjoiMjAyNS0wOC0xMFQxNzozMzo1O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0MTIuMDQ1MDN2MSIsIlVyaVN0cmluZyI6Imh0dHA6Ly9hcnhpdi5vcmcvcGRmLzI0MTIuMDQ1MDN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NWFkZmY2NTItOWNkNS00ZGM0LTgxMTYtYmRlODkzNzY2ZjE3IiwiVGV4dCI6Ils4XSIsIldBSVZlcnNpb24iOiI2LjE5LjMuMSJ9}</w:instrText>
          </w:r>
          <w:r w:rsidRPr="00676B2C">
            <w:fldChar w:fldCharType="separate"/>
          </w:r>
          <w:r w:rsidR="00D36C5A">
            <w:t>[8]</w:t>
          </w:r>
          <w:r w:rsidRPr="00676B2C">
            <w:fldChar w:fldCharType="end"/>
          </w:r>
        </w:sdtContent>
      </w:sdt>
    </w:p>
    <w:p w14:paraId="71F0DA57" w14:textId="13F2DA34" w:rsidR="00EC265D" w:rsidRPr="00676B2C" w:rsidRDefault="00EC265D" w:rsidP="00EC265D">
      <w:pPr>
        <w:rPr>
          <w:shd w:val="clear" w:color="auto" w:fill="FFFFFF"/>
        </w:rPr>
      </w:pPr>
      <w:r w:rsidRPr="00676B2C">
        <w:rPr>
          <w:shd w:val="clear" w:color="auto" w:fill="FFFFFF"/>
        </w:rPr>
        <w:t xml:space="preserve">They're AI models built on neural networks with billions of parameters, learning from massive text data without labels. Their core uses transformers that spot connections between words in sequences. Key bits involve chopping text into tokens, tracking word positions, and stacked layers that process context. </w:t>
      </w:r>
      <w:sdt>
        <w:sdtPr>
          <w:rPr>
            <w:shd w:val="clear" w:color="auto" w:fill="FFFFFF"/>
          </w:rPr>
          <w:alias w:val="To edit, see citavi.com/edit"/>
          <w:tag w:val="CitaviPlaceholder#6299b9da-95b1-47b6-84ca-97a903ce83c1"/>
          <w:id w:val="1432704418"/>
          <w:placeholder>
            <w:docPart w:val="13CC7982C8AD4CC49F629FBC13F69097"/>
          </w:placeholder>
        </w:sdtPr>
        <w:sdtEndPr/>
        <w:sdtContent>
          <w:r w:rsidRPr="00676B2C">
            <w:rPr>
              <w:shd w:val="clear" w:color="auto" w:fill="FFFFFF"/>
            </w:rPr>
            <w:fldChar w:fldCharType="begin"/>
          </w:r>
          <w:r w:rsidR="00D36C5A">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NThmYzBlLTRlMzgtNGRiOC1hZjBmLWQ2NzJiZTgyZmVjYyIsIlJhbmdlTGVuZ3RoIjozLCJSZWZlcmVuY2VJZCI6ImQwMDkxYjhmLWI0ZjgtNGViOS1iOWYxLTRiNjVjZWM4ZTZ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QWNlclxcQXBwRGF0YVxcTG9jYWxcXFRlbXBcXDNzeGVxYm1iLmpwZyIsIlVyaVN0cmluZyI6ImQwMDkxYjhmLWI0ZjgtNGViOS1iOWYxLTRiNjVjZWM4ZTZh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NDRVNTLjIwMjQuMzM2NTc0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DkvQUNDRVNTLjIwMjQuMzM2NTc0MiIsIlVyaVN0cmluZyI6Imh0dHBzOi8vZG9pLm9yZy8xMC4xMTA5L0FDQ0VTUy4yMDI0LjMzNjU3ND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}</w:instrText>
          </w:r>
          <w:r w:rsidRPr="00676B2C">
            <w:rPr>
              <w:shd w:val="clear" w:color="auto" w:fill="FFFFFF"/>
            </w:rPr>
            <w:fldChar w:fldCharType="separate"/>
          </w:r>
          <w:r w:rsidR="00D36C5A">
            <w:rPr>
              <w:shd w:val="clear" w:color="auto" w:fill="FFFFFF"/>
            </w:rPr>
            <w:t>[9]</w:t>
          </w:r>
          <w:r w:rsidRPr="00676B2C">
            <w:rPr>
              <w:shd w:val="clear" w:color="auto" w:fill="FFFFFF"/>
            </w:rPr>
            <w:fldChar w:fldCharType="end"/>
          </w:r>
        </w:sdtContent>
      </w:sdt>
    </w:p>
    <w:p w14:paraId="3FF51FEF" w14:textId="317955ED" w:rsidR="00EC265D" w:rsidRPr="00676B2C" w:rsidRDefault="00EC265D" w:rsidP="00EC265D">
      <w:r w:rsidRPr="00676B2C">
        <w:t xml:space="preserve">LLMs are based on the Transformer architecture, which uses self-attention mechanisms to process sequences in parallel, replacing sequential RNNs/CNNs </w:t>
      </w:r>
      <w:sdt>
        <w:sdtPr>
          <w:alias w:val="To edit, see citavi.com/edit"/>
          <w:tag w:val="CitaviPlaceholder#99ae0993-3ddb-40bf-a7d4-81375e586262"/>
          <w:id w:val="-1244256892"/>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OGZiNDA0LWFiZmEtNDcxZi05Mjc5LTMzZjE5ODhhZWE3YyIsIlJhbmdlTGVuZ3RoIjo0LCJSZWZlcmVuY2VJZCI6ImQ5NTNiMmRmLTJhZjktNGM1YS05N2ZkLTMwY2YwOTc0ODE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BY2VyXFxBcHBEYXRhXFxMb2NhbFxcVGVtcFxcMWtxMDNud3MuanBnIiwiVXJpU3RyaW5nIjoiZDk1M2IyZGYtMmFmOS00YzVhLTk3ZmQtMzBjZjA5NzQ4MTU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1MQVM2NDU1Ny4yMDI1LjEwOTY3Nzk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1MQVM2NDU1Ny4yMDI1LjEwOTY3NzkwIiwiVXJpU3RyaW5nIjoiaHR0cHM6Ly9kb2kub3JnLzEwLjExMDkvSUNNTEFTNjQ1NTcuMjAyNS4xMDk2Nzc5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xMFQxNzo0OTozNSIsIk1vZGlmaWVkQnkiOiJfU3VzaGFudCBIdWlsZ29sIiwiSWQiOiJkM2Y1ZjVlZi1jYWJkLTQwN2UtYTE3Mi0zMTA2YmRiZTQ3YjAiLCJNb2RpZmllZE9uIjoiMjAyNS0wOC0xMFQxNzo0OToz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xMDk2Nzc5MC8iLCJVcmlTdHJpbmciOiJodHRwczovL2llZWV4cGxvcmUuaWVlZS5vcmcvZG9jdW1lbnQvMTA5Njc3OTA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MxNS0wNTc0LTUiLCJLZXl3b3JkcyI6W10sIkxvY2F0aW9ucyI6W10sIk9yZ2FuaXphdGlvbnMiOltdLCJPdGhlcnNJbnZvbHZlZCI6W10sIlB1Ymxpc2hlcnMiOlt7IiRpZCI6IjE4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k5YWUwOTkzLTNkZGItNDBiZi1hN2Q0LTgxMzc1ZTU4NjI2MiIsIlRleHQiOiJbMTBdIiwiV0FJVmVyc2lvbiI6IjYuMTkuMy4xIn0=}</w:instrText>
          </w:r>
          <w:r w:rsidRPr="00676B2C">
            <w:fldChar w:fldCharType="separate"/>
          </w:r>
          <w:r w:rsidR="00D36C5A">
            <w:t>[10]</w:t>
          </w:r>
          <w:r w:rsidRPr="00676B2C">
            <w:fldChar w:fldCharType="end"/>
          </w:r>
        </w:sdtContent>
      </w:sdt>
      <w:r w:rsidRPr="00676B2C">
        <w:t xml:space="preserve">. Key components include positional embeddings (e.g., rotary embeddings) and layer normalization for stable training </w:t>
      </w:r>
      <w:sdt>
        <w:sdtPr>
          <w:alias w:val="To edit, see citavi.com/edit"/>
          <w:tag w:val="CitaviPlaceholder#872feedc-f0f3-4f22-987e-3696d7633d9a"/>
          <w:id w:val="-180014616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NDBjZjk2LWYyYzAtNDBkYi1hODFjLTAyN2U0YjBjOGFjZSIsIlJhbmdlTGVuZ3RoIjo0LCJSZWZlcmVuY2VJZCI6ImQ5NTNiMmRmLTJhZjktNGM1YS05N2ZkLTMwY2YwOTc0ODE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BY2VyXFxBcHBEYXRhXFxMb2NhbFxcVGVtcFxcMWtxMDNud3MuanBnIiwiVXJpU3RyaW5nIjoiZDk1M2IyZGYtMmFmOS00YzVhLTk3ZmQtMzBjZjA5NzQ4MTU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1MQVM2NDU1Ny4yMDI1LjEwOTY3Nzk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1MQVM2NDU1Ny4yMDI1LjEwOTY3NzkwIiwiVXJpU3RyaW5nIjoiaHR0cHM6Ly9kb2kub3JnLzEwLjExMDkvSUNNTEFTNjQ1NTcuMjAyNS4xMDk2Nzc5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xMFQxNzo0OTozNSIsIk1vZGlmaWVkQnkiOiJfU3VzaGFudCBIdWlsZ29sIiwiSWQiOiJkM2Y1ZjVlZi1jYWJkLTQwN2UtYTE3Mi0zMTA2YmRiZTQ3YjAiLCJNb2RpZmllZE9uIjoiMjAyNS0wOC0xMFQxNzo0OToz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xMDk2Nzc5MC8iLCJVcmlTdHJpbmciOiJodHRwczovL2llZWV4cGxvcmUuaWVlZS5vcmcvZG9jdW1lbnQvMTA5Njc3OTA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MxNS0wNTc0LTUiLCJLZXl3b3JkcyI6W10sIkxvY2F0aW9ucyI6W10sIk9yZ2FuaXphdGlvbnMiOltdLCJPdGhlcnNJbnZvbHZlZCI6W10sIlB1Ymxpc2hlcnMiOlt7IiRpZCI6IjE4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g3MmZlZWRjLWYwZjMtNGYyMi05ODdlLTM2OTZkNzYzM2Q5YSIsIlRleHQiOiJbMTBdIiwiV0FJVmVyc2lvbiI6IjYuMTkuMy4xIn0=}</w:instrText>
          </w:r>
          <w:r w:rsidRPr="00676B2C">
            <w:fldChar w:fldCharType="separate"/>
          </w:r>
          <w:r w:rsidR="00D36C5A">
            <w:t>[10]</w:t>
          </w:r>
          <w:r w:rsidRPr="00676B2C">
            <w:fldChar w:fldCharType="end"/>
          </w:r>
        </w:sdtContent>
      </w:sdt>
      <w:r w:rsidRPr="00676B2C">
        <w:t>.</w:t>
      </w:r>
    </w:p>
    <w:p w14:paraId="39D6F60E" w14:textId="26DD2DD6" w:rsidR="00EC265D" w:rsidRPr="00676B2C" w:rsidRDefault="00EC265D" w:rsidP="00016D53">
      <w:pPr>
        <w:pStyle w:val="Heading3"/>
        <w:numPr>
          <w:ilvl w:val="2"/>
          <w:numId w:val="2"/>
        </w:numPr>
        <w:tabs>
          <w:tab w:val="num" w:pos="0"/>
        </w:tabs>
        <w:ind w:left="720"/>
      </w:pPr>
      <w:bookmarkStart w:id="33" w:name="_Toc206336803"/>
      <w:bookmarkStart w:id="34" w:name="_Toc206942827"/>
      <w:r w:rsidRPr="00676B2C">
        <w:t>Capabilities (text generation, summarization, reasoning, etc.)</w:t>
      </w:r>
      <w:bookmarkEnd w:id="33"/>
      <w:bookmarkEnd w:id="34"/>
    </w:p>
    <w:p w14:paraId="06AA55F3" w14:textId="55016317" w:rsidR="00EC265D" w:rsidRPr="00676B2C" w:rsidRDefault="00EC265D" w:rsidP="00EC265D">
      <w:pPr>
        <w:rPr>
          <w:shd w:val="clear" w:color="auto" w:fill="FFFFFF"/>
        </w:rPr>
      </w:pPr>
      <w:r w:rsidRPr="00676B2C">
        <w:rPr>
          <w:shd w:val="clear" w:color="auto" w:fill="FFFFFF"/>
        </w:rPr>
        <w:t xml:space="preserve">These models are versatile. They can write new text, summarize long passages, translate languages, and even tackle basic reasoning – especially using tricks like chain-of-thought prompting where they "think step-by-step." How well they work depends on the task: they're great for brainstorming ideas (where perfect accuracy isn't </w:t>
      </w:r>
      <w:r w:rsidRPr="00676B2C">
        <w:rPr>
          <w:shd w:val="clear" w:color="auto" w:fill="FFFFFF"/>
        </w:rPr>
        <w:lastRenderedPageBreak/>
        <w:t xml:space="preserve">needed), okay for finding lots of relevant info (like customer support), and increasingly useful for high-stakes jobs like medical diagnosis when combined with other tools. </w:t>
      </w:r>
      <w:sdt>
        <w:sdtPr>
          <w:rPr>
            <w:shd w:val="clear" w:color="auto" w:fill="FFFFFF"/>
          </w:rPr>
          <w:alias w:val="To edit, see citavi.com/edit"/>
          <w:tag w:val="CitaviPlaceholder#f2a49b0c-37d9-4c71-94d6-d998368a9a81"/>
          <w:id w:val="517043937"/>
          <w:placeholder>
            <w:docPart w:val="13CC7982C8AD4CC49F629FBC13F69097"/>
          </w:placeholder>
        </w:sdtPr>
        <w:sdtEndPr/>
        <w:sdtContent>
          <w:r w:rsidRPr="00676B2C">
            <w:rPr>
              <w:shd w:val="clear" w:color="auto" w:fill="FFFFFF"/>
            </w:rPr>
            <w:fldChar w:fldCharType="begin"/>
          </w:r>
          <w:r w:rsidR="00D36C5A">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NGZhMGNjLWM0YTQtNDU0ZS04NWQ4LWY0YzE3ZDk3ZTZkMyIsIlJhbmdlTGVuZ3RoIjozLCJSZWZlcmVuY2VJZCI6ImUyMGM5OTI2LTg4YmUtNDhkYy04ZTI0LTc5OGU2OGFkOW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cGN1YjUzamMuanBnIiwiVXJpU3RyaW5nIjoiZTIwYzk5MjYtODhiZS00OGRjLThlMjQtNzk4ZTY4YWQ5Y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zEyLzIwMj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NDEyLjA0NTAzdjEiLCJVcmlTdHJpbmciOiJodHRwczovL2FyeGl2Lm9yZy9wZGYvMjQxMi4wNDUwM3Yx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xMFQxNzozMzo1OSIsIk1vZGlmaWVkQnkiOiJfU3VzaGFudCBIdWlsZ29sIiwiSWQiOiJjNjUyYzc3YS0yODBlLTQxOTQtOWEwOC1kN2I2YzcxYTk0OTAiLCJNb2RpZmllZE9uIjoiMjAyNS0wOC0xMFQxNzozMzo1O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0MTIuMDQ1MDN2MSIsIlVyaVN0cmluZyI6Imh0dHA6Ly9hcnhpdi5vcmcvYWJzLzI0MTIuMDQ1MD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xMFQxNzozMzo1OSIsIk1vZGlmaWVkQnkiOiJfU3VzaGFudCBIdWlsZ29sIiwiSWQiOiIxYzNiMzEzNC0xYzczLTQ1ZjgtYTBiNi1lMzIwMDBmOGY1MTgiLCJNb2RpZmllZE9uIjoiMjAyNS0wOC0xMFQxNzozMzo1O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0MTIuMDQ1MDN2MSIsIlVyaVN0cmluZyI6Imh0dHA6Ly9hcnhpdi5vcmcvcGRmLzI0MTIuMDQ1MDN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jJhNDliMGMtMzdkOS00YzcxLTk0ZDYtZDk5ODM2OGE5YTgxIiwiVGV4dCI6Ils4XSIsIldBSVZlcnNpb24iOiI2LjE5LjMuMSJ9}</w:instrText>
          </w:r>
          <w:r w:rsidRPr="00676B2C">
            <w:rPr>
              <w:shd w:val="clear" w:color="auto" w:fill="FFFFFF"/>
            </w:rPr>
            <w:fldChar w:fldCharType="separate"/>
          </w:r>
          <w:r w:rsidR="00D36C5A">
            <w:rPr>
              <w:shd w:val="clear" w:color="auto" w:fill="FFFFFF"/>
            </w:rPr>
            <w:t>[8]</w:t>
          </w:r>
          <w:r w:rsidRPr="00676B2C">
            <w:rPr>
              <w:shd w:val="clear" w:color="auto" w:fill="FFFFFF"/>
            </w:rPr>
            <w:fldChar w:fldCharType="end"/>
          </w:r>
        </w:sdtContent>
      </w:sdt>
    </w:p>
    <w:p w14:paraId="4FAFFD1B" w14:textId="20A2FFE6" w:rsidR="00EC265D" w:rsidRPr="00676B2C" w:rsidRDefault="00EC265D" w:rsidP="00EC265D">
      <w:pPr>
        <w:rPr>
          <w:shd w:val="clear" w:color="auto" w:fill="FFFFFF"/>
        </w:rPr>
      </w:pPr>
      <w:r w:rsidRPr="00676B2C">
        <w:rPr>
          <w:shd w:val="clear" w:color="auto" w:fill="FFFFFF"/>
        </w:rPr>
        <w:t xml:space="preserve">These models handle jobs like writing text, translating languages, summarizing content, answering questions, and judging sentiment. Surprisingly, they can reason through problems and adapt to new tasks with just a few examples. They even shine in tricky areas like healthcare analysis or teaching tools. </w:t>
      </w:r>
      <w:sdt>
        <w:sdtPr>
          <w:rPr>
            <w:shd w:val="clear" w:color="auto" w:fill="FFFFFF"/>
          </w:rPr>
          <w:alias w:val="To edit, see citavi.com/edit"/>
          <w:tag w:val="CitaviPlaceholder#cc24bff5-c4fa-4103-8676-e4a64d7e0e89"/>
          <w:id w:val="-211428117"/>
          <w:placeholder>
            <w:docPart w:val="13CC7982C8AD4CC49F629FBC13F69097"/>
          </w:placeholder>
        </w:sdtPr>
        <w:sdtEndPr/>
        <w:sdtContent>
          <w:r w:rsidRPr="00676B2C">
            <w:rPr>
              <w:shd w:val="clear" w:color="auto" w:fill="FFFFFF"/>
            </w:rPr>
            <w:fldChar w:fldCharType="begin"/>
          </w:r>
          <w:r w:rsidR="00D36C5A">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TRhZGU5LWZmNmItNDdjNC1iZGRiLTEyNzY4ODllZDcyZiIsIlJhbmdlTGVuZ3RoIjozLCJSZWZlcmVuY2VJZCI6ImQwMDkxYjhmLWI0ZjgtNGViOS1iOWYxLTRiNjVjZWM4ZTZ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QWNlclxcQXBwRGF0YVxcTG9jYWxcXFRlbXBcXDNzeGVxYm1iLmpwZyIsIlVyaVN0cmluZyI6ImQwMDkxYjhmLWI0ZjgtNGViOS1iOWYxLTRiNjVjZWM4ZTZh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NDRVNTLjIwMjQuMzM2NTc0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DkvQUNDRVNTLjIwMjQuMzM2NTc0MiIsIlVyaVN0cmluZyI6Imh0dHBzOi8vZG9pLm9yZy8xMC4xMTA5L0FDQ0VTUy4yMDI0LjMzNjU3ND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}</w:instrText>
          </w:r>
          <w:r w:rsidRPr="00676B2C">
            <w:rPr>
              <w:shd w:val="clear" w:color="auto" w:fill="FFFFFF"/>
            </w:rPr>
            <w:fldChar w:fldCharType="separate"/>
          </w:r>
          <w:r w:rsidR="00D36C5A">
            <w:rPr>
              <w:shd w:val="clear" w:color="auto" w:fill="FFFFFF"/>
            </w:rPr>
            <w:t>[9]</w:t>
          </w:r>
          <w:r w:rsidRPr="00676B2C">
            <w:rPr>
              <w:shd w:val="clear" w:color="auto" w:fill="FFFFFF"/>
            </w:rPr>
            <w:fldChar w:fldCharType="end"/>
          </w:r>
        </w:sdtContent>
      </w:sdt>
    </w:p>
    <w:p w14:paraId="2D8DC6A2" w14:textId="60E2F484" w:rsidR="00EC265D" w:rsidRPr="00676B2C" w:rsidRDefault="00EC265D" w:rsidP="00EC265D">
      <w:r w:rsidRPr="00676B2C">
        <w:t xml:space="preserve">LLMs enable text generation (e.g., essays, code), summarization, and translation across 46 languages (e.g., BLOOM) </w:t>
      </w:r>
      <w:sdt>
        <w:sdtPr>
          <w:alias w:val="To edit, see citavi.com/edit"/>
          <w:tag w:val="CitaviPlaceholder#84f97453-bccd-470a-a529-1413bb10ef08"/>
          <w:id w:val="1952056743"/>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5Njc4MWY5LTkzNDAtNGI0OC04ZDI5LWIwNGVmYzE0OTE5OSIsIlJhbmdlTGVuZ3RoIjo0LCJSZWZlcmVuY2VJZCI6ImQ5NTNiMmRmLTJhZjktNGM1YS05N2ZkLTMwY2YwOTc0ODE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BY2VyXFxBcHBEYXRhXFxMb2NhbFxcVGVtcFxcMWtxMDNud3MuanBnIiwiVXJpU3RyaW5nIjoiZDk1M2IyZGYtMmFmOS00YzVhLTk3ZmQtMzBjZjA5NzQ4MTU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1MQVM2NDU1Ny4yMDI1LjEwOTY3Nzk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1MQVM2NDU1Ny4yMDI1LjEwOTY3NzkwIiwiVXJpU3RyaW5nIjoiaHR0cHM6Ly9kb2kub3JnLzEwLjExMDkvSUNNTEFTNjQ1NTcuMjAyNS4xMDk2Nzc5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xMFQxNzo0OTozNSIsIk1vZGlmaWVkQnkiOiJfU3VzaGFudCBIdWlsZ29sIiwiSWQiOiJkM2Y1ZjVlZi1jYWJkLTQwN2UtYTE3Mi0zMTA2YmRiZTQ3YjAiLCJNb2RpZmllZE9uIjoiMjAyNS0wOC0xMFQxNzo0OToz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xMDk2Nzc5MC8iLCJVcmlTdHJpbmciOiJodHRwczovL2llZWV4cGxvcmUuaWVlZS5vcmcvZG9jdW1lbnQvMTA5Njc3OTA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MxNS0wNTc0LTUiLCJLZXl3b3JkcyI6W10sIkxvY2F0aW9ucyI6W10sIk9yZ2FuaXphdGlvbnMiOltdLCJPdGhlcnNJbnZvbHZlZCI6W10sIlB1Ymxpc2hlcnMiOlt7IiRpZCI6IjE4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zg0Zjk3NDUzLWJjY2QtNDcwYS1hNTI5LTE0MTNiYjEwZWYwOCIsIlRleHQiOiJbMTBdIiwiV0FJVmVyc2lvbiI6IjYuMTkuMy4xIn0=}</w:instrText>
          </w:r>
          <w:r w:rsidRPr="00676B2C">
            <w:fldChar w:fldCharType="separate"/>
          </w:r>
          <w:r w:rsidR="00D36C5A">
            <w:t>[10]</w:t>
          </w:r>
          <w:r w:rsidRPr="00676B2C">
            <w:fldChar w:fldCharType="end"/>
          </w:r>
        </w:sdtContent>
      </w:sdt>
      <w:r w:rsidRPr="00676B2C">
        <w:t xml:space="preserve">. They perform reasoning (e.g., context-aware responses) and sentiment analysis for market insights. They also exhibit few-shot learning, adapting to new tasks with minimal examples </w:t>
      </w:r>
      <w:sdt>
        <w:sdtPr>
          <w:alias w:val="To edit, see citavi.com/edit"/>
          <w:tag w:val="CitaviPlaceholder#93bcc8ed-842c-4745-ba35-20ee16f6b7b6"/>
          <w:id w:val="-1266526889"/>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NDJjZTAzLTcyOTktNDdkMS1hYzJlLTg5NmI1MmZhMTM4YyIsIlJhbmdlTGVuZ3RoIjo0LCJSZWZlcmVuY2VJZCI6ImY3MDY2ZTc3LTNmNDMtNDJkMi1iN2NjLTljOWNmZGI5YmQ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EFjZXJcXEFwcERhdGFcXExvY2FsXFxUZW1wXFwza3d0bWk0di5qcGciLCJVcmlTdHJpbmciOiJmNzA2NmU3Ny0zZjQzLTQyZDItYjdjYy05YzljZmRiOWJk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vMDIvMjAy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xMDIuMDI1MDN2MSIsIlVyaVN0cmluZyI6Imh0dHBzOi8vYXJ4aXYub3JnL3BkZi8yMTAyLjAyNTAz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dXNoYW50IEh1aWxnb2wiLCJDcmVhdGVkT24iOiIyMDI1LTA4LTEwVDE4OjAyOjU5IiwiTW9kaWZpZWRCeSI6Il9TdXNoYW50IEh1aWxnb2wiLCJJZCI6IjEzMTM1MWQzLTFmNTgtNDI5ZS1hNTdkLWZlYzY2YWJkYjY1NiIsIk1vZGlmaWVkT24iOiIyMDI1LTA4LTEwVDE4OjAyOjU5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hYnMvMjEwMi4wMjUwM3YxIiwiVXJpU3RyaW5nIjoiaHR0cDovL2FyeGl2Lm9yZy9hYnMvMjEwMi4wMjUwM3Y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dXNoYW50IEh1aWxnb2wiLCJDcmVhdGVkT24iOiIyMDI1LTA4LTEwVDE4OjAyOjU5IiwiTW9kaWZpZWRCeSI6Il9TdXNoYW50IEh1aWxnb2wiLCJJZCI6IjgzOWYxNDA0LTE2M2EtNGMyMy05N2NhLTMxMmJhMTc5Nzg0OCIsIk1vZGlmaWVkT24iOiIyMDI1LTA4LTEwVDE4OjAyOjU5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wMi4wMjUwM3YxIiwiVXJpU3RyaW5nIjoiaHR0cDovL2FyeGl2Lm9yZy9wZGYvMjEwMi4wMjUw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}</w:instrText>
          </w:r>
          <w:r w:rsidRPr="00676B2C">
            <w:fldChar w:fldCharType="separate"/>
          </w:r>
          <w:r w:rsidR="00D36C5A">
            <w:t>[11]</w:t>
          </w:r>
          <w:r w:rsidRPr="00676B2C">
            <w:fldChar w:fldCharType="end"/>
          </w:r>
        </w:sdtContent>
      </w:sdt>
      <w:r w:rsidRPr="00676B2C">
        <w:t>.</w:t>
      </w:r>
    </w:p>
    <w:p w14:paraId="3309F5D1" w14:textId="1A46C491" w:rsidR="00EC265D" w:rsidRPr="00676B2C" w:rsidRDefault="00EC265D" w:rsidP="00016D53">
      <w:pPr>
        <w:pStyle w:val="Heading3"/>
        <w:numPr>
          <w:ilvl w:val="2"/>
          <w:numId w:val="2"/>
        </w:numPr>
        <w:tabs>
          <w:tab w:val="num" w:pos="0"/>
        </w:tabs>
        <w:ind w:left="720"/>
      </w:pPr>
      <w:bookmarkStart w:id="35" w:name="_Toc206336804"/>
      <w:bookmarkStart w:id="36" w:name="_Toc206942828"/>
      <w:r w:rsidRPr="00676B2C">
        <w:t>Limitations (context length, factual accuracy, hallucination)</w:t>
      </w:r>
      <w:bookmarkEnd w:id="35"/>
      <w:bookmarkEnd w:id="36"/>
    </w:p>
    <w:p w14:paraId="202818E9" w14:textId="6C99CB17" w:rsidR="00EC265D" w:rsidRPr="00676B2C" w:rsidRDefault="00EC265D" w:rsidP="00EC265D">
      <w:pPr>
        <w:rPr>
          <w:shd w:val="clear" w:color="auto" w:fill="FFFFFF"/>
        </w:rPr>
      </w:pPr>
      <w:r w:rsidRPr="00676B2C">
        <w:rPr>
          <w:shd w:val="clear" w:color="auto" w:fill="FFFFFF"/>
        </w:rPr>
        <w:t xml:space="preserve">LLMs aren't flawless. They often hallucinate (make up convincing but false info, termed "bullshit" in the paper), can amplify biases from their training data, and stumble on simple logic like counting letters in a word because they see words as tokens, not characters. They also suffer from catastrophic forgetting (losing old skills when learning new ones), risk model collapse if trained too much on their own outputs, and can be tricked via jailbreak prompts into giving harmful responses. Their memory is also limited by their context window. </w:t>
      </w:r>
      <w:sdt>
        <w:sdtPr>
          <w:rPr>
            <w:shd w:val="clear" w:color="auto" w:fill="FFFFFF"/>
          </w:rPr>
          <w:alias w:val="To edit, see citavi.com/edit"/>
          <w:tag w:val="CitaviPlaceholder#f1495a24-555c-4204-b914-ab9fb08e8258"/>
          <w:id w:val="-785973800"/>
          <w:placeholder>
            <w:docPart w:val="13CC7982C8AD4CC49F629FBC13F69097"/>
          </w:placeholder>
        </w:sdtPr>
        <w:sdtEndPr/>
        <w:sdtContent>
          <w:r w:rsidRPr="00676B2C">
            <w:rPr>
              <w:shd w:val="clear" w:color="auto" w:fill="FFFFFF"/>
            </w:rPr>
            <w:fldChar w:fldCharType="begin"/>
          </w:r>
          <w:r w:rsidR="00D36C5A">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5ODIyMjNiLTU5YmUtNDgzYi1iMGQ2LWQ0MzkzYmJjZGU3OCIsIlJhbmdlTGVuZ3RoIjozLCJSZWZlcmVuY2VJZCI6ImUyMGM5OTI2LTg4YmUtNDhkYy04ZTI0LTc5OGU2OGFkOW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BY2VyXFxBcHBEYXRhXFxMb2NhbFxcVGVtcFxccGN1YjUzamMuanBnIiwiVXJpU3RyaW5nIjoiZTIwYzk5MjYtODhiZS00OGRjLThlMjQtNzk4ZTY4YWQ5Yjkw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zLzEyLzIwMjQ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NDEyLjA0NTAzdjEiLCJVcmlTdHJpbmciOiJodHRwczovL2FyeGl2Lm9yZy9wZGYvMjQxMi4wNDUwM3Yx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xMFQxNzozMzo1OSIsIk1vZGlmaWVkQnkiOiJfU3VzaGFudCBIdWlsZ29sIiwiSWQiOiJjNjUyYzc3YS0yODBlLTQxOTQtOWEwOC1kN2I2YzcxYTk0OTAiLCJNb2RpZmllZE9uIjoiMjAyNS0wOC0xMFQxNzozMzo1OSIsIlByb2plY3QiOnsiJHJlZiI6Ijg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0MTIuMDQ1MDN2MSIsIlVyaVN0cmluZyI6Imh0dHA6Ly9hcnhpdi5vcmcvYWJzLzI0MTIuMDQ1MDN2MS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xMFQxNzozMzo1OSIsIk1vZGlmaWVkQnkiOiJfU3VzaGFudCBIdWlsZ29sIiwiSWQiOiIxYzNiMzEzNC0xYzczLTQ1ZjgtYTBiNi1lMzIwMDBmOGY1MTgiLCJNb2RpZmllZE9uIjoiMjAyNS0wOC0xMFQxNzozMzo1OSIsIlByb2plY3QiOnsiJHJlZiI6Ijg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0MTIuMDQ1MDN2MSIsIlVyaVN0cmluZyI6Imh0dHA6Ly9hcnhpdi5vcmcvcGRmLzI0MTIuMDQ1MDN2M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}</w:instrText>
          </w:r>
          <w:r w:rsidRPr="00676B2C">
            <w:rPr>
              <w:shd w:val="clear" w:color="auto" w:fill="FFFFFF"/>
            </w:rPr>
            <w:fldChar w:fldCharType="separate"/>
          </w:r>
          <w:r w:rsidR="00D36C5A">
            <w:rPr>
              <w:shd w:val="clear" w:color="auto" w:fill="FFFFFF"/>
            </w:rPr>
            <w:t>[8]</w:t>
          </w:r>
          <w:r w:rsidRPr="00676B2C">
            <w:rPr>
              <w:shd w:val="clear" w:color="auto" w:fill="FFFFFF"/>
            </w:rPr>
            <w:fldChar w:fldCharType="end"/>
          </w:r>
        </w:sdtContent>
      </w:sdt>
    </w:p>
    <w:p w14:paraId="3D506F26" w14:textId="57AE953C" w:rsidR="00EC265D" w:rsidRPr="00676B2C" w:rsidRDefault="00EC265D" w:rsidP="00EC265D">
      <w:pPr>
        <w:rPr>
          <w:shd w:val="clear" w:color="auto" w:fill="FFFFFF"/>
        </w:rPr>
      </w:pPr>
      <w:r w:rsidRPr="00676B2C">
        <w:rPr>
          <w:shd w:val="clear" w:color="auto" w:fill="FFFFFF"/>
        </w:rPr>
        <w:t xml:space="preserve">They sometimes make up believable but false facts—what researchers call hallucination. Their memory is limited too, struggling with super long documents or chats. Plus, they inherit biases from training data, need heavy computing power, and trip up on words with multiple meanings. </w:t>
      </w:r>
      <w:sdt>
        <w:sdtPr>
          <w:rPr>
            <w:shd w:val="clear" w:color="auto" w:fill="FFFFFF"/>
          </w:rPr>
          <w:alias w:val="To edit, see citavi.com/edit"/>
          <w:tag w:val="CitaviPlaceholder#363d180e-de9e-4e9b-84c9-a549c1c6201c"/>
          <w:id w:val="407887994"/>
          <w:placeholder>
            <w:docPart w:val="13CC7982C8AD4CC49F629FBC13F69097"/>
          </w:placeholder>
        </w:sdtPr>
        <w:sdtEndPr/>
        <w:sdtContent>
          <w:r w:rsidRPr="00676B2C">
            <w:rPr>
              <w:shd w:val="clear" w:color="auto" w:fill="FFFFFF"/>
            </w:rPr>
            <w:fldChar w:fldCharType="begin"/>
          </w:r>
          <w:r w:rsidR="00D36C5A">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GZlZDk0LTJiMDktNDBiYi1iNTNhLWViN2NkZjIyNjgzNSIsIlJhbmdlTGVuZ3RoIjozLCJSZWZlcmVuY2VJZCI6ImQwMDkxYjhmLWI0ZjgtNGViOS1iOWYxLTRiNjVjZWM4ZTZh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xMDkvQUNDRVNTLjIwMjQuMzM2NTc0MiIsIkVkaXRvcnMiOltdLCJFdmFsdWF0aW9uQ29tcGxleGl0eSI6MCwiRXZhbHVhdGlvblNvdXJjZVRleHRGb3JtYXQiOjAsIkdyb3VwcyI6W10sIkhhc0xhYmVsMSI6ZmFsc2UsIkhhc0xhYmVsMiI6ZmFsc2U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xMDkvQUNDRVNTLjIwMjQuMzM2NTc0MiIsIlVyaVN0cmluZyI6Imh0dHBzOi8vZG9pLm9yZy8xMC4xMTA5L0FDQ0VTUy4yMDI0LjMzNjU3NDI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}</w:instrText>
          </w:r>
          <w:r w:rsidRPr="00676B2C">
            <w:rPr>
              <w:shd w:val="clear" w:color="auto" w:fill="FFFFFF"/>
            </w:rPr>
            <w:fldChar w:fldCharType="separate"/>
          </w:r>
          <w:r w:rsidR="00D36C5A">
            <w:rPr>
              <w:shd w:val="clear" w:color="auto" w:fill="FFFFFF"/>
            </w:rPr>
            <w:t>[9]</w:t>
          </w:r>
          <w:r w:rsidRPr="00676B2C">
            <w:rPr>
              <w:shd w:val="clear" w:color="auto" w:fill="FFFFFF"/>
            </w:rPr>
            <w:fldChar w:fldCharType="end"/>
          </w:r>
        </w:sdtContent>
      </w:sdt>
      <w:r w:rsidRPr="00676B2C">
        <w:rPr>
          <w:shd w:val="clear" w:color="auto" w:fill="FFFFFF"/>
        </w:rPr>
        <w:t>.</w:t>
      </w:r>
    </w:p>
    <w:p w14:paraId="51C4C9BD" w14:textId="35A9BEAB" w:rsidR="00EC265D" w:rsidRPr="00676B2C" w:rsidRDefault="00EC265D" w:rsidP="00EC265D">
      <w:r w:rsidRPr="00676B2C">
        <w:t xml:space="preserve">Limitations include high computational costs (training requires massive resources), bias propagation (e.g., racial/gender biases from training data), and context constraints affecting long-text tasks </w:t>
      </w:r>
      <w:sdt>
        <w:sdtPr>
          <w:alias w:val="To edit, see citavi.com/edit"/>
          <w:tag w:val="CitaviPlaceholder#f2cb04a6-592d-4b95-9234-95c03e1df080"/>
          <w:id w:val="2126734698"/>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2OTY2YWM4LWMzZjktNGJhYy1hMmM0LWYxZmRjNDk5NjExMCIsIlJhbmdlTGVuZ3RoIjo0LCJSZWZlcmVuY2VJZCI6ImY3MDY2ZTc3LTNmNDMtNDJkMi1iN2NjLTljOWNmZGI5YmQw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EFjZXJcXEFwcERhdGFcXExvY2FsXFxUZW1wXFwza3d0bWk0di5qcGciLCJVcmlTdHJpbmciOiJmNzA2NmU3Ny0zZjQzLTQyZDItYjdjYy05YzljZmRiOWJk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QvMDIvMjAyMS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jIxMDIuMDI1MDN2MSIsIlVyaVN0cmluZyI6Imh0dHBzOi8vYXJ4aXYub3JnL3BkZi8yMTAyLjAyNTAzdjEucGRm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TdXNoYW50IEh1aWxnb2wiLCJDcmVhdGVkT24iOiIyMDI1LTA4LTEwVDE4OjAyOjU5IiwiTW9kaWZpZWRCeSI6Il9TdXNoYW50IEh1aWxnb2wiLCJJZCI6IjEzMTM1MWQzLTFmNTgtNDI5ZS1hNTdkLWZlYzY2YWJkYjY1NiIsIk1vZGlmaWVkT24iOiIyMDI1LTA4LTEwVDE4OjAyOjU5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hYnMvMjEwMi4wMjUwM3YxIiwiVXJpU3RyaW5nIjoiaHR0cDovL2FyeGl2Lm9yZy9hYnMvMjEwMi4wMjUwM3Y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dXNoYW50IEh1aWxnb2wiLCJDcmVhdGVkT24iOiIyMDI1LTA4LTEwVDE4OjAyOjU5IiwiTW9kaWZpZWRCeSI6Il9TdXNoYW50IEh1aWxnb2wiLCJJZCI6IjgzOWYxNDA0LTE2M2EtNGMyMy05N2NhLTMxMmJhMTc5Nzg0OCIsIk1vZGlmaWVkT24iOiIyMDI1LTA4LTEwVDE4OjAyOjU5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aHR0cDovL2FyeGl2Lm9yZy9wZGYvMjEwMi4wMjUwM3YxIiwiVXJpU3RyaW5nIjoiaHR0cDovL2FyeGl2Lm9yZy9wZGYvMjEwMi4wMjUwM3Y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}</w:instrText>
          </w:r>
          <w:r w:rsidRPr="00676B2C">
            <w:fldChar w:fldCharType="separate"/>
          </w:r>
          <w:r w:rsidR="00D36C5A">
            <w:t>[11]</w:t>
          </w:r>
          <w:r w:rsidRPr="00676B2C">
            <w:fldChar w:fldCharType="end"/>
          </w:r>
        </w:sdtContent>
      </w:sdt>
      <w:r w:rsidRPr="00676B2C">
        <w:t xml:space="preserve">. They also exhibit hallucinations (inaccurate outputs) and scalability challenges </w:t>
      </w:r>
      <w:sdt>
        <w:sdtPr>
          <w:alias w:val="To edit, see citavi.com/edit"/>
          <w:tag w:val="CitaviPlaceholder#f4d57524-9705-4ee0-a21a-f0883ef1f042"/>
          <w:id w:val="-1378997070"/>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GU0NDA1LTEwZjYtNDFmMC05ODIyLWQ4MmJhMGIzZjdhZSIsIlJhbmdlTGVuZ3RoIjo0LCJSZWZlcmVuY2VJZCI6ImQ5NTNiMmRmLTJhZjktNGM1YS05N2ZkLTMwY2YwOTc0ODE1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BY2VyXFxBcHBEYXRhXFxMb2NhbFxcVGVtcFxcMWtxMDNud3MuanBnIiwiVXJpU3RyaW5nIjoiZDk1M2IyZGYtMmFmOS00YzVhLTk3ZmQtMzBjZjA5NzQ4MTUw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EwOS9JQ01MQVM2NDU1Ny4yMDI1LjEwOTY3Nzkw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EwOS9JQ01MQVM2NDU1Ny4yMDI1LjEwOTY3NzkwIiwiVXJpU3RyaW5nIjoiaHR0cHM6Ly9kb2kub3JnLzEwLjExMDkvSUNNTEFTNjQ1NTcuMjAyNS4xMDk2Nzc5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3VzaGFudCBIdWlsZ29sIiwiQ3JlYXRlZE9uIjoiMjAyNS0wOC0xMFQxNzo0OTozNSIsIk1vZGlmaWVkQnkiOiJfU3VzaGFudCBIdWlsZ29sIiwiSWQiOiJkM2Y1ZjVlZi1jYWJkLTQwN2UtYTE3Mi0zMTA2YmRiZTQ3YjAiLCJNb2RpZmllZE9uIjoiMjAyNS0wOC0xMFQxNzo0OTozNS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BzOi8vaWVlZXhwbG9yZS5pZWVlLm9yZy9kb2N1bWVudC8xMDk2Nzc5MC8iLCJVcmlTdHJpbmciOiJodHRwczovL2llZWV4cGxvcmUuaWVlZS5vcmcvZG9jdW1lbnQvMTA5Njc3OTAv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MxNS0wNTc0LTUiLCJLZXl3b3JkcyI6W10sIkxvY2F0aW9ucyI6W10sIk9yZ2FuaXphdGlvbnMiOltdLCJPdGhlcnNJbnZvbHZlZCI6W10sIlB1Ymxpc2hlcnMiOlt7IiRpZCI6IjE4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}</w:instrText>
          </w:r>
          <w:r w:rsidRPr="00676B2C">
            <w:fldChar w:fldCharType="separate"/>
          </w:r>
          <w:r w:rsidR="00D36C5A">
            <w:t>[10]</w:t>
          </w:r>
          <w:r w:rsidRPr="00676B2C">
            <w:fldChar w:fldCharType="end"/>
          </w:r>
        </w:sdtContent>
      </w:sdt>
      <w:r w:rsidRPr="00676B2C">
        <w:t>.</w:t>
      </w:r>
    </w:p>
    <w:p w14:paraId="057C35B3" w14:textId="2E895C57" w:rsidR="00EC265D" w:rsidRPr="00676B2C" w:rsidRDefault="00EC265D" w:rsidP="00016D53">
      <w:pPr>
        <w:pStyle w:val="Heading2"/>
        <w:numPr>
          <w:ilvl w:val="1"/>
          <w:numId w:val="2"/>
        </w:numPr>
        <w:tabs>
          <w:tab w:val="num" w:pos="0"/>
        </w:tabs>
        <w:ind w:left="576" w:hanging="576"/>
      </w:pPr>
      <w:r w:rsidRPr="00676B2C">
        <w:lastRenderedPageBreak/>
        <w:t xml:space="preserve"> </w:t>
      </w:r>
      <w:bookmarkStart w:id="37" w:name="_Toc206336805"/>
      <w:bookmarkStart w:id="38" w:name="_Toc206942829"/>
      <w:r w:rsidRPr="00676B2C">
        <w:t>Leading LLMs in the Market</w:t>
      </w:r>
      <w:bookmarkEnd w:id="37"/>
      <w:bookmarkEnd w:id="38"/>
    </w:p>
    <w:p w14:paraId="0924C5EF" w14:textId="7D55B321" w:rsidR="00EC265D" w:rsidRPr="00676B2C" w:rsidRDefault="00EC265D" w:rsidP="00016D53">
      <w:pPr>
        <w:pStyle w:val="Heading3"/>
        <w:numPr>
          <w:ilvl w:val="2"/>
          <w:numId w:val="2"/>
        </w:numPr>
        <w:tabs>
          <w:tab w:val="num" w:pos="0"/>
        </w:tabs>
        <w:ind w:left="720"/>
      </w:pPr>
      <w:bookmarkStart w:id="39" w:name="_Toc206336806"/>
      <w:bookmarkStart w:id="40" w:name="_Toc206942830"/>
      <w:r w:rsidRPr="00676B2C">
        <w:t>OpenAI</w:t>
      </w:r>
      <w:bookmarkEnd w:id="39"/>
      <w:bookmarkEnd w:id="40"/>
    </w:p>
    <w:p w14:paraId="62CA1440" w14:textId="4182606E" w:rsidR="00EC265D" w:rsidRPr="00676B2C" w:rsidRDefault="00EC265D" w:rsidP="00EC265D">
      <w:r w:rsidRPr="00676B2C">
        <w:t xml:space="preserve">OpenAI's GPT-4.5 is their "largest and most capable GPT model for chat," focusing on unsupervised learning instead of chain-of-thought reasoning. It processes both images and audio data. The model lineup includes GPT-4.5 Preview, e3-mini (a "fast, flexible, intelligent reasoning model"), and GPT-4.0 (a "fast, intelligent, flexible GPT model"). These proprietary models have "multimodal capabilities" but require commercial licensing. OpenAI has not disclosed GPT-4.5’s exact parameter count. </w:t>
      </w:r>
      <w:sdt>
        <w:sdtPr>
          <w:alias w:val="To edit, see citavi.com/edit"/>
          <w:tag w:val="CitaviPlaceholder#a0d3e9c7-fb39-4895-a20f-212f2b9f2813"/>
          <w:id w:val="-1144738389"/>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lM2VjYjY3LWVjYTItNDMxZS1hOWUxLWQ0MGE5OGZlMmQ5OSIsIlJhbmdlTGVuZ3RoIjo0LCJSZWZlcmVuY2VJZCI6IjE1ODMzZjdhLTQ4NmYtNGJkYS05ZTE4LTRlZjUwZmU4MD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aGFrdWRvIiwiUHJvdGVjdGVkIjpmYWxzZSwiU2V4IjowLCJDcmVhdGVkQnkiOiJfU3VzaGFudCBIdWlsZ29sIiwiQ3JlYXRlZE9uIjoiMjAyNS0wOC0xMlQxOToyMjo1MCIsIk1vZGlmaWVkQnkiOiJfU3VzaGFudCBIdWlsZ29sIiwiSWQiOiIwOWQwZmEyNy1iZDI3LTRhNzctOTYzOS0yNGNjZDUyNmIxMzIiLCJNb2RpZmllZE9uIjoiMjAyNS0wOC0xMlQxOToyMjo1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oYWt1ZG8uaW8vYmxvZy90b3AtOS1sYXJnZS1sYW5ndWFnZS1tb2RlbHMiLCJVcmlTdHJpbmciOiJodHRwczovL3d3dy5zaGFrdWRvLmlvL2Jsb2cvdG9wLTktbGFyZ2UtbGFuZ3VhZ2UtbW9kZWx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}</w:instrText>
          </w:r>
          <w:r w:rsidRPr="00676B2C">
            <w:fldChar w:fldCharType="separate"/>
          </w:r>
          <w:r w:rsidR="00D36C5A">
            <w:t>[12]</w:t>
          </w:r>
          <w:r w:rsidRPr="00676B2C">
            <w:fldChar w:fldCharType="end"/>
          </w:r>
        </w:sdtContent>
      </w:sdt>
      <w:r w:rsidRPr="00676B2C">
        <w:br/>
      </w:r>
      <w:r w:rsidRPr="00676B2C">
        <w:rPr>
          <w:b/>
          <w:bCs/>
        </w:rPr>
        <w:t>Reasoning models</w:t>
      </w:r>
      <w:r w:rsidRPr="00676B2C">
        <w:t xml:space="preserve">: o3, o3-mini, o4, o4-mini </w:t>
      </w:r>
      <w:sdt>
        <w:sdtPr>
          <w:alias w:val="To edit, see citavi.com/edit"/>
          <w:tag w:val="CitaviPlaceholder#e6fce69b-9772-4983-ab80-35c24f97459d"/>
          <w:id w:val="-165785958"/>
          <w:placeholder>
            <w:docPart w:val="DefaultPlaceholder_-1854013440"/>
          </w:placeholder>
        </w:sdtPr>
        <w:sdtContent>
          <w:r w:rsidR="00D36C5A">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NDUzYTkzLTFiYjktNDAyMi1hZGRjLTkwNmI3NGRiYmQwMiIsIlJhbmdlTGVuZ3RoIjo0LCJSZWZlcmVuY2VJZCI6Ijc3OGFkNWYyLTJhOWUtNDBlZi1iZWEyLTg1NmNkOGU3YmQx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PcGVuIEFJIiwiUHJvdGVjdGVkIjpmYWxzZSwiU2V4IjowLCJDcmVhdGVkQnkiOiJkeWkzd2U4MWRxN3gxb2ZoMHJ6Z3ptOHB2anZocXdwcGg5NiIsIkNyZWF0ZWRPbiI6IjIwMjUtMDktMDJUMTk6MjI6MTlaIiwiTW9kaWZpZWRCeSI6ImR5aTN3ZTgxZHE3eDFvZmgwcnpnem04cHZqdmhxd3BwaDk2IiwiSWQiOiI5ZWE4NjY3MS0yZWU2LTQzMDEtYTc5Yi01NzYxMDA0YmVjMTMiLCJNb2RpZmllZE9uIjoiMjAyNS0wOS0wMlQxOToyMjoxO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BsYXRmb3JtLm9wZW5haS5jb20vZG9jcy9tb2RlbHMiLCJVcmlTdHJpbmciOiJodHRwczovL3BsYXRmb3JtLm9wZW5haS5jb20vZG9jcy9tb2RlbH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}</w:instrText>
          </w:r>
          <w:r w:rsidR="00D36C5A">
            <w:fldChar w:fldCharType="separate"/>
          </w:r>
          <w:r w:rsidR="00D36C5A">
            <w:t>[13]</w:t>
          </w:r>
          <w:r w:rsidR="00D36C5A">
            <w:fldChar w:fldCharType="end"/>
          </w:r>
        </w:sdtContent>
      </w:sdt>
    </w:p>
    <w:p w14:paraId="7D77BE74" w14:textId="63DA095E" w:rsidR="00EC265D" w:rsidRPr="00676B2C" w:rsidRDefault="00EC265D" w:rsidP="00016D53">
      <w:pPr>
        <w:pStyle w:val="Heading3"/>
        <w:numPr>
          <w:ilvl w:val="2"/>
          <w:numId w:val="2"/>
        </w:numPr>
        <w:tabs>
          <w:tab w:val="num" w:pos="0"/>
        </w:tabs>
        <w:ind w:left="720"/>
      </w:pPr>
      <w:bookmarkStart w:id="41" w:name="_Toc206336807"/>
      <w:bookmarkStart w:id="42" w:name="_Toc206942831"/>
      <w:r w:rsidRPr="00676B2C">
        <w:t>DeepSeek</w:t>
      </w:r>
      <w:bookmarkEnd w:id="41"/>
      <w:bookmarkEnd w:id="42"/>
    </w:p>
    <w:p w14:paraId="75D254DC" w14:textId="59682B90" w:rsidR="00EC265D" w:rsidRPr="00676B2C" w:rsidRDefault="00EC265D" w:rsidP="00EC265D">
      <w:r w:rsidRPr="00676B2C">
        <w:t xml:space="preserve">DeepSeek-R1 is a "671B parameter Mixture-of-Experts model" with "37B activated parameters per token," trained via "large-scale reinforcement learning" focused on reasoning. It excels in mathematics, code generation, and genomic data analysis. The model is "30 times more cost-efficient than OpenAI-o1 and 5 times faster." The R1-0528 refresh and DeepSeek-V3 (which "tops the Chatbot Arena open-source leaderboard with an Elo score of 1,382") were released in 2025. </w:t>
      </w:r>
      <w:sdt>
        <w:sdtPr>
          <w:alias w:val="To edit, see citavi.com/edit"/>
          <w:tag w:val="CitaviPlaceholder#8bd40ce4-7a84-4e9b-a022-2040dd3a70b1"/>
          <w:id w:val="567383931"/>
          <w:placeholder>
            <w:docPart w:val="13CC7982C8AD4CC49F629FBC13F69097"/>
          </w:placeholder>
        </w:sdtPr>
        <w:sdtEndPr/>
        <w:sdtContent>
          <w:r w:rsidRPr="00676B2C">
            <w:fldChar w:fldCharType="begin"/>
          </w:r>
          <w:r w:rsidR="00D36C5A">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NzEyMGIzLTU2NzQtNGM5Ni1iYTA1LTY2MGI4MzgwYWRiNiIsIlJhbmdlTGVuZ3RoIjo0LCJSZWZlcmVuY2VJZCI6IjE1ODMzZjdhLTQ4NmYtNGJkYS05ZTE4LTRlZjUwZmU4MD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aGFrdWRvIiwiUHJvdGVjdGVkIjpmYWxzZSwiU2V4IjowLCJDcmVhdGVkQnkiOiJfU3VzaGFudCBIdWlsZ29sIiwiQ3JlYXRlZE9uIjoiMjAyNS0wOC0xMlQxOToyMjo1MCIsIk1vZGlmaWVkQnkiOiJfU3VzaGFudCBIdWlsZ29sIiwiSWQiOiIwOWQwZmEyNy1iZDI3LTRhNzctOTYzOS0yNGNjZDUyNmIxMzIiLCJNb2RpZmllZE9uIjoiMjAyNS0wOC0xMlQxOToyMjo1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oYWt1ZG8uaW8vYmxvZy90b3AtOS1sYXJnZS1sYW5ndWFnZS1tb2RlbHMiLCJVcmlTdHJpbmciOiJodHRwczovL3d3dy5zaGFrdWRvLmlvL2Jsb2cvdG9wLTktbGFyZ2UtbGFuZ3VhZ2UtbW9kZWx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}</w:instrText>
          </w:r>
          <w:r w:rsidRPr="00676B2C">
            <w:fldChar w:fldCharType="separate"/>
          </w:r>
          <w:r w:rsidR="00D36C5A">
            <w:t>[12]</w:t>
          </w:r>
          <w:r w:rsidRPr="00676B2C">
            <w:fldChar w:fldCharType="end"/>
          </w:r>
        </w:sdtContent>
      </w:sdt>
      <w:r w:rsidRPr="00676B2C">
        <w:br/>
      </w:r>
      <w:r w:rsidRPr="00676B2C">
        <w:rPr>
          <w:b/>
          <w:bCs/>
        </w:rPr>
        <w:t>Reasoning models</w:t>
      </w:r>
      <w:r w:rsidRPr="00676B2C">
        <w:t xml:space="preserve">: DeepSeek-R1, DeepSeek-R1-0528 </w:t>
      </w:r>
      <w:sdt>
        <w:sdtPr>
          <w:alias w:val="To edit, see citavi.com/edit"/>
          <w:tag w:val="CitaviPlaceholder#c461d6a9-2e6b-433d-a8f9-1e4a7323db5d"/>
          <w:id w:val="644242478"/>
          <w:placeholder>
            <w:docPart w:val="DefaultPlaceholder_-1854013440"/>
          </w:placeholder>
        </w:sdtPr>
        <w:sdtContent>
          <w:r w:rsidR="00524730">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ZTg1ZmQ4LTlmYzUtNDk1NC1hMjc5LWY4ODg2YjgzYzM0MSIsIlJhbmdlTGVuZ3RoIjo0LCJSZWZlcmVuY2VJZCI6IjFkOGEzZmIyLWI2ODctNDI1ZC04ZTVkLTE1ODMyZDY2NWM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EZWVwU2VlayIsIlByb3RlY3RlZCI6ZmFsc2UsIlNleCI6MCwiQ3JlYXRlZEJ5IjoiZHlpM3dlODFkcTd4MW9maDByemd6bThwdmp2aHF3cHBoOTYiLCJDcmVhdGVkT24iOiIyMDI1LTA5LTAyVDE5OjMzOjAxWiIsIk1vZGlmaWVkQnkiOiJkeWkzd2U4MWRxN3gxb2ZoMHJ6Z3ptOHB2anZocXdwcGg5NiIsIklkIjoiZTZkYTJlYTItN2Q0Mi00NmQ5LWE3MTctYWUyYmVkODM2OTA3IiwiTW9kaWZpZWRPbiI6IjIwMjUtMDktMDJUMTk6MzM6MDFa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hcGktZG9jcy5kZWVwc2Vlay5jb20vbmV3cy9uZXdzMjUwODIxIiwiVXJpU3RyaW5nIjoiaHR0cHM6Ly9hcGktZG9jcy5kZWVwc2Vlay5jb20vbmV3cy9uZXdzMjUwOD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M0NjFkNmE5LTJlNmItNDMzZC1hOGY5LTFlNGE3MzIzZGI1ZCIsIlRleHQiOiJbMTRdIiwiV0FJVmVyc2lvbiI6IjYuMTkuMy4xIn0=}</w:instrText>
          </w:r>
          <w:r w:rsidR="00524730">
            <w:fldChar w:fldCharType="separate"/>
          </w:r>
          <w:r w:rsidR="00524730">
            <w:t>[14]</w:t>
          </w:r>
          <w:r w:rsidR="00524730">
            <w:fldChar w:fldCharType="end"/>
          </w:r>
        </w:sdtContent>
      </w:sdt>
    </w:p>
    <w:p w14:paraId="210E6B58" w14:textId="0CC183A9" w:rsidR="00EC265D" w:rsidRPr="00676B2C" w:rsidRDefault="00EC265D" w:rsidP="00016D53">
      <w:pPr>
        <w:pStyle w:val="Heading3"/>
        <w:numPr>
          <w:ilvl w:val="2"/>
          <w:numId w:val="2"/>
        </w:numPr>
        <w:tabs>
          <w:tab w:val="num" w:pos="0"/>
        </w:tabs>
        <w:ind w:left="720"/>
      </w:pPr>
      <w:bookmarkStart w:id="43" w:name="_Toc206336808"/>
      <w:bookmarkStart w:id="44" w:name="_Toc206942832"/>
      <w:r w:rsidRPr="00676B2C">
        <w:t>Claude</w:t>
      </w:r>
      <w:bookmarkEnd w:id="43"/>
      <w:bookmarkEnd w:id="44"/>
    </w:p>
    <w:p w14:paraId="4138C657" w14:textId="602D4AE0" w:rsidR="00EC265D" w:rsidRPr="00676B2C" w:rsidRDefault="00EC265D" w:rsidP="00EC265D">
      <w:r w:rsidRPr="00676B2C">
        <w:rPr>
          <w:shd w:val="clear" w:color="auto" w:fill="FFFFFF"/>
        </w:rPr>
        <w:t xml:space="preserve">Claude 4 Sonnet integrates "multiple reasoning approaches" and leverages an "extended thinking mode" using "deliberate reasoning or self-reflection loops." This allows iterative refinement of outputs for accuracy. It has a "200K-token context window" (over 3× larger than Claude 2) for processing "lengthy documents or extensive conversations," showing "strong improvements in coding and front-end web development." </w:t>
      </w:r>
      <w:sdt>
        <w:sdtPr>
          <w:rPr>
            <w:shd w:val="clear" w:color="auto" w:fill="FFFFFF"/>
          </w:rPr>
          <w:alias w:val="To edit, see citavi.com/edit"/>
          <w:tag w:val="CitaviPlaceholder#e3104805-e9df-4a2d-8535-d3884aa38848"/>
          <w:id w:val="1969778377"/>
          <w:placeholder>
            <w:docPart w:val="13CC7982C8AD4CC49F629FBC13F69097"/>
          </w:placeholder>
        </w:sdtPr>
        <w:sdtEndPr/>
        <w:sdtContent>
          <w:r w:rsidRPr="00676B2C">
            <w:rPr>
              <w:shd w:val="clear" w:color="auto" w:fill="FFFFFF"/>
            </w:rPr>
            <w:fldChar w:fldCharType="begin"/>
          </w:r>
          <w:r w:rsidR="00D36C5A">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kMjdlZWFiLTQ2MmUtNGQ4Zi1iYWYxLWMzYjAzY2NkY2EzMSIsIlJhbmdlTGVuZ3RoIjo0LCJSZWZlcmVuY2VJZCI6IjE1ODMzZjdhLTQ4NmYtNGJkYS05ZTE4LTRlZjUwZmU4MD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aGFrdWRvIiwiUHJvdGVjdGVkIjpmYWxzZSwiU2V4IjowLCJDcmVhdGVkQnkiOiJfU3VzaGFudCBIdWlsZ29sIiwiQ3JlYXRlZE9uIjoiMjAyNS0wOC0xMlQxOToyMjo1MCIsIk1vZGlmaWVkQnkiOiJfU3VzaGFudCBIdWlsZ29sIiwiSWQiOiIwOWQwZmEyNy1iZDI3LTRhNzctOTYzOS0yNGNjZDUyNmIxMzIiLCJNb2RpZmllZE9uIjoiMjAyNS0wOC0xMlQxOToyMjo1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oYWt1ZG8uaW8vYmxvZy90b3AtOS1sYXJnZS1sYW5ndWFnZS1tb2RlbHMiLCJVcmlTdHJpbmciOiJodHRwczovL3d3dy5zaGFrdWRvLmlvL2Jsb2cvdG9wLTktbGFyZ2UtbGFuZ3VhZ2UtbW9kZWx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}</w:instrText>
          </w:r>
          <w:r w:rsidRPr="00676B2C">
            <w:rPr>
              <w:shd w:val="clear" w:color="auto" w:fill="FFFFFF"/>
            </w:rPr>
            <w:fldChar w:fldCharType="separate"/>
          </w:r>
          <w:r w:rsidR="00D36C5A">
            <w:rPr>
              <w:shd w:val="clear" w:color="auto" w:fill="FFFFFF"/>
            </w:rPr>
            <w:t>[12]</w:t>
          </w:r>
          <w:r w:rsidRPr="00676B2C">
            <w:rPr>
              <w:shd w:val="clear" w:color="auto" w:fill="FFFFFF"/>
            </w:rPr>
            <w:fldChar w:fldCharType="end"/>
          </w:r>
        </w:sdtContent>
      </w:sdt>
      <w:r w:rsidRPr="00676B2C">
        <w:br/>
      </w:r>
      <w:r w:rsidRPr="00676B2C">
        <w:rPr>
          <w:b/>
          <w:bCs/>
        </w:rPr>
        <w:t>Reasoning model</w:t>
      </w:r>
      <w:r w:rsidRPr="00676B2C">
        <w:rPr>
          <w:shd w:val="clear" w:color="auto" w:fill="FFFFFF"/>
        </w:rPr>
        <w:t xml:space="preserve">: Claude 4 Sonnet, Claude 4 Opus </w:t>
      </w:r>
      <w:sdt>
        <w:sdtPr>
          <w:rPr>
            <w:shd w:val="clear" w:color="auto" w:fill="FFFFFF"/>
          </w:rPr>
          <w:alias w:val="To edit, see citavi.com/edit"/>
          <w:tag w:val="CitaviPlaceholder#caa8938c-7ae5-4702-a216-96a3adab6370"/>
          <w:id w:val="2004239608"/>
          <w:placeholder>
            <w:docPart w:val="DefaultPlaceholder_-1854013440"/>
          </w:placeholder>
        </w:sdtPr>
        <w:sdtContent>
          <w:r w:rsidR="00524730">
            <w:rPr>
              <w:shd w:val="clear" w:color="auto" w:fill="FFFFFF"/>
            </w:rPr>
            <w:fldChar w:fldCharType="begin"/>
          </w:r>
          <w:r w:rsidR="00524730">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jM0ZDg0LWIwODktNDQ0OS05ZjM0LTE0YmVlZWY3MGIyZiIsIlJhbmdlTGVuZ3RoIjo0LCJSZWZlcmVuY2VJZCI6IjA3ZDZmNTUyLTdkMDQtNDEzOC05Y2ZjLWE4MTY5NGZkNzAz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DbGF1ZGUiLCJQcm90ZWN0ZWQiOmZhbHNlLCJTZXgiOjAsIkNyZWF0ZWRCeSI6ImR5aTN3ZTgxZHE3eDFvZmgwcnpnem04cHZqdmhxd3BwaDk2IiwiQ3JlYXRlZE9uIjoiMjAyNS0wOS0wMlQxOTozNToyMFoiLCJNb2RpZmllZEJ5IjoiZHlpM3dlODFkcTd4MW9maDByemd6bThwdmp2aHF3cHBoOTYiLCJJZCI6IjU0NmRmZDZkLWFiOGYtNGYwNC1hZDdlLWFkYjM5OWJhMGNkMyIsIk1vZGlmaWVkT24iOiIyMDI1LTA5LTAyVDE5OjM1OjIwW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mFudGhyb3BpYy5jb20vIiwiVXJpU3RyaW5nIjoiaHR0cHM6Ly93d3cuYW50aHJvcGljLmNvbS8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}</w:instrText>
          </w:r>
          <w:r w:rsidR="00524730">
            <w:rPr>
              <w:shd w:val="clear" w:color="auto" w:fill="FFFFFF"/>
            </w:rPr>
            <w:fldChar w:fldCharType="separate"/>
          </w:r>
          <w:r w:rsidR="00524730">
            <w:rPr>
              <w:shd w:val="clear" w:color="auto" w:fill="FFFFFF"/>
            </w:rPr>
            <w:t>[15]</w:t>
          </w:r>
          <w:r w:rsidR="00524730">
            <w:rPr>
              <w:shd w:val="clear" w:color="auto" w:fill="FFFFFF"/>
            </w:rPr>
            <w:fldChar w:fldCharType="end"/>
          </w:r>
        </w:sdtContent>
      </w:sdt>
    </w:p>
    <w:p w14:paraId="3A1DDA5D" w14:textId="6AC1E45E" w:rsidR="00EC265D" w:rsidRPr="00676B2C" w:rsidRDefault="00EC265D" w:rsidP="00016D53">
      <w:pPr>
        <w:pStyle w:val="Heading3"/>
        <w:numPr>
          <w:ilvl w:val="2"/>
          <w:numId w:val="2"/>
        </w:numPr>
        <w:tabs>
          <w:tab w:val="num" w:pos="0"/>
        </w:tabs>
        <w:ind w:left="720"/>
      </w:pPr>
      <w:bookmarkStart w:id="45" w:name="_Toc206336809"/>
      <w:bookmarkStart w:id="46" w:name="_Toc206942833"/>
      <w:r w:rsidRPr="00676B2C">
        <w:lastRenderedPageBreak/>
        <w:t>Gemini</w:t>
      </w:r>
      <w:bookmarkEnd w:id="45"/>
      <w:bookmarkEnd w:id="46"/>
    </w:p>
    <w:p w14:paraId="264EE4B3" w14:textId="5C901B24" w:rsidR="00EC265D" w:rsidRPr="00676B2C" w:rsidRDefault="00EC265D" w:rsidP="00EC265D">
      <w:r w:rsidRPr="00676B2C">
        <w:rPr>
          <w:shd w:val="clear" w:color="auto" w:fill="FFFFFF"/>
        </w:rPr>
        <w:t>Gemini 2.5 features "enhanced reasoning capabilities" with a "1 million token context window" and "self-fact-checking features." It generates "fully functional applications and games from a single prompt" and handles text, images, and code. As a proprietary model, it raises security concerns for sensitive data. Google’s open-source alternative </w:t>
      </w:r>
      <w:r w:rsidRPr="00676B2C">
        <w:t>Gemma 3</w:t>
      </w:r>
      <w:r w:rsidRPr="00676B2C">
        <w:rPr>
          <w:shd w:val="clear" w:color="auto" w:fill="FFFFFF"/>
        </w:rPr>
        <w:t xml:space="preserve"> supports "context windows up to 128,000 tokens" and comes in "1 billion, 4 billion, 12 billion, and 27 billion parameters." </w:t>
      </w:r>
      <w:sdt>
        <w:sdtPr>
          <w:rPr>
            <w:shd w:val="clear" w:color="auto" w:fill="FFFFFF"/>
          </w:rPr>
          <w:alias w:val="To edit, see citavi.com/edit"/>
          <w:tag w:val="CitaviPlaceholder#070f37bd-732c-45c4-b49a-015df8e0c362"/>
          <w:id w:val="2100520776"/>
          <w:placeholder>
            <w:docPart w:val="13CC7982C8AD4CC49F629FBC13F69097"/>
          </w:placeholder>
        </w:sdtPr>
        <w:sdtEndPr/>
        <w:sdtContent>
          <w:r w:rsidRPr="00676B2C">
            <w:rPr>
              <w:shd w:val="clear" w:color="auto" w:fill="FFFFFF"/>
            </w:rPr>
            <w:fldChar w:fldCharType="begin"/>
          </w:r>
          <w:r w:rsidR="00D36C5A">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zYxZTZlLWI5YWItNGQxZi1iOThmLTVkNWE5NzliNWUxNiIsIlJhbmdlTGVuZ3RoIjo0LCJSZWZlcmVuY2VJZCI6IjE1ODMzZjdhLTQ4NmYtNGJkYS05ZTE4LTRlZjUwZmU4MDI1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TaGFrdWRvIiwiUHJvdGVjdGVkIjpmYWxzZSwiU2V4IjowLCJDcmVhdGVkQnkiOiJfU3VzaGFudCBIdWlsZ29sIiwiQ3JlYXRlZE9uIjoiMjAyNS0wOC0xMlQxOToyMjo1MCIsIk1vZGlmaWVkQnkiOiJfU3VzaGFudCBIdWlsZ29sIiwiSWQiOiIwOWQwZmEyNy1iZDI3LTRhNzctOTYzOS0yNGNjZDUyNmIxMzIiLCJNb2RpZmllZE9uIjoiMjAyNS0wOC0xMlQxOToyMjo1M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d3d3LnNoYWt1ZG8uaW8vYmxvZy90b3AtOS1sYXJnZS1sYW5ndWFnZS1tb2RlbHMiLCJVcmlTdHJpbmciOiJodHRwczovL3d3dy5zaGFrdWRvLmlvL2Jsb2cvdG9wLTktbGFyZ2UtbGFuZ3VhZ2UtbW9kZWx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}</w:instrText>
          </w:r>
          <w:r w:rsidRPr="00676B2C">
            <w:rPr>
              <w:shd w:val="clear" w:color="auto" w:fill="FFFFFF"/>
            </w:rPr>
            <w:fldChar w:fldCharType="separate"/>
          </w:r>
          <w:r w:rsidR="00D36C5A">
            <w:rPr>
              <w:shd w:val="clear" w:color="auto" w:fill="FFFFFF"/>
            </w:rPr>
            <w:t>[12]</w:t>
          </w:r>
          <w:r w:rsidRPr="00676B2C">
            <w:rPr>
              <w:shd w:val="clear" w:color="auto" w:fill="FFFFFF"/>
            </w:rPr>
            <w:fldChar w:fldCharType="end"/>
          </w:r>
        </w:sdtContent>
      </w:sdt>
      <w:r w:rsidRPr="00676B2C">
        <w:br/>
      </w:r>
      <w:r w:rsidRPr="00676B2C">
        <w:rPr>
          <w:b/>
          <w:bCs/>
        </w:rPr>
        <w:t>Reasoning models</w:t>
      </w:r>
      <w:r w:rsidRPr="00676B2C">
        <w:rPr>
          <w:shd w:val="clear" w:color="auto" w:fill="FFFFFF"/>
        </w:rPr>
        <w:t xml:space="preserve">: Gemini 2.5, Gemini 2.5 pro </w:t>
      </w:r>
      <w:sdt>
        <w:sdtPr>
          <w:rPr>
            <w:shd w:val="clear" w:color="auto" w:fill="FFFFFF"/>
          </w:rPr>
          <w:alias w:val="To edit, see citavi.com/edit"/>
          <w:tag w:val="CitaviPlaceholder#66d7c9f5-7397-492a-bad7-6e9ceda425bd"/>
          <w:id w:val="-318652873"/>
          <w:placeholder>
            <w:docPart w:val="DefaultPlaceholder_-1854013440"/>
          </w:placeholder>
        </w:sdtPr>
        <w:sdtContent>
          <w:r w:rsidR="00524730">
            <w:rPr>
              <w:shd w:val="clear" w:color="auto" w:fill="FFFFFF"/>
            </w:rPr>
            <w:fldChar w:fldCharType="begin"/>
          </w:r>
          <w:r w:rsidR="00524730">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hYWRlODU1LTFkZDgtNDJiNi1iYzdlLTU5YmYyM2EwNWQwOCIsIlJhbmdlTGVuZ3RoIjo0LCJSZWZlcmVuY2VJZCI6IjQxYWZkMjRmLWU0NGItNDJmZS1iMDc5LTczNTQ2Yzc3ZTRi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Hb29nbGUiLCJQcm90ZWN0ZWQiOmZhbHNlLCJTZXgiOjAsIkNyZWF0ZWRCeSI6ImR5aTN3ZTgxZHE3eDFvZmgwcnpnem04cHZqdmhxd3BwaDk2IiwiQ3JlYXRlZE9uIjoiMjAyNS0wOS0wMlQxOTozNzoxNloiLCJNb2RpZmllZEJ5IjoiZHlpM3dlODFkcTd4MW9maDByemd6bThwdmp2aHF3cHBoOTYiLCJJZCI6ImM1YmQzNWFjLWJjOGItNDkzMS1hOGNiLTVhYjU1ZGNhMjE0OSIsIk1vZGlmaWVkT24iOiIyMDI1LTA5LTAyVDE5OjM3OjE2Wi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BzOi8vYWkuZ29vZ2xlLmRldi9nZW1pbmktYXBpL2RvY3MiLCJVcmlTdHJpbmciOiJodHRwczovL2FpLmdvb2dsZS5kZXYvZ2VtaW5pLWFwaS9kb2N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NjZkN2M5ZjUtNzM5Ny00OTJhLWJhZDctNmU5Y2VkYTQyNWJkIiwiVGV4dCI6IlsxNl0iLCJXQUlWZXJzaW9uIjoiNi4xOS4zLjEifQ==}</w:instrText>
          </w:r>
          <w:r w:rsidR="00524730">
            <w:rPr>
              <w:shd w:val="clear" w:color="auto" w:fill="FFFFFF"/>
            </w:rPr>
            <w:fldChar w:fldCharType="separate"/>
          </w:r>
          <w:r w:rsidR="00524730">
            <w:rPr>
              <w:shd w:val="clear" w:color="auto" w:fill="FFFFFF"/>
            </w:rPr>
            <w:t>[16]</w:t>
          </w:r>
          <w:r w:rsidR="00524730">
            <w:rPr>
              <w:shd w:val="clear" w:color="auto" w:fill="FFFFFF"/>
            </w:rPr>
            <w:fldChar w:fldCharType="end"/>
          </w:r>
        </w:sdtContent>
      </w:sdt>
    </w:p>
    <w:p w14:paraId="3BA8625F" w14:textId="5A6027F7" w:rsidR="00EC265D" w:rsidRPr="00676B2C" w:rsidRDefault="00EC265D" w:rsidP="00016D53">
      <w:pPr>
        <w:pStyle w:val="Heading2"/>
        <w:numPr>
          <w:ilvl w:val="1"/>
          <w:numId w:val="2"/>
        </w:numPr>
        <w:tabs>
          <w:tab w:val="num" w:pos="0"/>
        </w:tabs>
        <w:ind w:left="576" w:hanging="576"/>
      </w:pPr>
      <w:bookmarkStart w:id="47" w:name="_Toc206336810"/>
      <w:bookmarkStart w:id="48" w:name="_Toc206942834"/>
      <w:r w:rsidRPr="00676B2C">
        <w:rPr>
          <w:b w:val="0"/>
          <w:bCs w:val="0"/>
        </w:rPr>
        <w:t>Agentic Tools and AI Agents</w:t>
      </w:r>
      <w:bookmarkEnd w:id="47"/>
      <w:bookmarkEnd w:id="48"/>
    </w:p>
    <w:p w14:paraId="45D2AAF5" w14:textId="6192630B" w:rsidR="00EC265D" w:rsidRPr="00676B2C" w:rsidRDefault="00EC265D" w:rsidP="00016D53">
      <w:pPr>
        <w:pStyle w:val="Heading3"/>
        <w:numPr>
          <w:ilvl w:val="2"/>
          <w:numId w:val="2"/>
        </w:numPr>
        <w:tabs>
          <w:tab w:val="num" w:pos="0"/>
        </w:tabs>
        <w:ind w:left="720"/>
      </w:pPr>
      <w:bookmarkStart w:id="49" w:name="_Toc206336811"/>
      <w:bookmarkStart w:id="50" w:name="_Toc206942835"/>
      <w:r w:rsidRPr="00676B2C">
        <w:t>Definition of agentic tools and agent-based systems</w:t>
      </w:r>
      <w:bookmarkEnd w:id="49"/>
      <w:bookmarkEnd w:id="50"/>
    </w:p>
    <w:p w14:paraId="3DF547AE" w14:textId="46AAFAA0" w:rsidR="00EC265D" w:rsidRPr="00676B2C" w:rsidRDefault="00EC265D" w:rsidP="00EC265D">
      <w:r w:rsidRPr="00676B2C">
        <w:t xml:space="preserve">AI Agents are self-operating programs built to tackle specific tasks alone </w:t>
      </w:r>
      <w:sdt>
        <w:sdtPr>
          <w:alias w:val="To edit, see citavi.com/edit"/>
          <w:tag w:val="CitaviPlaceholder#61a51532-d42f-47a7-bc2c-5432c90f41e4"/>
          <w:id w:val="-1298368071"/>
          <w:placeholder>
            <w:docPart w:val="8376BC167ABC433AB19CADCAB1365A44"/>
          </w:placeholder>
        </w:sdtPr>
        <w:sdtEndPr/>
        <w:sdtContent>
          <w:r w:rsidRPr="00676B2C">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ZjQzNmEzLWVhNGQtNGZkYi05MmE0LTg3MTljYmE4MGI5YiIsIlJhbmdlTGVuZ3RoIjo0LCJSZWZlcmVuY2VJZCI6ImEyNzUwODZkLWVkNGEtNDc1Mi04MjAxLWMwNzU3MjAwNDI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QWNlclxcQXBwRGF0YVxcTG9jYWxcXFRlbXBcXHB1Z2RsdWl1LmpwZyIsIlVyaVN0cmluZyI6ImEyNzUwODZkLWVkNGEtNDc1Mi04MjAxLWMwNzU3MjAwNDIxZ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8wNS8yMDI1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jUwNS4xMDQ2OHY0IiwiVXJpU3RyaW5nIjoiaHR0cDovL2FyeGl2Lm9yZy9wZGYvMjUwNS4xMDQ2OHY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zVDE4OjQ1OjExIiwiTW9kaWZpZWRCeSI6Il9TdXNoYW50IEh1aWxnb2wiLCJJZCI6IjQzYjI3NDZhLTJkMDEtNGE1ZS1iNDU1LTQ4ZDg1MTUzZTQ0NiIsIk1vZGlmaWVkT24iOiIyMDI1LTA4LTEzVDE4OjQ1OjE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UwNS4xMDQ2OHY0IiwiVXJpU3RyaW5nIjoiaHR0cHM6Ly9hcnhpdi5vcmcvcGRmLzI1MDUuMTA0Njh2NC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1c2hhbnQgSHVpbGdvbCIsIkNyZWF0ZWRPbiI6IjIwMjUtMDgtMTNUMTg6NDU6MTEiLCJNb2RpZmllZEJ5IjoiX1N1c2hhbnQgSHVpbGdvbCIsIklkIjoiZDc0MWFjOGMtNWZlMS00MDJhLWExNTgtYzBjZmVhMmQ2YmExIiwiTW9kaWZpZWRPbiI6IjIwMjUtMDgtMTNUMTg6NDU6MT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yNTA1LjEwNDY4djQiLCJVcmlTdHJpbmciOiJodHRwOi8vYXJ4aXYub3JnL2Ficy8yNTA1LjEwNDY4dj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}</w:instrText>
          </w:r>
          <w:r w:rsidRPr="00676B2C">
            <w:fldChar w:fldCharType="separate"/>
          </w:r>
          <w:r w:rsidR="00524730">
            <w:t>[17]</w:t>
          </w:r>
          <w:r w:rsidRPr="00676B2C">
            <w:fldChar w:fldCharType="end"/>
          </w:r>
        </w:sdtContent>
      </w:sdt>
      <w:r w:rsidRPr="00676B2C">
        <w:t>. Agentic AI goes further it’s teams of specialized AI working together, breaking down big goals and coordinating actions like a human squad would.</w:t>
      </w:r>
    </w:p>
    <w:p w14:paraId="05CBAD6A" w14:textId="7233632D" w:rsidR="00EC265D" w:rsidRPr="00676B2C" w:rsidRDefault="00EC265D" w:rsidP="00EC265D">
      <w:r w:rsidRPr="00676B2C">
        <w:rPr>
          <w:shd w:val="clear" w:color="auto" w:fill="FFFFFF"/>
        </w:rPr>
        <w:t xml:space="preserve">Agentic AI systems exhibit "autonomy, reactivity, proactivity, and learning ability" </w:t>
      </w:r>
      <w:sdt>
        <w:sdtPr>
          <w:rPr>
            <w:shd w:val="clear" w:color="auto" w:fill="FFFFFF"/>
          </w:rPr>
          <w:alias w:val="To edit, see citavi.com/edit"/>
          <w:tag w:val="CitaviPlaceholder#93c4b321-9ce8-405c-b6dc-dd22c220ad16"/>
          <w:id w:val="1026293577"/>
          <w:placeholder>
            <w:docPart w:val="13CC7982C8AD4CC49F629FBC13F69097"/>
          </w:placeholder>
        </w:sdtPr>
        <w:sdtEndPr/>
        <w:sdtContent>
          <w:r w:rsidRPr="00676B2C">
            <w:rPr>
              <w:shd w:val="clear" w:color="auto" w:fill="FFFFFF"/>
            </w:rPr>
            <w:fldChar w:fldCharType="begin"/>
          </w:r>
          <w:r w:rsidR="00524730">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ZDM4Y2MxLWI1MmItNGVhZS1iYjVlLTAzZGY0MzI4ZDA4Yy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wzZ2pmdWdtai5qcGciLCJVcmlTdHJpbmciOiJkMGYwMjM5MS0xYWZiLTQzY2UtOTg3MS0xNjdlMzIwNmRlZW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JyYXkuMjAyNS4xMDAzO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XJyYXkuMjAyNS4xMDAzOTkiLCJVcmlTdHJpbmciOiJodHRwczovL2RvaS5vcmcvMTAuMTAxNi9qLmFycmF5LjIwMjUuMTAwMzk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}</w:instrText>
          </w:r>
          <w:r w:rsidRPr="00676B2C">
            <w:rPr>
              <w:shd w:val="clear" w:color="auto" w:fill="FFFFFF"/>
            </w:rPr>
            <w:fldChar w:fldCharType="separate"/>
          </w:r>
          <w:r w:rsidR="00524730">
            <w:rPr>
              <w:shd w:val="clear" w:color="auto" w:fill="FFFFFF"/>
            </w:rPr>
            <w:t>[18]</w:t>
          </w:r>
          <w:r w:rsidRPr="00676B2C">
            <w:rPr>
              <w:shd w:val="clear" w:color="auto" w:fill="FFFFFF"/>
            </w:rPr>
            <w:fldChar w:fldCharType="end"/>
          </w:r>
        </w:sdtContent>
      </w:sdt>
      <w:r w:rsidRPr="00676B2C">
        <w:rPr>
          <w:shd w:val="clear" w:color="auto" w:fill="FFFFFF"/>
        </w:rPr>
        <w:t>. They operate independently through "planning, learning, and environmental data to make decisions without necessarily requiring direct human intervention," enabling complex task execution</w:t>
      </w:r>
      <w:r w:rsidR="00524730">
        <w:rPr>
          <w:shd w:val="clear" w:color="auto" w:fill="FFFFFF"/>
        </w:rPr>
        <w:t xml:space="preserve"> </w:t>
      </w:r>
      <w:sdt>
        <w:sdtPr>
          <w:rPr>
            <w:shd w:val="clear" w:color="auto" w:fill="FFFFFF"/>
          </w:rPr>
          <w:alias w:val="To edit, see citavi.com/edit"/>
          <w:tag w:val="CitaviPlaceholder#25628dac-dcce-4c64-99af-e2304468f6ea"/>
          <w:id w:val="766733869"/>
          <w:placeholder>
            <w:docPart w:val="DefaultPlaceholder_-1854013440"/>
          </w:placeholder>
        </w:sdtPr>
        <w:sdtContent>
          <w:r w:rsidR="00524730">
            <w:rPr>
              <w:shd w:val="clear" w:color="auto" w:fill="FFFFFF"/>
            </w:rPr>
            <w:fldChar w:fldCharType="begin"/>
          </w:r>
          <w:r w:rsidR="00524730">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kZjkyZjQ3LThmYmEtNGUyMC1hMTA2LTBkMmJiOTFiNGRkOSIsIlJhbmdlTGVuZ3RoIjo0LCJSZWZlcmVuY2VJZCI6IjhmN2FlNDc4LWM2YzItNGY5MC05ZDQ3LWZiZGZiNDdiMGRm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UwMy4xMjY4N3YxIiwiQXV0aG9ycyI6W3siJGlkIjoiNyIsIiR0eXBlIjoiU3dpc3NBY2FkZW1pYy5DaXRhdmkuUGVyc29uLCBTd2lzc0FjYWRlbWljLkNpdGF2aSIsIkZpcnN0TmFtZSI6Ik5hdmVlbiIsIkxhc3ROYW1lIjoiS3Jpc2huYW4iLCJQcm90ZWN0ZWQiOmZhbHNlLCJTZXgiOjIsIkNyZWF0ZWRCeSI6Il9TdXNoYW50IEh1aWxnb2wiLCJDcmVhdGVkT24iOiIyMDI1LTA5LTAyVDE5OjA0OjEyIiwiTW9kaWZpZWRCeSI6Il9TdXNoYW50IEh1aWxnb2wiLCJJZCI6IjBiMGQzYmE2LWM1MmMtNGVhZS04Y2EzLWM3MzA4ODljZTcxZSIsIk1vZGlmaWVkT24iOiIyMDI1LTA5LTAyVDE5OjA0OjEy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BY2VyXFxBcHBEYXRhXFxMb2NhbFxcVGVtcFxccHAyY2RweWguanBnIiwiVXJpU3RyaW5nIjoiOGY3YWU0NzgtYzZjMi00ZjkwLTlkNDctZmJkZmI0N2IwZGZj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3LzAzLzIwMj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yNTAzLjEyNjg3djEiLCJVcmlTdHJpbmciOiJodHRwczovL2FyeGl2Lm9yZy9wZGYvMjUwMy4xMjY4N3Yx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S0wMlQxOTowNDoxMiIsIk1vZGlmaWVkQnkiOiJfU3VzaGFudCBIdWlsZ29sIiwiSWQiOiI0YzM0NzcwNi1lMDc3LTQyNGUtYjAxMC03YzZkZGRkNmNlNmMiLCJNb2RpZmllZE9uIjoiMjAyNS0wOS0wMlQxOTowNDoxMiIsIlByb2plY3QiOnsiJHJlZiI6Ijg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1MDMuMTI2ODd2MSIsIlVyaVN0cmluZyI6Imh0dHA6Ly9hcnhpdi5vcmcvYWJzLzI1MDMuMTI2ODd2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S0wMlQxOTowNDoxMiIsIk1vZGlmaWVkQnkiOiJfU3VzaGFudCBIdWlsZ29sIiwiSWQiOiIxODg4NjE5NS0zMTYyLTQ5MWQtYjI2OC1lNjBmYTgzYTBlNDUiLCJNb2RpZmllZE9uIjoiMjAyNS0wOS0wMlQxOTowNDoxM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A6Ly9hcnhpdi5vcmcvcGRmLzI1MDMuMTI2ODd2MSIsIlVyaVN0cmluZyI6Imh0dHA6Ly9hcnhpdi5vcmcvcGRmLzI1MDMuMTI2ODd2MS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}</w:instrText>
          </w:r>
          <w:r w:rsidR="00524730">
            <w:rPr>
              <w:shd w:val="clear" w:color="auto" w:fill="FFFFFF"/>
            </w:rPr>
            <w:fldChar w:fldCharType="separate"/>
          </w:r>
          <w:r w:rsidR="00524730">
            <w:rPr>
              <w:shd w:val="clear" w:color="auto" w:fill="FFFFFF"/>
            </w:rPr>
            <w:t>[19]</w:t>
          </w:r>
          <w:r w:rsidR="00524730">
            <w:rPr>
              <w:shd w:val="clear" w:color="auto" w:fill="FFFFFF"/>
            </w:rPr>
            <w:fldChar w:fldCharType="end"/>
          </w:r>
        </w:sdtContent>
      </w:sdt>
      <w:r w:rsidRPr="00676B2C">
        <w:rPr>
          <w:shd w:val="clear" w:color="auto" w:fill="FFFFFF"/>
        </w:rPr>
        <w:t>. Hierarchical architectures organize interactions across multiple agent levels (e.g., master, orchestrator, micro-agents).</w:t>
      </w:r>
    </w:p>
    <w:p w14:paraId="71C86EC2" w14:textId="34BF4332" w:rsidR="00EC265D" w:rsidRPr="00676B2C" w:rsidRDefault="00EC265D" w:rsidP="00016D53">
      <w:pPr>
        <w:pStyle w:val="Heading3"/>
        <w:numPr>
          <w:ilvl w:val="2"/>
          <w:numId w:val="2"/>
        </w:numPr>
        <w:tabs>
          <w:tab w:val="num" w:pos="0"/>
        </w:tabs>
        <w:ind w:left="720"/>
      </w:pPr>
      <w:bookmarkStart w:id="51" w:name="_Toc206336812"/>
      <w:bookmarkStart w:id="52" w:name="_Toc206942836"/>
      <w:r w:rsidRPr="00676B2C">
        <w:t>The idea of "tool use" in LLMs</w:t>
      </w:r>
      <w:bookmarkEnd w:id="51"/>
      <w:bookmarkEnd w:id="52"/>
    </w:p>
    <w:p w14:paraId="314DEB9C" w14:textId="6F81967E" w:rsidR="00EC265D" w:rsidRPr="00676B2C" w:rsidRDefault="00EC265D" w:rsidP="00EC265D">
      <w:r w:rsidRPr="00676B2C">
        <w:t xml:space="preserve">LLMs stay limited until they’re given tools like search APIs or code executors </w:t>
      </w:r>
      <w:sdt>
        <w:sdtPr>
          <w:alias w:val="To edit, see citavi.com/edit"/>
          <w:tag w:val="CitaviPlaceholder#0bda1558-ab67-4042-88a6-51513208fec6"/>
          <w:id w:val="64222805"/>
          <w:placeholder>
            <w:docPart w:val="8376BC167ABC433AB19CADCAB1365A44"/>
          </w:placeholder>
        </w:sdtPr>
        <w:sdtEndPr/>
        <w:sdtContent>
          <w:r w:rsidRPr="00676B2C">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YjZlMWY4LWQzY2MtNDY0Ni05MGFkLTU1MjU1YTE0NWFhNyIsIlJhbmdlTGVuZ3RoIjo0LCJSZWZlcmVuY2VJZCI6ImEyNzUwODZkLWVkNGEtNDc1Mi04MjAxLWMwNzU3MjAwNDI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QWNlclxcQXBwRGF0YVxcTG9jYWxcXFRlbXBcXHB1Z2RsdWl1LmpwZyIsIlVyaVN0cmluZyI6ImEyNzUwODZkLWVkNGEtNDc1Mi04MjAxLWMwNzU3MjAwNDIxZ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8wNS8yMDI1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jUwNS4xMDQ2OHY0IiwiVXJpU3RyaW5nIjoiaHR0cDovL2FyeGl2Lm9yZy9wZGYvMjUwNS4xMDQ2OHY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zVDE4OjQ1OjExIiwiTW9kaWZpZWRCeSI6Il9TdXNoYW50IEh1aWxnb2wiLCJJZCI6IjQzYjI3NDZhLTJkMDEtNGE1ZS1iNDU1LTQ4ZDg1MTUzZTQ0NiIsIk1vZGlmaWVkT24iOiIyMDI1LTA4LTEzVDE4OjQ1OjE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UwNS4xMDQ2OHY0IiwiVXJpU3RyaW5nIjoiaHR0cHM6Ly9hcnhpdi5vcmcvcGRmLzI1MDUuMTA0Njh2NC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1c2hhbnQgSHVpbGdvbCIsIkNyZWF0ZWRPbiI6IjIwMjUtMDgtMTNUMTg6NDU6MTEiLCJNb2RpZmllZEJ5IjoiX1N1c2hhbnQgSHVpbGdvbCIsIklkIjoiZDc0MWFjOGMtNWZlMS00MDJhLWExNTgtYzBjZmVhMmQ2YmExIiwiTW9kaWZpZWRPbiI6IjIwMjUtMDgtMTNUMTg6NDU6MT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yNTA1LjEwNDY4djQiLCJVcmlTdHJpbmciOiJodHRwOi8vYXJ4aXYub3JnL2Ficy8yNTA1LjEwNDY4dj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}</w:instrText>
          </w:r>
          <w:r w:rsidRPr="00676B2C">
            <w:fldChar w:fldCharType="separate"/>
          </w:r>
          <w:r w:rsidR="00524730">
            <w:t>[17]</w:t>
          </w:r>
          <w:r w:rsidRPr="00676B2C">
            <w:fldChar w:fldCharType="end"/>
          </w:r>
        </w:sdtContent>
      </w:sdt>
      <w:r w:rsidRPr="00676B2C">
        <w:t>. When stuck, they call these tools to grab live data or run tasks, turning them from talkers into doers. Think of it like giving them hands to interact with the world.</w:t>
      </w:r>
    </w:p>
    <w:p w14:paraId="15547F24" w14:textId="7DC8459C" w:rsidR="00EC265D" w:rsidRPr="00676B2C" w:rsidRDefault="00EC265D" w:rsidP="00EC265D">
      <w:r w:rsidRPr="00676B2C">
        <w:rPr>
          <w:shd w:val="clear" w:color="auto" w:fill="FFFFFF"/>
        </w:rPr>
        <w:t xml:space="preserve">Agentic AI integrates with external tools (e.g., email, code execution, search engines) via "multi-agent systems" to perform diverse tasks </w:t>
      </w:r>
      <w:sdt>
        <w:sdtPr>
          <w:rPr>
            <w:shd w:val="clear" w:color="auto" w:fill="FFFFFF"/>
          </w:rPr>
          <w:alias w:val="To edit, see citavi.com/edit"/>
          <w:tag w:val="CitaviPlaceholder#872bee4f-b58a-450e-9d23-531de6c99039"/>
          <w:id w:val="-1391647998"/>
          <w:placeholder>
            <w:docPart w:val="13CC7982C8AD4CC49F629FBC13F69097"/>
          </w:placeholder>
        </w:sdtPr>
        <w:sdtEndPr/>
        <w:sdtContent>
          <w:r w:rsidRPr="00676B2C">
            <w:rPr>
              <w:shd w:val="clear" w:color="auto" w:fill="FFFFFF"/>
            </w:rPr>
            <w:fldChar w:fldCharType="begin"/>
          </w:r>
          <w:r w:rsidR="00524730">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ODQzOWQ5LTgwZTgtNGE0Yi05MTI5LTFkZjMwOGM1NDRmYy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wzZ2pmdWdtai5qcGciLCJVcmlTdHJpbmciOiJkMGYwMjM5MS0xYWZiLTQzY2UtOTg3MS0xNjdlMzIwNmRlZW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JyYXkuMjAyNS4xMDAzO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XJyYXkuMjAyNS4xMDAzOTkiLCJVcmlTdHJpbmciOiJodHRwczovL2RvaS5vcmcvMTAuMTAxNi9qLmFycmF5LjIwMjUuMTAwMzk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}</w:instrText>
          </w:r>
          <w:r w:rsidRPr="00676B2C">
            <w:rPr>
              <w:shd w:val="clear" w:color="auto" w:fill="FFFFFF"/>
            </w:rPr>
            <w:fldChar w:fldCharType="separate"/>
          </w:r>
          <w:r w:rsidR="00524730">
            <w:rPr>
              <w:shd w:val="clear" w:color="auto" w:fill="FFFFFF"/>
            </w:rPr>
            <w:t>[18]</w:t>
          </w:r>
          <w:r w:rsidRPr="00676B2C">
            <w:rPr>
              <w:shd w:val="clear" w:color="auto" w:fill="FFFFFF"/>
            </w:rPr>
            <w:fldChar w:fldCharType="end"/>
          </w:r>
        </w:sdtContent>
      </w:sdt>
      <w:r w:rsidRPr="00676B2C">
        <w:rPr>
          <w:shd w:val="clear" w:color="auto" w:fill="FFFFFF"/>
        </w:rPr>
        <w:t xml:space="preserve">. Systems like LangChain and AutoGen enable "language understanding, reasoning, planning, and decision-making," </w:t>
      </w:r>
      <w:r w:rsidRPr="00676B2C">
        <w:rPr>
          <w:shd w:val="clear" w:color="auto" w:fill="FFFFFF"/>
        </w:rPr>
        <w:lastRenderedPageBreak/>
        <w:t>optimizing workflows. This tool integration facilitates "complex workflow" creation and automation.</w:t>
      </w:r>
    </w:p>
    <w:p w14:paraId="659E35C8" w14:textId="296B9948" w:rsidR="00EC265D" w:rsidRPr="00676B2C" w:rsidRDefault="00EC265D" w:rsidP="00016D53">
      <w:pPr>
        <w:pStyle w:val="Heading3"/>
        <w:numPr>
          <w:ilvl w:val="2"/>
          <w:numId w:val="2"/>
        </w:numPr>
        <w:tabs>
          <w:tab w:val="num" w:pos="0"/>
        </w:tabs>
        <w:ind w:left="720"/>
      </w:pPr>
      <w:bookmarkStart w:id="53" w:name="_Toc206336813"/>
      <w:bookmarkStart w:id="54" w:name="_Toc206942837"/>
      <w:r w:rsidRPr="00676B2C">
        <w:t>Why tool-use makes LLMs more interactive, context-aware, and capable</w:t>
      </w:r>
      <w:bookmarkEnd w:id="53"/>
      <w:bookmarkEnd w:id="54"/>
    </w:p>
    <w:p w14:paraId="01823238" w14:textId="5EFF28AC" w:rsidR="00EC265D" w:rsidRPr="00676B2C" w:rsidRDefault="00EC265D" w:rsidP="00EC265D">
      <w:r w:rsidRPr="00676B2C">
        <w:t xml:space="preserve">Tools let LLMs act checking real-time info, scheduling, or analyzing data </w:t>
      </w:r>
      <w:sdt>
        <w:sdtPr>
          <w:alias w:val="To edit, see citavi.com/edit"/>
          <w:tag w:val="CitaviPlaceholder#d0ce6cdd-3546-4d20-8821-de4d87a1ab30"/>
          <w:id w:val="185882034"/>
          <w:placeholder>
            <w:docPart w:val="8376BC167ABC433AB19CADCAB1365A44"/>
          </w:placeholder>
        </w:sdtPr>
        <w:sdtEndPr/>
        <w:sdtContent>
          <w:r w:rsidRPr="00676B2C">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MTlhODAyLWFlOTEtNDhkYi05MGI2LTY5Zjc5MjFjZjg3YSIsIlJhbmdlTGVuZ3RoIjo0LCJSZWZlcmVuY2VJZCI6ImEyNzUwODZkLWVkNGEtNDc1Mi04MjAxLWMwNzU3MjAwNDI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QWNlclxcQXBwRGF0YVxcTG9jYWxcXFRlbXBcXHB1Z2RsdWl1LmpwZyIsIlVyaVN0cmluZyI6ImEyNzUwODZkLWVkNGEtNDc1Mi04MjAxLWMwNzU3MjAwNDIxZ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NS8wNS8yMDI1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FyeGl2Lm9yZy9wZGYvMjUwNS4xMDQ2OHY0IiwiVXJpU3RyaW5nIjoiaHR0cDovL2FyeGl2Lm9yZy9wZGYvMjUwNS4xMDQ2OHY0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dXNoYW50IEh1aWxnb2wiLCJDcmVhdGVkT24iOiIyMDI1LTA4LTEzVDE4OjQ1OjExIiwiTW9kaWZpZWRCeSI6Il9TdXNoYW50IEh1aWxnb2wiLCJJZCI6IjQzYjI3NDZhLTJkMDEtNGE1ZS1iNDU1LTQ4ZDg1MTUzZTQ0NiIsIk1vZGlmaWVkT24iOiIyMDI1LTA4LTEzVDE4OjQ1OjEx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MjUwNS4xMDQ2OHY0IiwiVXJpU3RyaW5nIjoiaHR0cHM6Ly9hcnhpdi5vcmcvcGRmLzI1MDUuMTA0Njh2NC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N1c2hhbnQgSHVpbGdvbCIsIkNyZWF0ZWRPbiI6IjIwMjUtMDgtMTNUMTg6NDU6MTEiLCJNb2RpZmllZEJ5IjoiX1N1c2hhbnQgSHVpbGdvbCIsIklkIjoiZDc0MWFjOGMtNWZlMS00MDJhLWExNTgtYzBjZmVhMmQ2YmExIiwiTW9kaWZpZWRPbiI6IjIwMjUtMDgtMTNUMTg6NDU6MTE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yNTA1LjEwNDY4djQiLCJVcmlTdHJpbmciOiJodHRwOi8vYXJ4aXYub3JnL2Ficy8yNTA1LjEwNDY4djQ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}</w:instrText>
          </w:r>
          <w:r w:rsidRPr="00676B2C">
            <w:fldChar w:fldCharType="separate"/>
          </w:r>
          <w:r w:rsidR="00524730">
            <w:t>[17]</w:t>
          </w:r>
          <w:r w:rsidRPr="00676B2C">
            <w:fldChar w:fldCharType="end"/>
          </w:r>
        </w:sdtContent>
      </w:sdt>
      <w:r w:rsidRPr="00676B2C">
        <w:t>. This bridges the gap between thinking and doing, making them adaptive problem-solvers instead of just text generators. They break out of their static boxes.</w:t>
      </w:r>
    </w:p>
    <w:p w14:paraId="30E135C3" w14:textId="37AA998D" w:rsidR="00EC265D" w:rsidRPr="00676B2C" w:rsidRDefault="00EC265D" w:rsidP="00EC265D">
      <w:r w:rsidRPr="00676B2C">
        <w:rPr>
          <w:shd w:val="clear" w:color="auto" w:fill="FFFFFF"/>
        </w:rPr>
        <w:t xml:space="preserve">Tool use enhances interactivity by enabling dynamic exchanges (e.g., answering questions via image analysis) </w:t>
      </w:r>
      <w:sdt>
        <w:sdtPr>
          <w:rPr>
            <w:shd w:val="clear" w:color="auto" w:fill="FFFFFF"/>
          </w:rPr>
          <w:alias w:val="To edit, see citavi.com/edit"/>
          <w:tag w:val="CitaviPlaceholder#c0df7020-f4ec-4038-8b7f-e2082b6b07d8"/>
          <w:id w:val="889927647"/>
          <w:placeholder>
            <w:docPart w:val="13CC7982C8AD4CC49F629FBC13F69097"/>
          </w:placeholder>
        </w:sdtPr>
        <w:sdtEndPr/>
        <w:sdtContent>
          <w:r w:rsidRPr="00676B2C">
            <w:rPr>
              <w:shd w:val="clear" w:color="auto" w:fill="FFFFFF"/>
            </w:rPr>
            <w:fldChar w:fldCharType="begin"/>
          </w:r>
          <w:r w:rsidR="00524730">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iMGVlODYzLTRlMjgtNDgxZi04NTVlLWM0Y2FiYzAzZjdmOS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wzZ2pmdWdtai5qcGciLCJVcmlTdHJpbmciOiJkMGYwMjM5MS0xYWZiLTQzY2UtOTg3MS0xNjdlMzIwNmRlZW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JyYXkuMjAyNS4xMDAzO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XJyYXkuMjAyNS4xMDAzOTkiLCJVcmlTdHJpbmciOiJodHRwczovL2RvaS5vcmcvMTAuMTAxNi9qLmFycmF5LjIwMjUuMTAwMzk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}</w:instrText>
          </w:r>
          <w:r w:rsidRPr="00676B2C">
            <w:rPr>
              <w:shd w:val="clear" w:color="auto" w:fill="FFFFFF"/>
            </w:rPr>
            <w:fldChar w:fldCharType="separate"/>
          </w:r>
          <w:r w:rsidR="00524730">
            <w:rPr>
              <w:shd w:val="clear" w:color="auto" w:fill="FFFFFF"/>
            </w:rPr>
            <w:t>[18]</w:t>
          </w:r>
          <w:r w:rsidRPr="00676B2C">
            <w:rPr>
              <w:shd w:val="clear" w:color="auto" w:fill="FFFFFF"/>
            </w:rPr>
            <w:fldChar w:fldCharType="end"/>
          </w:r>
        </w:sdtContent>
      </w:sdt>
      <w:r w:rsidRPr="00676B2C">
        <w:rPr>
          <w:shd w:val="clear" w:color="auto" w:fill="FFFFFF"/>
        </w:rPr>
        <w:t>. It improves context-awareness by combining text, images, and sound for richer interactions. Capability expands through workflow optimization, including resource allocation and automation opportunities</w:t>
      </w:r>
      <w:r w:rsidR="00D36C5A">
        <w:rPr>
          <w:shd w:val="clear" w:color="auto" w:fill="FFFFFF"/>
        </w:rPr>
        <w:t xml:space="preserve"> </w:t>
      </w:r>
      <w:sdt>
        <w:sdtPr>
          <w:rPr>
            <w:shd w:val="clear" w:color="auto" w:fill="FFFFFF"/>
          </w:rPr>
          <w:alias w:val="To edit, see citavi.com/edit"/>
          <w:tag w:val="CitaviPlaceholder#ac221a4c-d7b9-401b-9e84-c443534e6f8b"/>
          <w:id w:val="1315379214"/>
          <w:placeholder>
            <w:docPart w:val="DefaultPlaceholder_-1854013440"/>
          </w:placeholder>
        </w:sdtPr>
        <w:sdtContent>
          <w:r w:rsidR="00D36C5A">
            <w:rPr>
              <w:shd w:val="clear" w:color="auto" w:fill="FFFFFF"/>
            </w:rPr>
            <w:fldChar w:fldCharType="begin"/>
          </w:r>
          <w:r w:rsidR="00524730">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ZmE1M2RiLTQ0MjUtNGU4Mi1hZmJlLTQ4NjQ4YWE0MDEwMCIsIlJhbmdlTGVuZ3RoIjo0LCJSZWZlcmVuY2VJZCI6ImVhYWM1MTFhLWNjYmMtNDZlNS1hMjY3LWM2ODUwZjA2Ym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AvMDEvMjAyNS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I1MDEuMDYzMjJ2MSIsIlVyaVN0cmluZyI6Imh0dHBzOi8vYXJ4aXYub3JnL3BkZi8yNTAxLjA2MzIydjEucGRm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mR5aTN3ZTgxZHE3eDFvZmgwcnpnem04cHZqdmhxd3BwaDk2IiwiQ3JlYXRlZE9uIjoiMjAyNS0wOS0wMlQxOTowNjowN1oiLCJNb2RpZmllZEJ5IjoiZHlpM3dlODFkcTd4MW9maDByemd6bThwdmp2aHF3cHBoOTYiLCJJZCI6IjQ4NGMzODdkLTdhZjItNGMzMi1hMzczLTQzNTA1NGJlZTQ0YyIsIk1vZGlmaWVkT24iOiIyMDI1LTA5LTAyVDE5OjA2OjA3Wi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I1MDEuMDYzMjJ2MSIsIlVyaVN0cmluZyI6Imh0dHA6Ly9hcnhpdi5vcmcvYWJzLzI1MDEuMDYzMjJ2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}</w:instrText>
          </w:r>
          <w:r w:rsidR="00D36C5A">
            <w:rPr>
              <w:shd w:val="clear" w:color="auto" w:fill="FFFFFF"/>
            </w:rPr>
            <w:fldChar w:fldCharType="separate"/>
          </w:r>
          <w:r w:rsidR="00524730">
            <w:rPr>
              <w:shd w:val="clear" w:color="auto" w:fill="FFFFFF"/>
            </w:rPr>
            <w:t>[20]</w:t>
          </w:r>
          <w:r w:rsidR="00D36C5A">
            <w:rPr>
              <w:shd w:val="clear" w:color="auto" w:fill="FFFFFF"/>
            </w:rPr>
            <w:fldChar w:fldCharType="end"/>
          </w:r>
        </w:sdtContent>
      </w:sdt>
      <w:r w:rsidRPr="00676B2C">
        <w:rPr>
          <w:shd w:val="clear" w:color="auto" w:fill="FFFFFF"/>
        </w:rPr>
        <w:t>.</w:t>
      </w:r>
    </w:p>
    <w:p w14:paraId="4AD853D4" w14:textId="115B6F22" w:rsidR="00EC265D" w:rsidRPr="00676B2C" w:rsidRDefault="00EC265D" w:rsidP="00016D53">
      <w:pPr>
        <w:pStyle w:val="Heading2"/>
        <w:numPr>
          <w:ilvl w:val="1"/>
          <w:numId w:val="2"/>
        </w:numPr>
        <w:tabs>
          <w:tab w:val="num" w:pos="0"/>
        </w:tabs>
        <w:ind w:left="576" w:hanging="576"/>
      </w:pPr>
      <w:bookmarkStart w:id="55" w:name="_Toc206336814"/>
      <w:bookmarkStart w:id="56" w:name="_Toc206942838"/>
      <w:r w:rsidRPr="00676B2C">
        <w:t>Popular Agentic Frameworks</w:t>
      </w:r>
      <w:bookmarkEnd w:id="55"/>
      <w:bookmarkEnd w:id="56"/>
    </w:p>
    <w:p w14:paraId="6814CB9F" w14:textId="6D378BC4" w:rsidR="00EC265D" w:rsidRPr="00676B2C" w:rsidRDefault="00EC265D" w:rsidP="00016D53">
      <w:pPr>
        <w:pStyle w:val="Heading3"/>
        <w:numPr>
          <w:ilvl w:val="2"/>
          <w:numId w:val="2"/>
        </w:numPr>
        <w:tabs>
          <w:tab w:val="num" w:pos="0"/>
        </w:tabs>
        <w:ind w:left="720"/>
      </w:pPr>
      <w:bookmarkStart w:id="57" w:name="_Toc206336815"/>
      <w:bookmarkStart w:id="58" w:name="_Toc206942839"/>
      <w:r w:rsidRPr="00676B2C">
        <w:t>CrewAI</w:t>
      </w:r>
      <w:bookmarkEnd w:id="57"/>
      <w:bookmarkEnd w:id="58"/>
    </w:p>
    <w:p w14:paraId="00D48A47" w14:textId="591765BD" w:rsidR="00EC265D" w:rsidRPr="00676B2C" w:rsidRDefault="00EC265D" w:rsidP="00EC265D">
      <w:r w:rsidRPr="00676B2C">
        <w:t xml:space="preserve">The paper describes CrewAI as a framework for building teams of AI agents. It says that CrewAI lets users define agents with specific roles and goals. The framework focuses on structured collaboration between these specialized agents to solve complex tasks, according to the authors. CrewAI provides ways to sequence agent interactions within a team. </w:t>
      </w:r>
      <w:sdt>
        <w:sdtPr>
          <w:alias w:val="To edit, see citavi.com/edit"/>
          <w:tag w:val="CitaviPlaceholder#97bd0f21-acd2-417d-9af1-e43c7e07f7f5"/>
          <w:id w:val="11351529"/>
          <w:placeholder>
            <w:docPart w:val="13CC7982C8AD4CC49F629FBC13F69097"/>
          </w:placeholder>
        </w:sdtPr>
        <w:sdtEndPr/>
        <w:sdtContent>
          <w:r w:rsidRPr="00676B2C">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YWQwMGIxLWUzNDEtNDNkOS1hMDQ4LTdkMjY4OWU2ZWRlZS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wzZ2pmdWdtai5qcGciLCJVcmlTdHJpbmciOiJkMGYwMjM5MS0xYWZiLTQzY2UtOTg3MS0xNjdlMzIwNmRlZW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JyYXkuMjAyNS4xMDAzO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XJyYXkuMjAyNS4xMDAzOTkiLCJVcmlTdHJpbmciOiJodHRwczovL2RvaS5vcmcvMTAuMTAxNi9qLmFycmF5LjIwMjUuMTAwMzk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}</w:instrText>
          </w:r>
          <w:r w:rsidRPr="00676B2C">
            <w:fldChar w:fldCharType="separate"/>
          </w:r>
          <w:r w:rsidR="00524730">
            <w:t>[18]</w:t>
          </w:r>
          <w:r w:rsidRPr="00676B2C">
            <w:fldChar w:fldCharType="end"/>
          </w:r>
        </w:sdtContent>
      </w:sdt>
      <w:r w:rsidR="00D36C5A">
        <w:t xml:space="preserve">. For updated releases about CrewAI, visit their official website for documentation. </w:t>
      </w:r>
      <w:sdt>
        <w:sdtPr>
          <w:alias w:val="To edit, see citavi.com/edit"/>
          <w:tag w:val="CitaviPlaceholder#fc78a831-d27c-436e-8e13-7ae598fe211a"/>
          <w:id w:val="1592352605"/>
          <w:placeholder>
            <w:docPart w:val="DefaultPlaceholder_-1854013440"/>
          </w:placeholder>
        </w:sdtPr>
        <w:sdtContent>
          <w:r w:rsidR="00D36C5A">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GQ2ODkwLWNhNzgtNGI3MC1iMDdhLWU1OTYxNmEyMDU5NCIsIlJhbmdlTGVuZ3RoIjo0LCJSZWZlcmVuY2VJZCI6IjliYjZjZWZiLTJjM2QtNDY1Yi1iNWUyLWMzMTEwODg2NjQ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DcmV3IEFJIiwiUHJvdGVjdGVkIjpmYWxzZSwiU2V4IjowLCJDcmVhdGVkQnkiOiJkeWkzd2U4MWRxN3gxb2ZoMHJ6Z3ptOHB2anZocXdwcGg5NiIsIkNyZWF0ZWRPbiI6IjIwMjUtMDktMDJUMTk6MDA6MzNaIiwiTW9kaWZpZWRCeSI6ImR5aTN3ZTgxZHE3eDFvZmgwcnpnem04cHZqdmhxd3BwaDk2IiwiSWQiOiI2MDE4YTg0MS0xMjA0LTQwYjctYjBjMy01NmI1YzI5NDQzMDgiLCJNb2RpZmllZE9uIjoiMjAyNS0wOS0wMlQxOTowMDozM1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RvY3MuY3Jld2FpLmNvbS9lbi9pbnRyb2R1Y3Rpb24iLCJVcmlTdHJpbmciOiJodHRwczovL2RvY3MuY3Jld2FpLmNvbS9lbi9pbnRyb2R1Y3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}</w:instrText>
          </w:r>
          <w:r w:rsidR="00D36C5A">
            <w:fldChar w:fldCharType="separate"/>
          </w:r>
          <w:r w:rsidR="00524730">
            <w:t>[21]</w:t>
          </w:r>
          <w:r w:rsidR="00D36C5A">
            <w:fldChar w:fldCharType="end"/>
          </w:r>
        </w:sdtContent>
      </w:sdt>
    </w:p>
    <w:p w14:paraId="74C96E67" w14:textId="284EE9B9" w:rsidR="00EC265D" w:rsidRPr="00676B2C" w:rsidRDefault="00EC265D" w:rsidP="00016D53">
      <w:pPr>
        <w:pStyle w:val="Heading3"/>
        <w:numPr>
          <w:ilvl w:val="2"/>
          <w:numId w:val="2"/>
        </w:numPr>
        <w:tabs>
          <w:tab w:val="num" w:pos="0"/>
        </w:tabs>
        <w:ind w:left="720"/>
      </w:pPr>
      <w:bookmarkStart w:id="59" w:name="_Toc206336816"/>
      <w:bookmarkStart w:id="60" w:name="_Toc206942840"/>
      <w:r w:rsidRPr="00676B2C">
        <w:t>Auto-GPT</w:t>
      </w:r>
      <w:bookmarkEnd w:id="59"/>
      <w:bookmarkEnd w:id="60"/>
    </w:p>
    <w:p w14:paraId="6E9D507D" w14:textId="57BED685" w:rsidR="00EC265D" w:rsidRPr="00676B2C" w:rsidRDefault="00EC265D" w:rsidP="00EC265D">
      <w:r w:rsidRPr="00676B2C">
        <w:t>According to the paper, Auto-GPT is an open-source framework that allows LLM agents to operate autonomously. It is recognized for breaking down high-level user goals into smaller, actionable sub-tasks automatically</w:t>
      </w:r>
      <w:r w:rsidR="00D36C5A">
        <w:t xml:space="preserve"> </w:t>
      </w:r>
      <w:sdt>
        <w:sdtPr>
          <w:alias w:val="To edit, see citavi.com/edit"/>
          <w:tag w:val="CitaviPlaceholder#31c05072-f81b-43a0-819d-0160d16b793a"/>
          <w:id w:val="433410607"/>
          <w:placeholder>
            <w:docPart w:val="DefaultPlaceholder_-1854013440"/>
          </w:placeholder>
        </w:sdtPr>
        <w:sdtContent>
          <w:r w:rsidR="00D36C5A">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NGJmMjVhLTU5Y2ItNGM5Mi04MjI2LWJmN2VlMWMzZTNiYSIsIlJhbmdlTGVuZ3RoIjo0LCJSZWZlcmVuY2VJZCI6IjVmZDY3NWM2LWI5NDgtNGY0My04ZTJmLTk1MTdkZmVkOTk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NC8wNi8yMDI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jMwNi4wMjIyNHYxIiwiVXJpU3RyaW5nIjoiaHR0cHM6Ly9hcnhpdi5vcmcvcGRmLzIzMDYuMDIyMjR2MS5wZG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ZHlpM3dlODFkcTd4MW9maDByemd6bThwdmp2aHF3cHBoOTYiLCJDcmVhdGVkT24iOiIyMDI1LTA5LTAyVDE5OjEyOjU0WiIsIk1vZGlmaWVkQnkiOiJkeWkzd2U4MWRxN3gxb2ZoMHJ6Z3ptOHB2anZocXdwcGg5NiIsIklkIjoiNDQyOGY1YzQtMjY3NC00MGE2LWIzMjgtMGI5OWM1NzYyYWM1IiwiTW9kaWZpZWRPbiI6IjIwMjUtMDktMDJUMTk6MTI6NTRa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DovL2FyeGl2Lm9yZy9hYnMvMjMwNi4wMjIyNHYxIiwiVXJpU3RyaW5nIjoiaHR0cDovL2FyeGl2Lm9yZy9hYnMvMjMwNi4wMjIyNHY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mR5aTN3ZTgxZHE3eDFvZmgwcnpnem04cHZqdmhxd3BwaDk2IiwiQ3JlYXRlZE9uIjoiMjAyNS0wOS0wMlQxOToxMjo1NFoiLCJNb2RpZmllZEJ5IjoiZHlpM3dlODFkcTd4MW9maDByemd6bThwdmp2aHF3cHBoOTYiLCJJZCI6ImE1ZmIxODcxLTM3ZjItNDMzZC05Mzg2LThlMjE3YmYwNTkxYSIsIk1vZGlmaWVkT24iOiIyMDI1LTA5LTAyVDE5OjEyOjU0Wi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cGRmLzIzMDYuMDIyMjR2MSIsIlVyaVN0cmluZyI6Imh0dHA6Ly9hcnhpdi5vcmcvcGRmLzIzMDYuMDIyMjR2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}</w:instrText>
          </w:r>
          <w:r w:rsidR="00D36C5A">
            <w:fldChar w:fldCharType="separate"/>
          </w:r>
          <w:r w:rsidR="00524730">
            <w:t>[22]</w:t>
          </w:r>
          <w:r w:rsidR="00D36C5A">
            <w:fldChar w:fldCharType="end"/>
          </w:r>
        </w:sdtContent>
      </w:sdt>
      <w:r w:rsidRPr="00676B2C">
        <w:t xml:space="preserve">. The paper explains that Auto-GPT agents work iteratively: they plan actions, execute them (such as performing web searches), and learn from the results to improve their approach. </w:t>
      </w:r>
      <w:sdt>
        <w:sdtPr>
          <w:alias w:val="To edit, see citavi.com/edit"/>
          <w:tag w:val="CitaviPlaceholder#abcb42ba-2044-45ee-934e-356adadbef00"/>
          <w:id w:val="-1946139983"/>
          <w:placeholder>
            <w:docPart w:val="13CC7982C8AD4CC49F629FBC13F69097"/>
          </w:placeholder>
        </w:sdtPr>
        <w:sdtEndPr/>
        <w:sdtContent>
          <w:r w:rsidRPr="00676B2C">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jZGMxYzM5LTIzMWItNDdkYi1iZmU5LTYyZWVjNzhkNDA1MC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wzZ2pmdWdtai5qcGciLCJVcmlTdHJpbmciOiJkMGYwMjM5MS0xYWZiLTQzY2UtOTg3MS0xNjdlMzIwNmRlZW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JyYXkuMjAyNS4xMDAzO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XJyYXkuMjAyNS4xMDAzOTkiLCJVcmlTdHJpbmciOiJodHRwczovL2RvaS5vcmcvMTAuMTAxNi9qLmFycmF5LjIwMjUuMTAwMzk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}</w:instrText>
          </w:r>
          <w:r w:rsidRPr="00676B2C">
            <w:fldChar w:fldCharType="separate"/>
          </w:r>
          <w:r w:rsidR="00524730">
            <w:t>[18]</w:t>
          </w:r>
          <w:r w:rsidRPr="00676B2C">
            <w:fldChar w:fldCharType="end"/>
          </w:r>
        </w:sdtContent>
      </w:sdt>
    </w:p>
    <w:p w14:paraId="2425C685" w14:textId="47FC56E8" w:rsidR="00EC265D" w:rsidRPr="00676B2C" w:rsidRDefault="00EC265D" w:rsidP="00016D53">
      <w:pPr>
        <w:pStyle w:val="Heading3"/>
        <w:numPr>
          <w:ilvl w:val="2"/>
          <w:numId w:val="2"/>
        </w:numPr>
        <w:tabs>
          <w:tab w:val="num" w:pos="0"/>
        </w:tabs>
        <w:ind w:left="720"/>
      </w:pPr>
      <w:bookmarkStart w:id="61" w:name="_Toc206336817"/>
      <w:bookmarkStart w:id="62" w:name="_Toc206942841"/>
      <w:r w:rsidRPr="00676B2C">
        <w:lastRenderedPageBreak/>
        <w:t>IBM Watson</w:t>
      </w:r>
      <w:bookmarkEnd w:id="61"/>
      <w:bookmarkEnd w:id="62"/>
    </w:p>
    <w:p w14:paraId="583DA093" w14:textId="0D8831D2" w:rsidR="00EC265D" w:rsidRPr="00676B2C" w:rsidRDefault="00EC265D" w:rsidP="00EC265D">
      <w:r w:rsidRPr="00676B2C">
        <w:t xml:space="preserve">The paper presents IBM Watson as an early leader in enterprise AI. Its main capability, the authors point out, is processing large amounts of text-heavy, unstructured information and making sense of it. Watson is used for complex tasks that require deep knowledge, such as answering difficult questions or analyzing data in specific fields. It is especially useful in areas like healthcare and legal work, where reviewing many documents is essential. </w:t>
      </w:r>
      <w:sdt>
        <w:sdtPr>
          <w:alias w:val="To edit, see citavi.com/edit"/>
          <w:tag w:val="CitaviPlaceholder#1a796bb1-fed9-4f79-8dae-129b6b085d50"/>
          <w:id w:val="319080096"/>
          <w:placeholder>
            <w:docPart w:val="13CC7982C8AD4CC49F629FBC13F69097"/>
          </w:placeholder>
        </w:sdtPr>
        <w:sdtEndPr/>
        <w:sdtContent>
          <w:r w:rsidRPr="00676B2C">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Y2I4Zjk0LTZkMmEtNDg4OS04NDcxLTMzOTY3ZGVmOGI2My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wzZ2pmdWdtai5qcGciLCJVcmlTdHJpbmciOiJkMGYwMjM5MS0xYWZiLTQzY2UtOTg3MS0xNjdlMzIwNmRlZW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JyYXkuMjAyNS4xMDAzO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XJyYXkuMjAyNS4xMDAzOTkiLCJVcmlTdHJpbmciOiJodHRwczovL2RvaS5vcmcvMTAuMTAxNi9qLmFycmF5LjIwMjUuMTAwMzk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}</w:instrText>
          </w:r>
          <w:r w:rsidRPr="00676B2C">
            <w:fldChar w:fldCharType="separate"/>
          </w:r>
          <w:r w:rsidR="00524730">
            <w:t>[18]</w:t>
          </w:r>
          <w:r w:rsidRPr="00676B2C">
            <w:fldChar w:fldCharType="end"/>
          </w:r>
        </w:sdtContent>
      </w:sdt>
    </w:p>
    <w:p w14:paraId="4F461373" w14:textId="6B8DA94E" w:rsidR="00EC265D" w:rsidRPr="00676B2C" w:rsidRDefault="00EC265D" w:rsidP="00016D53">
      <w:pPr>
        <w:pStyle w:val="Heading3"/>
        <w:numPr>
          <w:ilvl w:val="2"/>
          <w:numId w:val="2"/>
        </w:numPr>
        <w:tabs>
          <w:tab w:val="num" w:pos="0"/>
        </w:tabs>
        <w:ind w:left="720"/>
      </w:pPr>
      <w:bookmarkStart w:id="63" w:name="_Toc206336818"/>
      <w:bookmarkStart w:id="64" w:name="_Toc206942842"/>
      <w:r w:rsidRPr="00676B2C">
        <w:t>Microsoft AutoGen</w:t>
      </w:r>
      <w:bookmarkEnd w:id="63"/>
      <w:bookmarkEnd w:id="64"/>
    </w:p>
    <w:p w14:paraId="4E64F9C5" w14:textId="0F9D6C22" w:rsidR="00EC265D" w:rsidRPr="00676B2C" w:rsidRDefault="00EC265D" w:rsidP="00EC265D">
      <w:r w:rsidRPr="00676B2C">
        <w:t>The paper describes Microsoft AutoGen as a tool for creating conversational agents. It serves as a way to build AI helpers designed for specific tasks. One major advantage is its flexibility; you can arrange different methods for these agents to communicate with each other or with people</w:t>
      </w:r>
      <w:r w:rsidR="00D36C5A">
        <w:t xml:space="preserve"> </w:t>
      </w:r>
      <w:sdt>
        <w:sdtPr>
          <w:alias w:val="To edit, see citavi.com/edit"/>
          <w:tag w:val="CitaviPlaceholder#9a625487-2898-49d9-a28d-f0e698e5bdbc"/>
          <w:id w:val="-464585219"/>
          <w:placeholder>
            <w:docPart w:val="DefaultPlaceholder_-1854013440"/>
          </w:placeholder>
        </w:sdtPr>
        <w:sdtContent>
          <w:r w:rsidR="00D36C5A">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YjBjZTllLWZkYzQtNGRlZC1iOTY3LTViZDkzMGM4YWQ5NSIsIlJhbmdlTGVuZ3RoIjo0LCJSZWZlcmVuY2VJZCI6IjljZGE2NmIyLTQ3ZDEtNDQ3MS05NjU1LTY2YTViYzRkY2Q1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YvMDgvMjAyMy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IzMDguMDgxNTV2MiIsIlVyaVN0cmluZyI6Imh0dHBzOi8vYXJ4aXYub3JnL3BkZi8yMzA4LjA4MTU1djIucGRm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mR5aTN3ZTgxZHE3eDFvZmgwcnpnem04cHZqdmhxd3BwaDk2IiwiQ3JlYXRlZE9uIjoiMjAyNS0wOS0wMlQxOToxNzowM1oiLCJNb2RpZmllZEJ5IjoiZHlpM3dlODFkcTd4MW9maDByemd6bThwdmp2aHF3cHBoOTYiLCJJZCI6ImE2YTFhM2UyLWY3NDAtNDUwMi1hMDRjLTRhOWYzY2RjYzk2NSIsIk1vZGlmaWVkT24iOiIyMDI1LTA5LTAyVDE5OjE3OjAzWiIsIlByb2plY3QiOnsiJHJlZiI6IjgifX0s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YWJzLzIzMDguMDgxNTV2MiIsIlVyaVN0cmluZyI6Imh0dHA6Ly9hcnhpdi5vcmcvYWJzLzIzMDguMDgxNTV2M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}</w:instrText>
          </w:r>
          <w:r w:rsidR="00D36C5A">
            <w:fldChar w:fldCharType="separate"/>
          </w:r>
          <w:r w:rsidR="00524730">
            <w:t>[23]</w:t>
          </w:r>
          <w:r w:rsidR="00D36C5A">
            <w:fldChar w:fldCharType="end"/>
          </w:r>
        </w:sdtContent>
      </w:sdt>
      <w:r w:rsidRPr="00676B2C">
        <w:t xml:space="preserve">. The framework allows you to adjust how the agents behave and uses large language models (LLMs) to support conversations, incorporating them into specific step-by-step processes. </w:t>
      </w:r>
      <w:sdt>
        <w:sdtPr>
          <w:alias w:val="To edit, see citavi.com/edit"/>
          <w:tag w:val="CitaviPlaceholder#f73ce738-5b69-4bc6-bb00-dd766626f36c"/>
          <w:id w:val="1960531285"/>
          <w:placeholder>
            <w:docPart w:val="13CC7982C8AD4CC49F629FBC13F69097"/>
          </w:placeholder>
        </w:sdtPr>
        <w:sdtEndPr/>
        <w:sdtContent>
          <w:r w:rsidRPr="00676B2C">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NjZmMDg4LWVmNDEtNDRmMi04YWRmLWY4ZDNmODA2Nzg2ZSIsIlJhbmdlTGVuZ3RoIjo0LCJSZWZlcmVuY2VJZCI6ImQwZjAyMzkxLTFhZmItNDNjZS05ODcxLTE2N2UzMjA2ZGVl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E2L2ouYXJyYXkuMjAyNS4xMDAzOTkiLCJFZGl0b3JzIjpbXSwiRXZhbHVhdGlvbkNvbXBsZXhpdHkiOjAsIkV2YWx1YXRpb25Tb3VyY2VUZXh0Rm9ybWF0IjowLCJHcm91cHMiOltdLCJIYXNMYWJlbDEiOmZhbHN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YXJyYXkuMjAyNS4xMDAzOTkiLCJVcmlTdHJpbmciOiJodHRwczovL2RvaS5vcmcvMTAuMTAxNi9qLmFycmF5LjIwMjUuMTAwMzk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}</w:instrText>
          </w:r>
          <w:r w:rsidRPr="00676B2C">
            <w:fldChar w:fldCharType="separate"/>
          </w:r>
          <w:r w:rsidR="00524730">
            <w:t>[18]</w:t>
          </w:r>
          <w:r w:rsidRPr="00676B2C">
            <w:fldChar w:fldCharType="end"/>
          </w:r>
        </w:sdtContent>
      </w:sdt>
    </w:p>
    <w:p w14:paraId="12CECFFD" w14:textId="1F93ECEE" w:rsidR="00EC265D" w:rsidRPr="00676B2C" w:rsidRDefault="00EC265D" w:rsidP="00016D53">
      <w:pPr>
        <w:pStyle w:val="Heading3"/>
        <w:numPr>
          <w:ilvl w:val="2"/>
          <w:numId w:val="2"/>
        </w:numPr>
        <w:tabs>
          <w:tab w:val="num" w:pos="0"/>
        </w:tabs>
        <w:ind w:left="720"/>
      </w:pPr>
      <w:bookmarkStart w:id="65" w:name="_Toc206336819"/>
      <w:bookmarkStart w:id="66" w:name="_Toc206942843"/>
      <w:r w:rsidRPr="00676B2C">
        <w:t>Comparisons and use cases</w:t>
      </w:r>
      <w:bookmarkEnd w:id="65"/>
      <w:bookmarkEnd w:id="66"/>
    </w:p>
    <w:tbl>
      <w:tblPr>
        <w:tblStyle w:val="GridTable1Light"/>
        <w:tblW w:w="0" w:type="auto"/>
        <w:tblLook w:val="04A0" w:firstRow="1" w:lastRow="0" w:firstColumn="1" w:lastColumn="0" w:noHBand="0" w:noVBand="1"/>
      </w:tblPr>
      <w:tblGrid>
        <w:gridCol w:w="1558"/>
        <w:gridCol w:w="2138"/>
        <w:gridCol w:w="2035"/>
        <w:gridCol w:w="2479"/>
      </w:tblGrid>
      <w:tr w:rsidR="00EC265D" w:rsidRPr="00676B2C" w14:paraId="41F18DCE" w14:textId="77777777" w:rsidTr="00FE42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30DD316" w14:textId="77777777" w:rsidR="00EC265D" w:rsidRPr="00676B2C" w:rsidRDefault="00EC265D" w:rsidP="00FE42EC">
            <w:pPr>
              <w:jc w:val="center"/>
              <w:rPr>
                <w:rFonts w:cs="Times New Roman"/>
              </w:rPr>
            </w:pPr>
            <w:r w:rsidRPr="00676B2C">
              <w:rPr>
                <w:rFonts w:cs="Times New Roman"/>
              </w:rPr>
              <w:t>Framework</w:t>
            </w:r>
          </w:p>
        </w:tc>
        <w:tc>
          <w:tcPr>
            <w:tcW w:w="2410" w:type="dxa"/>
          </w:tcPr>
          <w:p w14:paraId="6467B2FB" w14:textId="77777777" w:rsidR="00EC265D" w:rsidRPr="00676B2C" w:rsidRDefault="00EC265D" w:rsidP="00FE42EC">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676B2C">
              <w:rPr>
                <w:rFonts w:cs="Times New Roman"/>
              </w:rPr>
              <w:t>Primary Focus</w:t>
            </w:r>
          </w:p>
        </w:tc>
        <w:tc>
          <w:tcPr>
            <w:tcW w:w="2268" w:type="dxa"/>
          </w:tcPr>
          <w:p w14:paraId="794A25AA" w14:textId="77777777" w:rsidR="00EC265D" w:rsidRPr="00676B2C" w:rsidRDefault="00EC265D" w:rsidP="00FE42EC">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676B2C">
              <w:rPr>
                <w:rFonts w:cs="Times New Roman"/>
              </w:rPr>
              <w:t>Collaboration Style</w:t>
            </w:r>
          </w:p>
        </w:tc>
        <w:tc>
          <w:tcPr>
            <w:tcW w:w="2976" w:type="dxa"/>
          </w:tcPr>
          <w:p w14:paraId="2C93ECD6" w14:textId="77777777" w:rsidR="00EC265D" w:rsidRPr="00676B2C" w:rsidRDefault="00EC265D" w:rsidP="00FE42EC">
            <w:pPr>
              <w:cnfStyle w:val="100000000000" w:firstRow="1" w:lastRow="0" w:firstColumn="0" w:lastColumn="0" w:oddVBand="0" w:evenVBand="0" w:oddHBand="0" w:evenHBand="0" w:firstRowFirstColumn="0" w:firstRowLastColumn="0" w:lastRowFirstColumn="0" w:lastRowLastColumn="0"/>
              <w:rPr>
                <w:rFonts w:cs="Times New Roman"/>
              </w:rPr>
            </w:pPr>
            <w:r w:rsidRPr="00676B2C">
              <w:rPr>
                <w:rFonts w:cs="Times New Roman"/>
              </w:rPr>
              <w:t>Typical Applications</w:t>
            </w:r>
          </w:p>
        </w:tc>
      </w:tr>
      <w:tr w:rsidR="00EC265D" w:rsidRPr="00676B2C" w14:paraId="42480805" w14:textId="77777777" w:rsidTr="00FE42EC">
        <w:tc>
          <w:tcPr>
            <w:cnfStyle w:val="001000000000" w:firstRow="0" w:lastRow="0" w:firstColumn="1" w:lastColumn="0" w:oddVBand="0" w:evenVBand="0" w:oddHBand="0" w:evenHBand="0" w:firstRowFirstColumn="0" w:firstRowLastColumn="0" w:lastRowFirstColumn="0" w:lastRowLastColumn="0"/>
            <w:tcW w:w="1696" w:type="dxa"/>
          </w:tcPr>
          <w:p w14:paraId="6AD9FD49" w14:textId="77777777" w:rsidR="00EC265D" w:rsidRPr="00676B2C" w:rsidRDefault="00EC265D" w:rsidP="00FE42EC">
            <w:pPr>
              <w:jc w:val="center"/>
              <w:rPr>
                <w:rFonts w:cs="Times New Roman"/>
              </w:rPr>
            </w:pPr>
            <w:r w:rsidRPr="00676B2C">
              <w:rPr>
                <w:rFonts w:cs="Times New Roman"/>
              </w:rPr>
              <w:t>Auto-GPT</w:t>
            </w:r>
          </w:p>
        </w:tc>
        <w:tc>
          <w:tcPr>
            <w:tcW w:w="2410" w:type="dxa"/>
          </w:tcPr>
          <w:p w14:paraId="47D6D779"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Autonomous task decomposition</w:t>
            </w:r>
          </w:p>
        </w:tc>
        <w:tc>
          <w:tcPr>
            <w:tcW w:w="2268" w:type="dxa"/>
          </w:tcPr>
          <w:p w14:paraId="181523D6"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Solo agent, iterative refinement</w:t>
            </w:r>
          </w:p>
        </w:tc>
        <w:tc>
          <w:tcPr>
            <w:tcW w:w="2976" w:type="dxa"/>
          </w:tcPr>
          <w:p w14:paraId="7E0C8B46"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Research automation, exploratory tasks</w:t>
            </w:r>
          </w:p>
        </w:tc>
      </w:tr>
      <w:tr w:rsidR="00EC265D" w:rsidRPr="00676B2C" w14:paraId="72FC6020" w14:textId="77777777" w:rsidTr="00FE42EC">
        <w:tc>
          <w:tcPr>
            <w:cnfStyle w:val="001000000000" w:firstRow="0" w:lastRow="0" w:firstColumn="1" w:lastColumn="0" w:oddVBand="0" w:evenVBand="0" w:oddHBand="0" w:evenHBand="0" w:firstRowFirstColumn="0" w:firstRowLastColumn="0" w:lastRowFirstColumn="0" w:lastRowLastColumn="0"/>
            <w:tcW w:w="1696" w:type="dxa"/>
          </w:tcPr>
          <w:p w14:paraId="606890F0" w14:textId="77777777" w:rsidR="00EC265D" w:rsidRPr="00676B2C" w:rsidRDefault="00EC265D" w:rsidP="00FE42EC">
            <w:pPr>
              <w:jc w:val="center"/>
              <w:rPr>
                <w:rFonts w:cs="Times New Roman"/>
              </w:rPr>
            </w:pPr>
            <w:proofErr w:type="spellStart"/>
            <w:r w:rsidRPr="00676B2C">
              <w:rPr>
                <w:rFonts w:cs="Times New Roman"/>
              </w:rPr>
              <w:t>CrewAI</w:t>
            </w:r>
            <w:proofErr w:type="spellEnd"/>
          </w:p>
        </w:tc>
        <w:tc>
          <w:tcPr>
            <w:tcW w:w="2410" w:type="dxa"/>
          </w:tcPr>
          <w:p w14:paraId="268D4153"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Role-based multi-agent teams</w:t>
            </w:r>
          </w:p>
        </w:tc>
        <w:tc>
          <w:tcPr>
            <w:tcW w:w="2268" w:type="dxa"/>
          </w:tcPr>
          <w:p w14:paraId="140FC37A"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Structured team interaction</w:t>
            </w:r>
          </w:p>
        </w:tc>
        <w:tc>
          <w:tcPr>
            <w:tcW w:w="2976" w:type="dxa"/>
          </w:tcPr>
          <w:p w14:paraId="3BCAED3F"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Project management simulation, workflows</w:t>
            </w:r>
          </w:p>
        </w:tc>
      </w:tr>
      <w:tr w:rsidR="00EC265D" w:rsidRPr="00676B2C" w14:paraId="2018F519" w14:textId="77777777" w:rsidTr="00FE42EC">
        <w:tc>
          <w:tcPr>
            <w:cnfStyle w:val="001000000000" w:firstRow="0" w:lastRow="0" w:firstColumn="1" w:lastColumn="0" w:oddVBand="0" w:evenVBand="0" w:oddHBand="0" w:evenHBand="0" w:firstRowFirstColumn="0" w:firstRowLastColumn="0" w:lastRowFirstColumn="0" w:lastRowLastColumn="0"/>
            <w:tcW w:w="1696" w:type="dxa"/>
          </w:tcPr>
          <w:p w14:paraId="5700AE73" w14:textId="77777777" w:rsidR="00EC265D" w:rsidRPr="00676B2C" w:rsidRDefault="00EC265D" w:rsidP="00FE42EC">
            <w:pPr>
              <w:jc w:val="center"/>
              <w:rPr>
                <w:rFonts w:cs="Times New Roman"/>
              </w:rPr>
            </w:pPr>
            <w:r w:rsidRPr="00676B2C">
              <w:rPr>
                <w:rFonts w:cs="Times New Roman"/>
              </w:rPr>
              <w:t xml:space="preserve">Microsoft </w:t>
            </w:r>
            <w:proofErr w:type="spellStart"/>
            <w:r w:rsidRPr="00676B2C">
              <w:rPr>
                <w:rFonts w:cs="Times New Roman"/>
              </w:rPr>
              <w:t>AutoGen</w:t>
            </w:r>
            <w:proofErr w:type="spellEnd"/>
          </w:p>
        </w:tc>
        <w:tc>
          <w:tcPr>
            <w:tcW w:w="2410" w:type="dxa"/>
          </w:tcPr>
          <w:p w14:paraId="5031514F"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Customizable conversable agents</w:t>
            </w:r>
          </w:p>
        </w:tc>
        <w:tc>
          <w:tcPr>
            <w:tcW w:w="2268" w:type="dxa"/>
          </w:tcPr>
          <w:p w14:paraId="0F09343F"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Flexible conversational patterns</w:t>
            </w:r>
          </w:p>
        </w:tc>
        <w:tc>
          <w:tcPr>
            <w:tcW w:w="2976" w:type="dxa"/>
          </w:tcPr>
          <w:p w14:paraId="6F26019E"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Building chatbots, multi-agent dialogues</w:t>
            </w:r>
          </w:p>
        </w:tc>
      </w:tr>
      <w:tr w:rsidR="00EC265D" w:rsidRPr="00676B2C" w14:paraId="6B39655C" w14:textId="77777777" w:rsidTr="00FE42EC">
        <w:trPr>
          <w:trHeight w:val="1256"/>
        </w:trPr>
        <w:tc>
          <w:tcPr>
            <w:cnfStyle w:val="001000000000" w:firstRow="0" w:lastRow="0" w:firstColumn="1" w:lastColumn="0" w:oddVBand="0" w:evenVBand="0" w:oddHBand="0" w:evenHBand="0" w:firstRowFirstColumn="0" w:firstRowLastColumn="0" w:lastRowFirstColumn="0" w:lastRowLastColumn="0"/>
            <w:tcW w:w="1696" w:type="dxa"/>
          </w:tcPr>
          <w:p w14:paraId="787F8CBB" w14:textId="77777777" w:rsidR="00EC265D" w:rsidRPr="00676B2C" w:rsidRDefault="00EC265D" w:rsidP="00FE42EC">
            <w:pPr>
              <w:jc w:val="center"/>
              <w:rPr>
                <w:rFonts w:cs="Times New Roman"/>
              </w:rPr>
            </w:pPr>
            <w:r w:rsidRPr="00676B2C">
              <w:rPr>
                <w:rFonts w:cs="Times New Roman"/>
              </w:rPr>
              <w:lastRenderedPageBreak/>
              <w:t>IBM Watson</w:t>
            </w:r>
          </w:p>
        </w:tc>
        <w:tc>
          <w:tcPr>
            <w:tcW w:w="2410" w:type="dxa"/>
          </w:tcPr>
          <w:p w14:paraId="5046DB2B"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Enterprise knowledge processing</w:t>
            </w:r>
          </w:p>
        </w:tc>
        <w:tc>
          <w:tcPr>
            <w:tcW w:w="2268" w:type="dxa"/>
          </w:tcPr>
          <w:p w14:paraId="4952D690"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Integrated system components</w:t>
            </w:r>
          </w:p>
        </w:tc>
        <w:tc>
          <w:tcPr>
            <w:tcW w:w="2976" w:type="dxa"/>
          </w:tcPr>
          <w:p w14:paraId="09FE3945"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Healthcare QA, legal doc analysis, domain-specific insights</w:t>
            </w:r>
          </w:p>
          <w:p w14:paraId="78E7AF34" w14:textId="77777777" w:rsidR="00EC265D" w:rsidRPr="00676B2C" w:rsidRDefault="00EC265D" w:rsidP="001C3CD2">
            <w:pPr>
              <w:keepNext/>
              <w:jc w:val="center"/>
              <w:cnfStyle w:val="000000000000" w:firstRow="0" w:lastRow="0" w:firstColumn="0" w:lastColumn="0" w:oddVBand="0" w:evenVBand="0" w:oddHBand="0" w:evenHBand="0" w:firstRowFirstColumn="0" w:firstRowLastColumn="0" w:lastRowFirstColumn="0" w:lastRowLastColumn="0"/>
              <w:rPr>
                <w:rFonts w:cs="Times New Roman"/>
              </w:rPr>
            </w:pPr>
          </w:p>
        </w:tc>
      </w:tr>
    </w:tbl>
    <w:p w14:paraId="54ED4530" w14:textId="63F9FCA9" w:rsidR="00EC265D" w:rsidRPr="00676B2C" w:rsidRDefault="001C3CD2" w:rsidP="001C3CD2">
      <w:pPr>
        <w:pStyle w:val="Caption"/>
        <w:jc w:val="center"/>
      </w:pPr>
      <w:bookmarkStart w:id="67" w:name="_Toc206943181"/>
      <w:r>
        <w:t xml:space="preserve">Table </w:t>
      </w:r>
      <w:r w:rsidR="007726CA">
        <w:fldChar w:fldCharType="begin"/>
      </w:r>
      <w:r w:rsidR="007726CA">
        <w:instrText xml:space="preserve"> STYLEREF 1 \s </w:instrText>
      </w:r>
      <w:r w:rsidR="007726CA">
        <w:fldChar w:fldCharType="separate"/>
      </w:r>
      <w:r w:rsidR="00D16F8B">
        <w:rPr>
          <w:noProof/>
        </w:rPr>
        <w:t>2</w:t>
      </w:r>
      <w:r w:rsidR="007726CA">
        <w:fldChar w:fldCharType="end"/>
      </w:r>
      <w:r w:rsidR="007726CA">
        <w:noBreakHyphen/>
      </w:r>
      <w:r w:rsidR="00C3220A">
        <w:fldChar w:fldCharType="begin"/>
      </w:r>
      <w:r w:rsidR="00C3220A">
        <w:instrText xml:space="preserve"> SEQ Table \* ARABIC \s 1 </w:instrText>
      </w:r>
      <w:r w:rsidR="00C3220A">
        <w:fldChar w:fldCharType="separate"/>
      </w:r>
      <w:r w:rsidR="00D16F8B">
        <w:rPr>
          <w:noProof/>
        </w:rPr>
        <w:t>1</w:t>
      </w:r>
      <w:r w:rsidR="00C3220A">
        <w:rPr>
          <w:noProof/>
        </w:rPr>
        <w:fldChar w:fldCharType="end"/>
      </w:r>
      <w:r>
        <w:t xml:space="preserve">: </w:t>
      </w:r>
      <w:r w:rsidRPr="007857C2">
        <w:t>Comparison of different AI Agent Frameworks</w:t>
      </w:r>
      <w:bookmarkEnd w:id="67"/>
    </w:p>
    <w:p w14:paraId="2D84159C" w14:textId="32F0421D" w:rsidR="00EC265D" w:rsidRPr="00676B2C" w:rsidRDefault="00EC265D" w:rsidP="00016D53">
      <w:pPr>
        <w:pStyle w:val="Heading2"/>
        <w:numPr>
          <w:ilvl w:val="1"/>
          <w:numId w:val="2"/>
        </w:numPr>
        <w:tabs>
          <w:tab w:val="num" w:pos="0"/>
        </w:tabs>
        <w:ind w:left="576" w:hanging="576"/>
      </w:pPr>
      <w:bookmarkStart w:id="68" w:name="_Toc206336820"/>
      <w:bookmarkStart w:id="69" w:name="_Toc206942844"/>
      <w:r w:rsidRPr="00676B2C">
        <w:t>Reasoning Models and Chain-of-Thought Techniques</w:t>
      </w:r>
      <w:bookmarkEnd w:id="68"/>
      <w:bookmarkEnd w:id="69"/>
    </w:p>
    <w:p w14:paraId="3F3DCCFA" w14:textId="14550B01" w:rsidR="00EC265D" w:rsidRDefault="00EC265D" w:rsidP="00016D53">
      <w:pPr>
        <w:pStyle w:val="Heading3"/>
        <w:numPr>
          <w:ilvl w:val="2"/>
          <w:numId w:val="2"/>
        </w:numPr>
        <w:tabs>
          <w:tab w:val="num" w:pos="0"/>
        </w:tabs>
        <w:ind w:left="720"/>
      </w:pPr>
      <w:bookmarkStart w:id="70" w:name="_Toc206336821"/>
      <w:bookmarkStart w:id="71" w:name="_Toc206942845"/>
      <w:r w:rsidRPr="00676B2C">
        <w:t>Introduction to reasoning models and prompting techniques.</w:t>
      </w:r>
      <w:bookmarkEnd w:id="70"/>
      <w:bookmarkEnd w:id="71"/>
    </w:p>
    <w:p w14:paraId="1D93CF7A" w14:textId="6706D2FB" w:rsidR="000A2C25" w:rsidRPr="00D0743D" w:rsidRDefault="000A2C25" w:rsidP="00D0743D">
      <w:pPr>
        <w:pStyle w:val="Heading4"/>
        <w:numPr>
          <w:ilvl w:val="3"/>
          <w:numId w:val="2"/>
        </w:numPr>
        <w:tabs>
          <w:tab w:val="num" w:pos="0"/>
        </w:tabs>
        <w:ind w:left="864" w:hanging="864"/>
      </w:pPr>
      <w:r w:rsidRPr="00D0743D">
        <w:t>Reasoning Models</w:t>
      </w:r>
    </w:p>
    <w:p w14:paraId="60812258" w14:textId="6A2B911E" w:rsidR="005B0710" w:rsidRPr="005B0710" w:rsidRDefault="00D0743D" w:rsidP="005B0710">
      <w:r w:rsidRPr="00D0743D">
        <w:t>Large Language Models (LLMs) have progressed beyond basic token generation by introducing the concept of "thought," which is a sequence of tokens that represents intermediate steps in reasoning. This allows LLMs to imitate human reasoning processes, such as tree search and reflective thinking.</w:t>
      </w:r>
      <w:r>
        <w:t xml:space="preserve"> </w:t>
      </w:r>
      <w:sdt>
        <w:sdtPr>
          <w:alias w:val="To edit, see citavi.com/edit"/>
          <w:tag w:val="CitaviPlaceholder#3ac94180-cbdf-4e5c-a028-07ce9c2bfa88"/>
          <w:id w:val="-584297283"/>
          <w:placeholder>
            <w:docPart w:val="DefaultPlaceholder_-1854013440"/>
          </w:placeholder>
        </w:sdtPr>
        <w:sdtEndPr/>
        <w:sdtContent>
          <w:r w:rsidR="005B0710">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YzQ5ZWZiLWZjNDMtNGE4NS05OTAyLTg2ZTNiMjU0M2QwZSIsIlJhbmdlTGVuZ3RoIjo0LCJSZWZlcmVuY2VJZCI6IjYyYjlmNTRiLTgyMmUtNDdmZS05NGI3LTJkMmYyMmQwM2Jm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2LzAxLzIwMjU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yNTAxLjA5Njg2djMiLCJVcmlTdHJpbmciOiJodHRwczovL2FyeGl2Lm9yZy9wZGYvMjUwMS4wOTY4NnYz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yNFQxODoxMjoyOSIsIk1vZGlmaWVkQnkiOiJfU3VzaGFudCBIdWlsZ29sIiwiSWQiOiIxMjQ4Nzk1Ni02NGM1LTRiNzQtOTJhNy05ZTQ5OWM2ZDI0OTIiLCJNb2RpZmllZE9uIjoiMjAyNS0wOC0yNFQxODoxMjoyOS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YWJzLzI1MDEuMDk2ODZ2MyIsIlVyaVN0cmluZyI6Imh0dHA6Ly9hcnhpdi5vcmcvYWJzLzI1MDEuMDk2ODZ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}</w:instrText>
          </w:r>
          <w:r w:rsidR="005B0710">
            <w:fldChar w:fldCharType="separate"/>
          </w:r>
          <w:r w:rsidR="00524730">
            <w:t>[24]</w:t>
          </w:r>
          <w:r w:rsidR="005B0710">
            <w:fldChar w:fldCharType="end"/>
          </w:r>
        </w:sdtContent>
      </w:sdt>
    </w:p>
    <w:p w14:paraId="46FD74F0" w14:textId="3E4D7C5F" w:rsidR="000A2C25" w:rsidRDefault="000A2C25" w:rsidP="00D0743D">
      <w:pPr>
        <w:pStyle w:val="Heading4"/>
        <w:numPr>
          <w:ilvl w:val="3"/>
          <w:numId w:val="2"/>
        </w:numPr>
        <w:tabs>
          <w:tab w:val="num" w:pos="0"/>
        </w:tabs>
        <w:ind w:left="864" w:hanging="864"/>
      </w:pPr>
      <w:r w:rsidRPr="00D0743D">
        <w:t>Prompting Models</w:t>
      </w:r>
    </w:p>
    <w:p w14:paraId="7A14FA6D" w14:textId="113717F0" w:rsidR="005B0710" w:rsidRDefault="00D0743D" w:rsidP="00D0743D">
      <w:r w:rsidRPr="00D0743D">
        <w:t>Methods like Chain-of-Thought (CoT) and Tree-of-Thoughts (ToT) clearly direct models to create intermediate reasoning steps. These techniques greatly improve performance on tasks that need structured and multi-step reasoning, even without extra training.</w:t>
      </w:r>
      <w:r w:rsidR="005B0710">
        <w:t xml:space="preserve"> </w:t>
      </w:r>
      <w:sdt>
        <w:sdtPr>
          <w:alias w:val="To edit, see citavi.com/edit"/>
          <w:tag w:val="CitaviPlaceholder#7a332936-7a8e-4dcb-bfaa-6174fa69c5e9"/>
          <w:id w:val="1849836352"/>
          <w:placeholder>
            <w:docPart w:val="DefaultPlaceholder_-1854013440"/>
          </w:placeholder>
        </w:sdtPr>
        <w:sdtEndPr/>
        <w:sdtContent>
          <w:r w:rsidR="005B0710">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ODM4M2ZjLTJiZTYtNGRiZS04NmZlLWM4OWQyZmQ2MDY2NiIsIlJhbmdlTGVuZ3RoIjo0LCJSZWZlcmVuY2VJZCI6IjYyYjlmNTRiLTgyMmUtNDdmZS05NGI3LTJkMmYyMmQwM2Jm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2LzAxLzIwMjU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yNTAxLjA5Njg2djMiLCJVcmlTdHJpbmciOiJodHRwczovL2FyeGl2Lm9yZy9wZGYvMjUwMS4wOTY4NnYz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yNFQxODoxMjoyOSIsIk1vZGlmaWVkQnkiOiJfU3VzaGFudCBIdWlsZ29sIiwiSWQiOiIxMjQ4Nzk1Ni02NGM1LTRiNzQtOTJhNy05ZTQ5OWM2ZDI0OTIiLCJNb2RpZmllZE9uIjoiMjAyNS0wOC0yNFQxODoxMjoyOS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YWJzLzI1MDEuMDk2ODZ2MyIsIlVyaVN0cmluZyI6Imh0dHA6Ly9hcnhpdi5vcmcvYWJzLzI1MDEuMDk2ODZ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}</w:instrText>
          </w:r>
          <w:r w:rsidR="005B0710">
            <w:fldChar w:fldCharType="separate"/>
          </w:r>
          <w:r w:rsidR="00524730">
            <w:t>[24]</w:t>
          </w:r>
          <w:r w:rsidR="005B0710">
            <w:fldChar w:fldCharType="end"/>
          </w:r>
        </w:sdtContent>
      </w:sdt>
    </w:p>
    <w:p w14:paraId="7F0C0289" w14:textId="42E47B85" w:rsidR="008C3CFD" w:rsidRPr="00D0743D" w:rsidRDefault="008C3CFD" w:rsidP="00D0743D">
      <w:r w:rsidRPr="005B0710">
        <w:t>Chain-of-thought prompting improves reasoning by having models generate step-by-step rationales. This method works without finetuning but only emerges in very large language models.</w:t>
      </w:r>
      <w:r>
        <w:t xml:space="preserve"> </w:t>
      </w:r>
      <w:sdt>
        <w:sdtPr>
          <w:alias w:val="To edit, see citavi.com/edit"/>
          <w:tag w:val="CitaviPlaceholder#f8d8aec0-cde4-4767-9081-205992d7d021"/>
          <w:id w:val="363802509"/>
          <w:placeholder>
            <w:docPart w:val="323288CAF85C4D25B8C0D423A066952E"/>
          </w:placeholder>
        </w:sdtPr>
        <w:sdtEndPr/>
        <w:sdtContent>
          <w:r>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NjE1YzcxLTMwMTEtNDFhZC1hZDQ4LWZhYjk4MjkwYjljMCIsIlJhbmdlTGVuZ3RoIjo0LCJSZWZlcmVuY2VJZCI6IjEyODA2ZmY1LWZjMzUtNGE1Mi1iN2ZkLWNlYjI2NTM5Mzd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4LzAxLzIwMj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yMjAxLjExOTAzdjYiLCJVcmlTdHJpbmciOiJodHRwczovL2FyeGl2Lm9yZy9wZGYvMjIwMS4xMTkwM3Y2LnBk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yNFQxODoxMjoyOSIsIk1vZGlmaWVkQnkiOiJfU3VzaGFudCBIdWlsZ29sIiwiSWQiOiI5OGQ1ZTMyYi1jZGFmLTRlM2YtOWM2ZC1hMmZjZTk3OTk4NmYiLCJNb2RpZmllZE9uIjoiMjAyNS0wOC0yNFQxODoxMjoy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IyMDEuMTE5MDN2NiIsIlVyaVN0cmluZyI6Imh0dHA6Ly9hcnhpdi5vcmcvYWJzLzIyMDEuMTE5MDN2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yNFQxODoxMjoyOSIsIk1vZGlmaWVkQnkiOiJfU3VzaGFudCBIdWlsZ29sIiwiSWQiOiI4MDllMDczZC05MTE0LTQyMjgtODFkMC1lMWQ3MDhhZDNiOGQiLCJNb2RpZmllZE9uIjoiMjAyNS0wOC0yNFQxODoxMjoyOS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cGRmLzIyMDEuMTE5MDN2NiIsIlVyaVN0cmluZyI6Imh0dHA6Ly9hcnhpdi5vcmcvcGRmLzIyMDEuMTE5MDN2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}</w:instrText>
          </w:r>
          <w:r>
            <w:fldChar w:fldCharType="separate"/>
          </w:r>
          <w:r w:rsidR="00524730">
            <w:t>[25]</w:t>
          </w:r>
          <w:r>
            <w:fldChar w:fldCharType="end"/>
          </w:r>
        </w:sdtContent>
      </w:sdt>
    </w:p>
    <w:p w14:paraId="57F7EA3E" w14:textId="02F0E52A" w:rsidR="000A2C25" w:rsidRDefault="000A2C25" w:rsidP="00D0743D">
      <w:pPr>
        <w:pStyle w:val="Heading4"/>
        <w:numPr>
          <w:ilvl w:val="3"/>
          <w:numId w:val="2"/>
        </w:numPr>
        <w:tabs>
          <w:tab w:val="num" w:pos="0"/>
        </w:tabs>
        <w:ind w:left="864" w:hanging="864"/>
      </w:pPr>
      <w:r w:rsidRPr="00D0743D">
        <w:t>Limitations of LLMs</w:t>
      </w:r>
    </w:p>
    <w:p w14:paraId="6E943B58" w14:textId="258D53B2" w:rsidR="00D0743D" w:rsidRDefault="00D0743D" w:rsidP="00D0743D">
      <w:r w:rsidRPr="00D0743D">
        <w:t>LLMs have difficulty with complex reasoning and matching outputs to human expectations. They rely heavily on high-quality labeled data, which is costly to produce, and can experience catastrophic forgetting during fine-tuning. Test-time methods also lead to increased token use and higher computational demands.</w:t>
      </w:r>
      <w:r w:rsidR="005B0710">
        <w:t xml:space="preserve"> </w:t>
      </w:r>
      <w:sdt>
        <w:sdtPr>
          <w:alias w:val="To edit, see citavi.com/edit"/>
          <w:tag w:val="CitaviPlaceholder#47499b37-2d49-49e6-8268-31d6cc422739"/>
          <w:id w:val="537557408"/>
          <w:placeholder>
            <w:docPart w:val="DefaultPlaceholder_-1854013440"/>
          </w:placeholder>
        </w:sdtPr>
        <w:sdtEndPr/>
        <w:sdtContent>
          <w:r w:rsidR="005B0710">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YTUyOGRhLTczNjAtNDdhYS1iZmNiLTQ3ZTI2MTgxYTM2MyIsIlJhbmdlTGVuZ3RoIjo0LCJSZWZlcmVuY2VJZCI6IjYyYjlmNTRiLTgyMmUtNDdmZS05NGI3LTJkMmYyMmQwM2Jm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2LzAxLzIwMjU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yNTAxLjA5Njg2djMiLCJVcmlTdHJpbmciOiJodHRwczovL2FyeGl2Lm9yZy9wZGYvMjUwMS4wOTY4NnYz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}</w:instrText>
          </w:r>
          <w:r w:rsidR="005B0710">
            <w:fldChar w:fldCharType="separate"/>
          </w:r>
          <w:r w:rsidR="00524730">
            <w:t>[24]</w:t>
          </w:r>
          <w:r w:rsidR="005B0710">
            <w:fldChar w:fldCharType="end"/>
          </w:r>
        </w:sdtContent>
      </w:sdt>
    </w:p>
    <w:p w14:paraId="4DFABF00" w14:textId="08C349B8" w:rsidR="005B0710" w:rsidRPr="005B0710" w:rsidRDefault="005B0710" w:rsidP="005B0710">
      <w:r>
        <w:rPr>
          <w:shd w:val="clear" w:color="auto" w:fill="FFFFFF"/>
        </w:rPr>
        <w:lastRenderedPageBreak/>
        <w:t xml:space="preserve">Creating high-quality rationales is costly, and there is no guarantee that the generated reasoning paths are correct. The approach is also costly to deploy as it only works with large-scale models. </w:t>
      </w:r>
      <w:sdt>
        <w:sdtPr>
          <w:rPr>
            <w:shd w:val="clear" w:color="auto" w:fill="FFFFFF"/>
          </w:rPr>
          <w:alias w:val="To edit, see citavi.com/edit"/>
          <w:tag w:val="CitaviPlaceholder#3c6ce964-0afe-4dae-b2bf-fd657049ecce"/>
          <w:id w:val="1968389660"/>
          <w:placeholder>
            <w:docPart w:val="DefaultPlaceholder_-1854013440"/>
          </w:placeholder>
        </w:sdtPr>
        <w:sdtEndPr/>
        <w:sdtContent>
          <w:r>
            <w:rPr>
              <w:shd w:val="clear" w:color="auto" w:fill="FFFFFF"/>
            </w:rPr>
            <w:fldChar w:fldCharType="begin"/>
          </w:r>
          <w:r w:rsidR="00524730">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ZGY1YjJkLTZhZDAtNGUyOC1hY2NhLTE3OGEwZGMyNzQ2YSIsIlJhbmdlTGVuZ3RoIjo0LCJSZWZlcmVuY2VJZCI6IjEyODA2ZmY1LWZjMzUtNGE1Mi1iN2ZkLWNlYjI2NTM5Mzd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4LzAxLzIwMj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yMjAxLjExOTAzdjYiLCJVcmlTdHJpbmciOiJodHRwczovL2FyeGl2Lm9yZy9wZGYvMjIwMS4xMTkwM3Y2LnBk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yNFQxODoxMjoyOSIsIk1vZGlmaWVkQnkiOiJfU3VzaGFudCBIdWlsZ29sIiwiSWQiOiI5OGQ1ZTMyYi1jZGFmLTRlM2YtOWM2ZC1hMmZjZTk3OTk4NmYiLCJNb2RpZmllZE9uIjoiMjAyNS0wOC0yNFQxODoxMjoy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IyMDEuMTE5MDN2NiIsIlVyaVN0cmluZyI6Imh0dHA6Ly9hcnhpdi5vcmcvYWJzLzIyMDEuMTE5MDN2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yNFQxODoxMjoyOSIsIk1vZGlmaWVkQnkiOiJfU3VzaGFudCBIdWlsZ29sIiwiSWQiOiI4MDllMDczZC05MTE0LTQyMjgtODFkMC1lMWQ3MDhhZDNiOGQiLCJNb2RpZmllZE9uIjoiMjAyNS0wOC0yNFQxODoxMjoyOS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cGRmLzIyMDEuMTE5MDN2NiIsIlVyaVN0cmluZyI6Imh0dHA6Ly9hcnhpdi5vcmcvcGRmLzIyMDEuMTE5MDN2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}</w:instrText>
          </w:r>
          <w:r>
            <w:rPr>
              <w:shd w:val="clear" w:color="auto" w:fill="FFFFFF"/>
            </w:rPr>
            <w:fldChar w:fldCharType="separate"/>
          </w:r>
          <w:r w:rsidR="00524730">
            <w:rPr>
              <w:shd w:val="clear" w:color="auto" w:fill="FFFFFF"/>
            </w:rPr>
            <w:t>[25]</w:t>
          </w:r>
          <w:r>
            <w:rPr>
              <w:shd w:val="clear" w:color="auto" w:fill="FFFFFF"/>
            </w:rPr>
            <w:fldChar w:fldCharType="end"/>
          </w:r>
        </w:sdtContent>
      </w:sdt>
    </w:p>
    <w:p w14:paraId="40ED5B5A" w14:textId="434A1A00" w:rsidR="00EC265D" w:rsidRDefault="00EC265D" w:rsidP="00016D53">
      <w:pPr>
        <w:pStyle w:val="Heading3"/>
        <w:numPr>
          <w:ilvl w:val="2"/>
          <w:numId w:val="2"/>
        </w:numPr>
        <w:tabs>
          <w:tab w:val="num" w:pos="0"/>
        </w:tabs>
        <w:ind w:left="720"/>
      </w:pPr>
      <w:bookmarkStart w:id="72" w:name="_Toc206336822"/>
      <w:bookmarkStart w:id="73" w:name="_Toc206942846"/>
      <w:r w:rsidRPr="00676B2C">
        <w:t>Chain-of-thought, self-reflection, ReAct (Reason + Act)</w:t>
      </w:r>
      <w:bookmarkEnd w:id="72"/>
      <w:bookmarkEnd w:id="73"/>
    </w:p>
    <w:p w14:paraId="0CD44E2A" w14:textId="1034B5E0" w:rsidR="008C3CFD" w:rsidRPr="008C3CFD" w:rsidRDefault="008C3CFD" w:rsidP="008C3CFD">
      <w:pPr>
        <w:pStyle w:val="Heading4"/>
        <w:numPr>
          <w:ilvl w:val="3"/>
          <w:numId w:val="2"/>
        </w:numPr>
        <w:tabs>
          <w:tab w:val="num" w:pos="0"/>
        </w:tabs>
        <w:ind w:left="864" w:hanging="864"/>
      </w:pPr>
      <w:r w:rsidRPr="008C3CFD">
        <w:t>Chain-of-Thought</w:t>
      </w:r>
    </w:p>
    <w:p w14:paraId="51547BDB" w14:textId="51BB0381" w:rsidR="008C3CFD" w:rsidRDefault="008C3CFD" w:rsidP="008C3CFD">
      <w:r w:rsidRPr="008C3CFD">
        <w:t xml:space="preserve">Chain-of-thought (CoT) reasoning is a method where large language models (LLMs) generate a sequence of steps to derive an answer from a question. However, this approach is seen as a "static black box" because the model relies only on its internal representations to produce these thoughts. It does not connect to the outside world. This limitation can lead to significant problems, such as fact hallucination and error propagation during the reasoning process. For example, in tasks like multi-hop question answering, CoT is better at forming the reasoning structure but can easily produce made-up facts or thoughts. This results in a high false positive rate in success modes and is a major failure point </w:t>
      </w:r>
      <w:sdt>
        <w:sdtPr>
          <w:alias w:val="To edit, see citavi.com/edit"/>
          <w:tag w:val="CitaviPlaceholder#368ce762-01b8-410f-b9ca-7748e4abcd5e"/>
          <w:id w:val="164135054"/>
          <w:placeholder>
            <w:docPart w:val="DefaultPlaceholder_-1854013440"/>
          </w:placeholder>
        </w:sdtPr>
        <w:sdtEndPr/>
        <w:sdtContent>
          <w:r>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MjBhNmIwLTY3NmMtNDlhYy1iYzczLTRjMGU4MGY1NGNhNyIsIlJhbmdlTGVuZ3RoIjo0LCJSZWZlcmVuY2VJZCI6IjQ4MDg0MTI3LWU2MjEtNDViNS04MmU0LTFmOGMwYzRmMGQ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zEwLzIwMjI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yMjEwLjAzNjI5djMiLCJVcmlTdHJpbmciOiJodHRwczovL2FyeGl2Lm9yZy9wZGYvMjIxMC4wMzYyOXYzLnBkZ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yNFQxODoxMjoyOSIsIk1vZGlmaWVkQnkiOiJfU3VzaGFudCBIdWlsZ29sIiwiSWQiOiI2NGYwYzFkYS03MmI5LTQ4ZTMtYTAwMi03ZjgzNjNjYzNkODYiLCJNb2RpZmllZE9uIjoiMjAyNS0wOC0yNFQxODoxMjoyO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IyMTAuMDM2Mjl2MyIsIlVyaVN0cmluZyI6Imh0dHA6Ly9hcnhpdi5vcmcvYWJzLzIyMTAuMDM2Mjl2M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yNFQxODoxMjoyOSIsIk1vZGlmaWVkQnkiOiJfU3VzaGFudCBIdWlsZ29sIiwiSWQiOiIxYjA1NTQwNS1hZWZhLTRmOGYtYTY0YS1lZmRjZjU3NWNiMWIiLCJNb2RpZmllZE9uIjoiMjAyNS0wOC0yNFQxODoxMjoyO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cGRmLzIyMTAuMDM2Mjl2MyIsIlVyaVN0cmluZyI6Imh0dHA6Ly9hcnhpdi5vcmcvcGRmLzIyMTAuMDM2Mjl2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}</w:instrText>
          </w:r>
          <w:r>
            <w:fldChar w:fldCharType="separate"/>
          </w:r>
          <w:r w:rsidR="00524730">
            <w:t>[26]</w:t>
          </w:r>
          <w:r>
            <w:fldChar w:fldCharType="end"/>
          </w:r>
        </w:sdtContent>
      </w:sdt>
    </w:p>
    <w:p w14:paraId="09C19AFE" w14:textId="343CA18B" w:rsidR="008C3CFD" w:rsidRPr="008C3CFD" w:rsidRDefault="008C3CFD" w:rsidP="008C3CFD">
      <w:pPr>
        <w:pStyle w:val="Heading4"/>
        <w:numPr>
          <w:ilvl w:val="3"/>
          <w:numId w:val="2"/>
        </w:numPr>
        <w:tabs>
          <w:tab w:val="num" w:pos="0"/>
        </w:tabs>
        <w:ind w:left="864" w:hanging="864"/>
      </w:pPr>
      <w:r w:rsidRPr="008C3CFD">
        <w:t>ReAct (Reason + Act)</w:t>
      </w:r>
    </w:p>
    <w:p w14:paraId="3FD2FB20" w14:textId="5DF65078" w:rsidR="008C3CFD" w:rsidRDefault="008C3CFD" w:rsidP="008C3CFD">
      <w:r w:rsidRPr="008C3CFD">
        <w:t>The ReAct paradigm combines reasoning and action by prompting LLMs to produce verbal reasoning traces and specific actions in an alternating way. This lets the model reason dynamically, create plans, and adjust them while interacting with external environments for more information. One key advantage of ReAct is its better interpretability and trust. People can distinguish between the model's internal knowledge and the information it gathers from external sources. However, ReAct also has some drawbacks. While blending reasoning and action improves groundedness, this setup can limit flexibility in forming reasoning steps, which may lead to more mistakes. A common error in ReAct is that the model repeats earlier thoughts and actions instead of determining the next appropriate step. Additionally, finding useful information through search is crucial for ReAct. If the search results are not helpful, it can disrupt the model's reasoning and make recovery more difficult</w:t>
      </w:r>
      <w:r w:rsidR="00C67E5C">
        <w:t xml:space="preserve"> </w:t>
      </w:r>
      <w:sdt>
        <w:sdtPr>
          <w:alias w:val="To edit, see citavi.com/edit"/>
          <w:tag w:val="CitaviPlaceholder#5e1bad07-71c9-44d8-8a01-8953cb945ea4"/>
          <w:id w:val="168695588"/>
          <w:placeholder>
            <w:docPart w:val="DefaultPlaceholder_-1854013440"/>
          </w:placeholder>
        </w:sdtPr>
        <w:sdtEndPr/>
        <w:sdtContent>
          <w:r w:rsidR="00C67E5C">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TgxZmU4LTQ2NjktNGEwYS1hN2I3LTUzMjkxY2Q2MjA2MyIsIlJhbmdlTGVuZ3RoIjo0LCJSZWZlcmVuY2VJZCI6IjQ4MDg0MTI3LWU2MjEtNDViNS04MmU0LTFmOGMwYzRmMGQ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A2LzEwLzIwMjI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yMjEwLjAzNjI5djMiLCJVcmlTdHJpbmciOiJodHRwczovL2FyeGl2Lm9yZy9wZGYvMjIxMC4wMzYyOXYzLnBkZi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}</w:instrText>
          </w:r>
          <w:r w:rsidR="00C67E5C">
            <w:fldChar w:fldCharType="separate"/>
          </w:r>
          <w:r w:rsidR="00524730">
            <w:t>[26]</w:t>
          </w:r>
          <w:r w:rsidR="00C67E5C">
            <w:fldChar w:fldCharType="end"/>
          </w:r>
        </w:sdtContent>
      </w:sdt>
    </w:p>
    <w:p w14:paraId="6239157E" w14:textId="3CD1A9E1" w:rsidR="00C67E5C" w:rsidRPr="00C67E5C" w:rsidRDefault="00C67E5C" w:rsidP="00C67E5C">
      <w:r>
        <w:rPr>
          <w:shd w:val="clear" w:color="auto" w:fill="FFFFFF"/>
        </w:rPr>
        <w:lastRenderedPageBreak/>
        <w:t xml:space="preserve">While this can enhance performance, research questions its necessity, showing that bypassing the explicit thinking process can lead to better accuracy-token and accuracy-latency tradeoffs in many cases </w:t>
      </w:r>
      <w:sdt>
        <w:sdtPr>
          <w:rPr>
            <w:shd w:val="clear" w:color="auto" w:fill="FFFFFF"/>
          </w:rPr>
          <w:alias w:val="To edit, see citavi.com/edit"/>
          <w:tag w:val="CitaviPlaceholder#8c483dcd-9f45-4995-b1df-dc571a0c3a44"/>
          <w:id w:val="-56787261"/>
          <w:placeholder>
            <w:docPart w:val="DefaultPlaceholder_-1854013440"/>
          </w:placeholder>
        </w:sdtPr>
        <w:sdtEndPr/>
        <w:sdtContent>
          <w:r>
            <w:rPr>
              <w:shd w:val="clear" w:color="auto" w:fill="FFFFFF"/>
            </w:rPr>
            <w:fldChar w:fldCharType="begin"/>
          </w:r>
          <w:r w:rsidR="00524730">
            <w:rPr>
              <w:shd w:val="clear" w:color="auto" w:fill="FFFFF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mNjY5N2FmLTVhY2QtNDhjNS1iZDI0LTAwYTQ1ZGQ2YjYwMSIsIlJhbmdlTGVuZ3RoIjo0LCJSZWZlcmVuY2VJZCI6IjRiNDU3YTRhLTRhYTgtNDI2ZC1iYmE0LWVjMjI4M2JhOWYw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0LzA0LzIwMj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yNTA0LjA5ODU4djEiLCJVcmlTdHJpbmciOiJodHRwczovL2FyeGl2Lm9yZy9wZGYvMjUwNC4wOTg1OHYxLnBkZ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yNFQxODoxMjoyOSIsIk1vZGlmaWVkQnkiOiJfU3VzaGFudCBIdWlsZ29sIiwiSWQiOiJiNjVmZjlkNC1lOTc0LTRkZjYtYjU2MS0zMjdlYzAxNzZkNTQiLCJNb2RpZmllZE9uIjoiMjAyNS0wOC0yNFQxODoxMjoy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cGRmLzI1MDQuMDk4NTh2MSIsIlVyaVN0cmluZyI6Imh0dHA6Ly9hcnhpdi5vcmcvcGRmLzI1MDQuMDk4NTh2M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}</w:instrText>
          </w:r>
          <w:r>
            <w:rPr>
              <w:shd w:val="clear" w:color="auto" w:fill="FFFFFF"/>
            </w:rPr>
            <w:fldChar w:fldCharType="separate"/>
          </w:r>
          <w:r w:rsidR="00524730">
            <w:rPr>
              <w:shd w:val="clear" w:color="auto" w:fill="FFFFFF"/>
            </w:rPr>
            <w:t>[27]</w:t>
          </w:r>
          <w:r>
            <w:rPr>
              <w:shd w:val="clear" w:color="auto" w:fill="FFFFFF"/>
            </w:rPr>
            <w:fldChar w:fldCharType="end"/>
          </w:r>
        </w:sdtContent>
      </w:sdt>
    </w:p>
    <w:p w14:paraId="6CD65EF0" w14:textId="1D518BEE" w:rsidR="00EC265D" w:rsidRPr="00676B2C" w:rsidRDefault="00EC265D" w:rsidP="00016D53">
      <w:pPr>
        <w:pStyle w:val="Heading3"/>
        <w:numPr>
          <w:ilvl w:val="2"/>
          <w:numId w:val="2"/>
        </w:numPr>
        <w:tabs>
          <w:tab w:val="num" w:pos="0"/>
        </w:tabs>
        <w:ind w:left="720"/>
      </w:pPr>
      <w:bookmarkStart w:id="74" w:name="_Toc206336823"/>
      <w:bookmarkStart w:id="75" w:name="_Toc206942847"/>
      <w:r w:rsidRPr="00676B2C">
        <w:t>Role in decomposing tasks, planning, and decision-making</w:t>
      </w:r>
      <w:bookmarkEnd w:id="74"/>
      <w:bookmarkEnd w:id="75"/>
    </w:p>
    <w:p w14:paraId="696EA524" w14:textId="34F51A1B" w:rsidR="00EA3E98" w:rsidRDefault="00EA3E98" w:rsidP="00EA3E98">
      <w:r>
        <w:t xml:space="preserve">Chain-of-Thought (CoT) prompting is a method that helps large language models solve complex tasks by breaking them into smaller, sequential reasoning steps. This approach resembles how humans think when tackling multi-step problems </w:t>
      </w:r>
      <w:sdt>
        <w:sdtPr>
          <w:alias w:val="To edit, see citavi.com/edit"/>
          <w:tag w:val="CitaviPlaceholder#01d41939-e71c-4cf0-83b6-668de60a2b7c"/>
          <w:id w:val="1964925975"/>
          <w:placeholder>
            <w:docPart w:val="DefaultPlaceholder_-1854013440"/>
          </w:placeholder>
        </w:sdtPr>
        <w:sdtEndPr/>
        <w:sdtContent>
          <w:r>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ZGI0NzE5LTE0NmQtNDAyOS05MTZhLWZlZWU3ODEyNzI1ZSIsIlJhbmdlTGVuZ3RoIjo0LCJSZWZlcmVuY2VJZCI6IjEyODA2ZmY1LWZjMzUtNGE1Mi1iN2ZkLWNlYjI2NTM5Mzd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4LzAxLzIwMj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yMjAxLjExOTAzdjYiLCJVcmlTdHJpbmciOiJodHRwczovL2FyeGl2Lm9yZy9wZGYvMjIwMS4xMTkwM3Y2LnBk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yNFQxODoxMjoyOSIsIk1vZGlmaWVkQnkiOiJfU3VzaGFudCBIdWlsZ29sIiwiSWQiOiI5OGQ1ZTMyYi1jZGFmLTRlM2YtOWM2ZC1hMmZjZTk3OTk4NmYiLCJNb2RpZmllZE9uIjoiMjAyNS0wOC0yNFQxODoxMjoy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IyMDEuMTE5MDN2NiIsIlVyaVN0cmluZyI6Imh0dHA6Ly9hcnhpdi5vcmcvYWJzLzIyMDEuMTE5MDN2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yNFQxODoxMjoyOSIsIk1vZGlmaWVkQnkiOiJfU3VzaGFudCBIdWlsZ29sIiwiSWQiOiI4MDllMDczZC05MTE0LTQyMjgtODFkMC1lMWQ3MDhhZDNiOGQiLCJNb2RpZmllZE9uIjoiMjAyNS0wOC0yNFQxODoxMjoyOS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cGRmLzIyMDEuMTE5MDN2NiIsIlVyaVN0cmluZyI6Imh0dHA6Ly9hcnhpdi5vcmcvcGRmLzIyMDEuMTE5MDN2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}</w:instrText>
          </w:r>
          <w:r>
            <w:fldChar w:fldCharType="separate"/>
          </w:r>
          <w:r w:rsidR="00524730">
            <w:t>[25]</w:t>
          </w:r>
          <w:r>
            <w:fldChar w:fldCharType="end"/>
          </w:r>
        </w:sdtContent>
      </w:sdt>
      <w:r>
        <w:t xml:space="preserve">The essence of this method is to provide the model with examples of a problem, the reasoning process, and the final answer. This technique allows the model to use more computational resources for challenges that require more reasoning steps and has been shown to improve performance on tasks involving arithmetic, commonsense, and symbolic reasoning. </w:t>
      </w:r>
      <w:sdt>
        <w:sdtPr>
          <w:alias w:val="To edit, see citavi.com/edit"/>
          <w:tag w:val="CitaviPlaceholder#bd04a918-0fc3-46ea-a1c4-216bebfdce47"/>
          <w:id w:val="-2065863509"/>
          <w:placeholder>
            <w:docPart w:val="DefaultPlaceholder_-1854013440"/>
          </w:placeholder>
        </w:sdtPr>
        <w:sdtEndPr/>
        <w:sdtContent>
          <w:r>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N2VjZjBkLTUwZDMtNGE3ZS1iMTNhLWQzYTMxMjcxNWY3MyIsIlJhbmdlTGVuZ3RoIjo0LCJSZWZlcmVuY2VJZCI6IjEyODA2ZmY1LWZjMzUtNGE1Mi1iN2ZkLWNlYjI2NTM5Mzd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4LzAxLzIwMj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yMjAxLjExOTAzdjYiLCJVcmlTdHJpbmciOiJodHRwczovL2FyeGl2Lm9yZy9wZGYvMjIwMS4xMTkwM3Y2LnBk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yNFQxODoxMjoyOSIsIk1vZGlmaWVkQnkiOiJfU3VzaGFudCBIdWlsZ29sIiwiSWQiOiI5OGQ1ZTMyYi1jZGFmLTRlM2YtOWM2ZC1hMmZjZTk3OTk4NmYiLCJNb2RpZmllZE9uIjoiMjAyNS0wOC0yNFQxODoxMjoy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IyMDEuMTE5MDN2NiIsIlVyaVN0cmluZyI6Imh0dHA6Ly9hcnhpdi5vcmcvYWJzLzIyMDEuMTE5MDN2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yNFQxODoxMjoyOSIsIk1vZGlmaWVkQnkiOiJfU3VzaGFudCBIdWlsZ29sIiwiSWQiOiI4MDllMDczZC05MTE0LTQyMjgtODFkMC1lMWQ3MDhhZDNiOGQiLCJNb2RpZmllZE9uIjoiMjAyNS0wOC0yNFQxODoxMjoyOS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cGRmLzIyMDEuMTE5MDN2NiIsIlVyaVN0cmluZyI6Imh0dHA6Ly9hcnhpdi5vcmcvcGRmLzIyMDEuMTE5MDN2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}</w:instrText>
          </w:r>
          <w:r>
            <w:fldChar w:fldCharType="separate"/>
          </w:r>
          <w:r w:rsidR="00524730">
            <w:t>[25]</w:t>
          </w:r>
          <w:r>
            <w:fldChar w:fldCharType="end"/>
          </w:r>
        </w:sdtContent>
      </w:sdt>
    </w:p>
    <w:p w14:paraId="3BF99669" w14:textId="03E0EA96" w:rsidR="00EA3E98" w:rsidRDefault="00EA3E98" w:rsidP="00EA3E98">
      <w:r>
        <w:t xml:space="preserve">In multicultural teaching, a similar method called Multicultural Prompt Learning (MPL) is applied. This method breaks down the complex task of creating multicultural content into smaller sub-tasks, such as defining cultural requirements, identifying key elements like cultural background, symbols, and architecture, and providing guidance for each element. This step-by-step breakdown helps the model build content gradually, ensuring that the final output is logically coherent and culturally authentic. </w:t>
      </w:r>
      <w:sdt>
        <w:sdtPr>
          <w:alias w:val="To edit, see citavi.com/edit"/>
          <w:tag w:val="CitaviPlaceholder#c9770b1a-b119-4abb-b0a0-0d9f054bf73a"/>
          <w:id w:val="303203434"/>
          <w:placeholder>
            <w:docPart w:val="DefaultPlaceholder_-1854013440"/>
          </w:placeholder>
        </w:sdtPr>
        <w:sdtEndPr/>
        <w:sdtContent>
          <w:r>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zN2FlOWYxLTYzYmUtNDYzMy1iNTUzLWI0MzQxOWE2ZTQwZSIsIlJhbmdlTGVuZ3RoIjo0LCJSZWZlcmVuY2VJZCI6ImI0NDU4ODhjLTA3YzQtNDUxMS1hYTBjLWY2ZTc5ODdkODd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lDU1A2MjEyOS4yMDI0LjEwODQ2NzQzIiwiRWRpdG9ycyI6W10sIkV2YWx1YXRpb25Db21wbGV4aXR5IjowLCJFdmFsdWF0aW9uU291cmNlVGV4dEZvcm1hdCI6MCwiR3JvdXBzIjpbXSwiSGFzTGFiZWwxIjpmYWxzZSwiSGFzTGFiZWwyIjpmYWxzZSwiS2V5d29yZHMiOltd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JQ1NQNjIxMjkuMjAyNC4xMDg0Njc0MyIsIlVyaVN0cmluZyI6Imh0dHBzOi8vZG9pLm9yZy8xMC4xMTA5L0lDU1A2MjEyOS4yMDI0LjEwODQ2NzQz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}</w:instrText>
          </w:r>
          <w:r>
            <w:fldChar w:fldCharType="separate"/>
          </w:r>
          <w:r w:rsidR="00524730">
            <w:t>[28]</w:t>
          </w:r>
          <w:r>
            <w:fldChar w:fldCharType="end"/>
          </w:r>
        </w:sdtContent>
      </w:sdt>
    </w:p>
    <w:p w14:paraId="770515D2" w14:textId="1E27C218" w:rsidR="00EC265D" w:rsidRPr="00676B2C" w:rsidRDefault="00EA3E98" w:rsidP="00EA3E98">
      <w:r>
        <w:t xml:space="preserve">Additionally, applying CoT supports planning and decision-making. For example, in the SayCan robot planning dataset, CoT prompting mapped a natural language instruction to a sequence of robot actions. The model generates an explanation that details its reasoning before creating a step-by-step plan. This highlights its usefulness in complex decision-making situations that involve multiple steps </w:t>
      </w:r>
      <w:sdt>
        <w:sdtPr>
          <w:alias w:val="To edit, see citavi.com/edit"/>
          <w:tag w:val="CitaviPlaceholder#ea07d4d2-d8c9-4aa8-b6bd-31cf837ba8cf"/>
          <w:id w:val="763121415"/>
          <w:placeholder>
            <w:docPart w:val="DefaultPlaceholder_-1854013440"/>
          </w:placeholder>
        </w:sdtPr>
        <w:sdtEndPr/>
        <w:sdtContent>
          <w:r>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0N2M4MjZhLTRjOTktNDFiNy1iYTE3LWE2MGE1NjgzMzM1MSIsIlJhbmdlTGVuZ3RoIjo0LCJSZWZlcmVuY2VJZCI6IjEyODA2ZmY1LWZjMzUtNGE1Mi1iN2ZkLWNlYjI2NTM5Mzd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3VzaGFudCBIdWlsZ29sIiwiQ3JlYXRlZE9uIjoiMjAyNS0wOC0yNFQxODoxMjoyOSIsIk1vZGlmaWVkQnkiOiJfU3VzaGFudCBIdWlsZ29sIiwiSWQiOiI5OGQ1ZTMyYi1jZGFmLTRlM2YtOWM2ZC1hMmZjZTk3OTk4NmYiLCJNb2RpZmllZE9uIjoiMjAyNS0wOC0yNFQxODoxMjoyOS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IyMDEuMTE5MDN2NiIsIlVyaVN0cmluZyI6Imh0dHA6Ly9hcnhpdi5vcmcvYWJzLzIyMDEuMTE5MDN2N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}</w:instrText>
          </w:r>
          <w:r>
            <w:fldChar w:fldCharType="separate"/>
          </w:r>
          <w:r w:rsidR="00524730">
            <w:t>[25]</w:t>
          </w:r>
          <w:r>
            <w:fldChar w:fldCharType="end"/>
          </w:r>
        </w:sdtContent>
      </w:sdt>
      <w:r>
        <w:t>.</w:t>
      </w:r>
      <w:r w:rsidR="00EC265D" w:rsidRPr="00676B2C">
        <w:br w:type="page"/>
      </w:r>
    </w:p>
    <w:p w14:paraId="19230437" w14:textId="125CB823" w:rsidR="00EC265D" w:rsidRPr="00676B2C" w:rsidRDefault="00EC265D" w:rsidP="00016D53">
      <w:pPr>
        <w:pStyle w:val="Heading1"/>
        <w:numPr>
          <w:ilvl w:val="0"/>
          <w:numId w:val="2"/>
        </w:numPr>
        <w:tabs>
          <w:tab w:val="num" w:pos="0"/>
        </w:tabs>
        <w:ind w:left="432" w:hanging="432"/>
      </w:pPr>
      <w:bookmarkStart w:id="76" w:name="_Toc206336824"/>
      <w:bookmarkStart w:id="77" w:name="_Toc206942848"/>
      <w:r w:rsidRPr="00676B2C">
        <w:lastRenderedPageBreak/>
        <w:t>Implementation</w:t>
      </w:r>
      <w:bookmarkEnd w:id="76"/>
      <w:bookmarkEnd w:id="77"/>
    </w:p>
    <w:p w14:paraId="6F656D3F" w14:textId="77777777" w:rsidR="00EC265D" w:rsidRPr="00676B2C" w:rsidRDefault="00EC265D" w:rsidP="00EC265D">
      <w:r w:rsidRPr="00676B2C">
        <w:t>This chapter outlines the design, technological basis, and implementation of the prototype system created to automate project planning and code generation with reasoning models and agent tools.</w:t>
      </w:r>
    </w:p>
    <w:p w14:paraId="211CFDBA" w14:textId="5A8E910A" w:rsidR="00EC265D" w:rsidRPr="00676B2C" w:rsidRDefault="00EC265D" w:rsidP="00016D53">
      <w:pPr>
        <w:pStyle w:val="Heading2"/>
        <w:numPr>
          <w:ilvl w:val="1"/>
          <w:numId w:val="2"/>
        </w:numPr>
        <w:tabs>
          <w:tab w:val="num" w:pos="0"/>
        </w:tabs>
        <w:ind w:left="576" w:hanging="576"/>
      </w:pPr>
      <w:bookmarkStart w:id="78" w:name="_Toc206336825"/>
      <w:bookmarkStart w:id="79" w:name="_Toc206942849"/>
      <w:r w:rsidRPr="00676B2C">
        <w:t>System Overview</w:t>
      </w:r>
      <w:bookmarkEnd w:id="78"/>
      <w:bookmarkEnd w:id="79"/>
    </w:p>
    <w:p w14:paraId="703E9B83" w14:textId="1EABB109" w:rsidR="00EC265D" w:rsidRPr="00676B2C" w:rsidRDefault="00EC265D" w:rsidP="00016D53">
      <w:pPr>
        <w:pStyle w:val="Heading3"/>
        <w:numPr>
          <w:ilvl w:val="2"/>
          <w:numId w:val="2"/>
        </w:numPr>
        <w:tabs>
          <w:tab w:val="num" w:pos="0"/>
        </w:tabs>
        <w:ind w:left="720"/>
      </w:pPr>
      <w:bookmarkStart w:id="80" w:name="_Toc206336826"/>
      <w:bookmarkStart w:id="81" w:name="_Toc206942850"/>
      <w:r w:rsidRPr="00676B2C">
        <w:t>High-Level System Description</w:t>
      </w:r>
      <w:bookmarkEnd w:id="80"/>
      <w:bookmarkEnd w:id="81"/>
    </w:p>
    <w:p w14:paraId="2CE0F3B7" w14:textId="77777777" w:rsidR="00EC265D" w:rsidRPr="00676B2C" w:rsidRDefault="00EC265D" w:rsidP="00EC265D">
      <w:r w:rsidRPr="00676B2C">
        <w:t>The system is a modular approach to an AI powered application which is designed to automate planning and development phases of SDLC using LLMs and Agentic tools.  Some of the key features of the system are:</w:t>
      </w:r>
    </w:p>
    <w:p w14:paraId="4CF28886" w14:textId="77777777" w:rsidR="00EC265D" w:rsidRPr="00676B2C" w:rsidRDefault="00EC265D" w:rsidP="00016D53">
      <w:pPr>
        <w:pStyle w:val="List"/>
        <w:numPr>
          <w:ilvl w:val="0"/>
          <w:numId w:val="6"/>
        </w:numPr>
        <w:suppressAutoHyphens w:val="0"/>
        <w:spacing w:after="160"/>
        <w:rPr>
          <w:rFonts w:cs="Times New Roman"/>
        </w:rPr>
      </w:pPr>
      <w:r w:rsidRPr="00676B2C">
        <w:rPr>
          <w:rFonts w:cs="Times New Roman"/>
        </w:rPr>
        <w:t>Accepts structured or unstructured requirements as input and deliver structured project plan</w:t>
      </w:r>
    </w:p>
    <w:p w14:paraId="0F6C5CBE" w14:textId="77777777" w:rsidR="00EC265D" w:rsidRPr="00676B2C" w:rsidRDefault="00EC265D" w:rsidP="00016D53">
      <w:pPr>
        <w:pStyle w:val="List"/>
        <w:numPr>
          <w:ilvl w:val="0"/>
          <w:numId w:val="6"/>
        </w:numPr>
        <w:suppressAutoHyphens w:val="0"/>
        <w:spacing w:after="160"/>
        <w:rPr>
          <w:rFonts w:cs="Times New Roman"/>
        </w:rPr>
      </w:pPr>
      <w:r w:rsidRPr="00676B2C">
        <w:rPr>
          <w:rFonts w:cs="Times New Roman"/>
        </w:rPr>
        <w:t>Allows refinement of the plan</w:t>
      </w:r>
    </w:p>
    <w:p w14:paraId="4B2E9341" w14:textId="77777777" w:rsidR="00EC265D" w:rsidRPr="00676B2C" w:rsidRDefault="00EC265D" w:rsidP="00016D53">
      <w:pPr>
        <w:pStyle w:val="List"/>
        <w:numPr>
          <w:ilvl w:val="0"/>
          <w:numId w:val="6"/>
        </w:numPr>
        <w:suppressAutoHyphens w:val="0"/>
        <w:spacing w:after="160"/>
        <w:rPr>
          <w:rFonts w:cs="Times New Roman"/>
        </w:rPr>
      </w:pPr>
      <w:r w:rsidRPr="00676B2C">
        <w:rPr>
          <w:rFonts w:cs="Times New Roman"/>
        </w:rPr>
        <w:t>Converts plans into actionable JIRA tickets</w:t>
      </w:r>
    </w:p>
    <w:p w14:paraId="54D40139" w14:textId="77777777" w:rsidR="00EC265D" w:rsidRPr="00676B2C" w:rsidRDefault="00EC265D" w:rsidP="00016D53">
      <w:pPr>
        <w:pStyle w:val="List"/>
        <w:numPr>
          <w:ilvl w:val="0"/>
          <w:numId w:val="6"/>
        </w:numPr>
        <w:suppressAutoHyphens w:val="0"/>
        <w:spacing w:after="160"/>
        <w:rPr>
          <w:rFonts w:cs="Times New Roman"/>
        </w:rPr>
      </w:pPr>
      <w:r w:rsidRPr="00676B2C">
        <w:rPr>
          <w:rFonts w:cs="Times New Roman"/>
        </w:rPr>
        <w:t>Generates modular code snippets based on tickets or user-requirement</w:t>
      </w:r>
    </w:p>
    <w:p w14:paraId="643FD507" w14:textId="7EFBE23F" w:rsidR="00EC265D" w:rsidRPr="00676B2C" w:rsidRDefault="00EC265D" w:rsidP="00016D53">
      <w:pPr>
        <w:pStyle w:val="Heading3"/>
        <w:numPr>
          <w:ilvl w:val="2"/>
          <w:numId w:val="2"/>
        </w:numPr>
        <w:tabs>
          <w:tab w:val="num" w:pos="0"/>
        </w:tabs>
        <w:ind w:left="720"/>
      </w:pPr>
      <w:bookmarkStart w:id="82" w:name="_Toc206336827"/>
      <w:bookmarkStart w:id="83" w:name="_Toc206942851"/>
      <w:r w:rsidRPr="00676B2C">
        <w:t>User Interaction Flow</w:t>
      </w:r>
      <w:bookmarkEnd w:id="82"/>
      <w:bookmarkEnd w:id="83"/>
    </w:p>
    <w:p w14:paraId="7FDC47E7" w14:textId="77777777" w:rsidR="00EC265D" w:rsidRPr="00676B2C" w:rsidRDefault="00EC265D" w:rsidP="00EC265D">
      <w:r w:rsidRPr="00676B2C">
        <w:t>A high-level flow of how the user uses the application is as follows:</w:t>
      </w:r>
    </w:p>
    <w:p w14:paraId="40BF6B5E" w14:textId="77777777" w:rsidR="00EC265D" w:rsidRPr="00676B2C" w:rsidRDefault="00EC265D" w:rsidP="00016D53">
      <w:pPr>
        <w:pStyle w:val="List"/>
        <w:numPr>
          <w:ilvl w:val="0"/>
          <w:numId w:val="7"/>
        </w:numPr>
        <w:suppressAutoHyphens w:val="0"/>
        <w:spacing w:after="160"/>
        <w:rPr>
          <w:rFonts w:cs="Times New Roman"/>
        </w:rPr>
      </w:pPr>
      <w:r w:rsidRPr="00676B2C">
        <w:rPr>
          <w:rFonts w:cs="Times New Roman"/>
        </w:rPr>
        <w:t>User submits the project requirement either by filling out a form or by uploading a file</w:t>
      </w:r>
    </w:p>
    <w:p w14:paraId="0A86D822" w14:textId="77777777" w:rsidR="00EC265D" w:rsidRPr="00676B2C" w:rsidRDefault="00EC265D" w:rsidP="00016D53">
      <w:pPr>
        <w:pStyle w:val="List"/>
        <w:numPr>
          <w:ilvl w:val="0"/>
          <w:numId w:val="7"/>
        </w:numPr>
        <w:suppressAutoHyphens w:val="0"/>
        <w:spacing w:after="160"/>
        <w:rPr>
          <w:rFonts w:cs="Times New Roman"/>
        </w:rPr>
      </w:pPr>
      <w:r w:rsidRPr="00676B2C">
        <w:rPr>
          <w:rFonts w:cs="Times New Roman"/>
        </w:rPr>
        <w:t>AI agents use that input and create a well-structured prompt to give to the LLM</w:t>
      </w:r>
    </w:p>
    <w:p w14:paraId="721E41CD" w14:textId="77777777" w:rsidR="00EC265D" w:rsidRPr="00676B2C" w:rsidRDefault="00EC265D" w:rsidP="00016D53">
      <w:pPr>
        <w:pStyle w:val="List"/>
        <w:numPr>
          <w:ilvl w:val="0"/>
          <w:numId w:val="7"/>
        </w:numPr>
        <w:suppressAutoHyphens w:val="0"/>
        <w:spacing w:after="160"/>
        <w:rPr>
          <w:rFonts w:cs="Times New Roman"/>
        </w:rPr>
      </w:pPr>
      <w:r w:rsidRPr="00676B2C">
        <w:rPr>
          <w:rFonts w:cs="Times New Roman"/>
        </w:rPr>
        <w:t>LLM generates a structured project plan</w:t>
      </w:r>
    </w:p>
    <w:p w14:paraId="0DCF512F" w14:textId="77777777" w:rsidR="00EC265D" w:rsidRPr="00676B2C" w:rsidRDefault="00EC265D" w:rsidP="00016D53">
      <w:pPr>
        <w:pStyle w:val="List"/>
        <w:numPr>
          <w:ilvl w:val="0"/>
          <w:numId w:val="7"/>
        </w:numPr>
        <w:suppressAutoHyphens w:val="0"/>
        <w:spacing w:after="160"/>
        <w:rPr>
          <w:rFonts w:cs="Times New Roman"/>
        </w:rPr>
      </w:pPr>
      <w:r w:rsidRPr="00676B2C">
        <w:rPr>
          <w:rFonts w:cs="Times New Roman"/>
        </w:rPr>
        <w:t>User can refine the generated plan multiple times until they are satisfied</w:t>
      </w:r>
    </w:p>
    <w:p w14:paraId="656A275A" w14:textId="77777777" w:rsidR="00EC265D" w:rsidRPr="00676B2C" w:rsidRDefault="00EC265D" w:rsidP="00016D53">
      <w:pPr>
        <w:pStyle w:val="List"/>
        <w:numPr>
          <w:ilvl w:val="0"/>
          <w:numId w:val="7"/>
        </w:numPr>
        <w:suppressAutoHyphens w:val="0"/>
        <w:spacing w:after="160"/>
        <w:rPr>
          <w:rFonts w:cs="Times New Roman"/>
        </w:rPr>
      </w:pPr>
      <w:r w:rsidRPr="00676B2C">
        <w:rPr>
          <w:rFonts w:cs="Times New Roman"/>
        </w:rPr>
        <w:t>User can use “Suggest JIRA Tickets” option and get suggested tickets from the system</w:t>
      </w:r>
    </w:p>
    <w:p w14:paraId="34749923" w14:textId="77777777" w:rsidR="00EC265D" w:rsidRPr="00676B2C" w:rsidRDefault="00EC265D" w:rsidP="00016D53">
      <w:pPr>
        <w:pStyle w:val="List"/>
        <w:numPr>
          <w:ilvl w:val="0"/>
          <w:numId w:val="7"/>
        </w:numPr>
        <w:suppressAutoHyphens w:val="0"/>
        <w:spacing w:after="160"/>
        <w:rPr>
          <w:rFonts w:cs="Times New Roman"/>
        </w:rPr>
      </w:pPr>
      <w:r w:rsidRPr="00676B2C">
        <w:rPr>
          <w:rFonts w:cs="Times New Roman"/>
        </w:rPr>
        <w:t>The user can edit/add/delete the tickets and add them to the JIRA dashboard</w:t>
      </w:r>
    </w:p>
    <w:p w14:paraId="7823ADB3" w14:textId="77777777" w:rsidR="00EC265D" w:rsidRPr="00676B2C" w:rsidRDefault="00EC265D" w:rsidP="00016D53">
      <w:pPr>
        <w:pStyle w:val="List"/>
        <w:numPr>
          <w:ilvl w:val="0"/>
          <w:numId w:val="7"/>
        </w:numPr>
        <w:suppressAutoHyphens w:val="0"/>
        <w:spacing w:after="160"/>
        <w:rPr>
          <w:rFonts w:cs="Times New Roman"/>
        </w:rPr>
      </w:pPr>
      <w:r w:rsidRPr="00676B2C">
        <w:rPr>
          <w:rFonts w:cs="Times New Roman"/>
        </w:rPr>
        <w:lastRenderedPageBreak/>
        <w:t>User selects a ticket or specifies requirement for code generation</w:t>
      </w:r>
    </w:p>
    <w:p w14:paraId="0BCBB201" w14:textId="77777777" w:rsidR="00EC265D" w:rsidRPr="00676B2C" w:rsidRDefault="00EC265D" w:rsidP="00016D53">
      <w:pPr>
        <w:pStyle w:val="List"/>
        <w:numPr>
          <w:ilvl w:val="0"/>
          <w:numId w:val="7"/>
        </w:numPr>
        <w:suppressAutoHyphens w:val="0"/>
        <w:spacing w:after="160"/>
        <w:rPr>
          <w:rFonts w:cs="Times New Roman"/>
        </w:rPr>
      </w:pPr>
      <w:r w:rsidRPr="00676B2C">
        <w:rPr>
          <w:rFonts w:cs="Times New Roman"/>
        </w:rPr>
        <w:t>The code generated can be refined or enhanced using simple prompts from the user</w:t>
      </w:r>
    </w:p>
    <w:p w14:paraId="20787B26" w14:textId="310157F8" w:rsidR="00EC265D" w:rsidRPr="00676B2C" w:rsidRDefault="00EC265D" w:rsidP="00016D53">
      <w:pPr>
        <w:pStyle w:val="Heading3"/>
        <w:numPr>
          <w:ilvl w:val="2"/>
          <w:numId w:val="2"/>
        </w:numPr>
        <w:tabs>
          <w:tab w:val="num" w:pos="0"/>
        </w:tabs>
        <w:ind w:left="720"/>
      </w:pPr>
      <w:bookmarkStart w:id="84" w:name="_Toc206336828"/>
      <w:bookmarkStart w:id="85" w:name="_Toc206942852"/>
      <w:r w:rsidRPr="00676B2C">
        <w:t>Core System Components</w:t>
      </w:r>
      <w:bookmarkEnd w:id="84"/>
      <w:bookmarkEnd w:id="85"/>
    </w:p>
    <w:p w14:paraId="49192FC7" w14:textId="77777777" w:rsidR="00EC265D" w:rsidRPr="00676B2C" w:rsidRDefault="00EC265D" w:rsidP="00EC265D">
      <w:r w:rsidRPr="00676B2C">
        <w:t>The system consists of a frontend interface using React, a backend service built with Python, an LLM integration layer that employs OpenAI's GPT-4o, and an agent orchestration engine based on CrewAI. These components work together to allow for dynamic task handling, agent coordination, and interactive output generation.</w:t>
      </w:r>
    </w:p>
    <w:p w14:paraId="664AD05D" w14:textId="78044FD3" w:rsidR="00EC265D" w:rsidRPr="00676B2C" w:rsidRDefault="00EC265D" w:rsidP="00016D53">
      <w:pPr>
        <w:pStyle w:val="Heading2"/>
        <w:numPr>
          <w:ilvl w:val="1"/>
          <w:numId w:val="2"/>
        </w:numPr>
        <w:tabs>
          <w:tab w:val="num" w:pos="0"/>
        </w:tabs>
        <w:ind w:left="576" w:hanging="576"/>
      </w:pPr>
      <w:bookmarkStart w:id="86" w:name="_Toc206336829"/>
      <w:bookmarkStart w:id="87" w:name="_Toc206942853"/>
      <w:r w:rsidRPr="00676B2C">
        <w:t>System Architecture</w:t>
      </w:r>
      <w:bookmarkEnd w:id="86"/>
      <w:bookmarkEnd w:id="87"/>
    </w:p>
    <w:p w14:paraId="5F286F47" w14:textId="77777777" w:rsidR="00EC265D" w:rsidRPr="00676B2C" w:rsidRDefault="00EC265D" w:rsidP="00EC265D">
      <w:r w:rsidRPr="00676B2C">
        <w:t xml:space="preserve">The system has a modular and layered architecture to improve scalability and maintainability. It uses a client-server approach where the frontend is responsible for accepting user inputs and managing interaction flows while backend is responsible for managing AI-driven services including tasks such as agent-based task delegation and LLM generation. The architecture is capable of handling both structured inputs using a form and unstructured inputs using file uploads, enabling flexibility to the user. Agentic modules reason over the input data independently and extract domain-specific insights which are then combined into a well structed prompt for the LLM. This reasoning process ensures that the final output is comprehensive, context-aware and aligned well with the current best practices. The system also has a feature for iterative refinement of the generated output enabling an interactive and evolving planning experience. </w:t>
      </w:r>
    </w:p>
    <w:p w14:paraId="2D41DB6C" w14:textId="0D0A88AF" w:rsidR="00EC265D" w:rsidRPr="00676B2C" w:rsidRDefault="00EC265D" w:rsidP="00016D53">
      <w:pPr>
        <w:pStyle w:val="Heading3"/>
        <w:numPr>
          <w:ilvl w:val="2"/>
          <w:numId w:val="2"/>
        </w:numPr>
        <w:tabs>
          <w:tab w:val="num" w:pos="0"/>
        </w:tabs>
        <w:ind w:left="720"/>
      </w:pPr>
      <w:bookmarkStart w:id="88" w:name="_Toc206336830"/>
      <w:bookmarkStart w:id="89" w:name="_Toc206942854"/>
      <w:r w:rsidRPr="00676B2C">
        <w:t>High-Level Architecture Overview</w:t>
      </w:r>
      <w:bookmarkEnd w:id="88"/>
      <w:bookmarkEnd w:id="89"/>
    </w:p>
    <w:p w14:paraId="528B95E6" w14:textId="77777777" w:rsidR="00EC265D" w:rsidRPr="00676B2C" w:rsidRDefault="00EC265D" w:rsidP="00EC265D">
      <w:r w:rsidRPr="00676B2C">
        <w:t>At high level, the system consists of the following omponents:</w:t>
      </w:r>
    </w:p>
    <w:p w14:paraId="50028653" w14:textId="77777777" w:rsidR="00EC265D" w:rsidRPr="00676B2C" w:rsidRDefault="00EC265D" w:rsidP="00016D53">
      <w:pPr>
        <w:pStyle w:val="List"/>
        <w:numPr>
          <w:ilvl w:val="0"/>
          <w:numId w:val="8"/>
        </w:numPr>
        <w:suppressAutoHyphens w:val="0"/>
        <w:spacing w:after="160"/>
        <w:rPr>
          <w:rFonts w:cs="Times New Roman"/>
        </w:rPr>
      </w:pPr>
      <w:r w:rsidRPr="00676B2C">
        <w:rPr>
          <w:rFonts w:cs="Times New Roman"/>
          <w:b/>
          <w:bCs/>
        </w:rPr>
        <w:t>Frontend Interface (React):</w:t>
      </w:r>
      <w:r w:rsidRPr="00676B2C">
        <w:rPr>
          <w:rFonts w:cs="Times New Roman"/>
        </w:rPr>
        <w:t xml:space="preserve"> Provides a modern user interface for entering requirements, viewing the project plan, refining the plan, generating tickets and interacting with generated code.</w:t>
      </w:r>
    </w:p>
    <w:p w14:paraId="0BE7FBF7" w14:textId="77777777" w:rsidR="00EC265D" w:rsidRPr="00676B2C" w:rsidRDefault="00EC265D" w:rsidP="00016D53">
      <w:pPr>
        <w:pStyle w:val="List"/>
        <w:numPr>
          <w:ilvl w:val="0"/>
          <w:numId w:val="8"/>
        </w:numPr>
        <w:suppressAutoHyphens w:val="0"/>
        <w:spacing w:after="160"/>
        <w:rPr>
          <w:rFonts w:cs="Times New Roman"/>
        </w:rPr>
      </w:pPr>
      <w:r w:rsidRPr="00676B2C">
        <w:rPr>
          <w:rFonts w:cs="Times New Roman"/>
          <w:b/>
          <w:bCs/>
        </w:rPr>
        <w:lastRenderedPageBreak/>
        <w:t xml:space="preserve">Backend Server (FastAPI - Python): </w:t>
      </w:r>
      <w:r w:rsidRPr="00676B2C">
        <w:rPr>
          <w:rFonts w:cs="Times New Roman"/>
        </w:rPr>
        <w:t>Acts as a main controlling layer for the system. It handles inputs from the frontend, manages API routing, triggers agent workflows and supports interactions with the LLM.</w:t>
      </w:r>
    </w:p>
    <w:p w14:paraId="5DB9F617" w14:textId="77777777" w:rsidR="00EC265D" w:rsidRPr="00676B2C" w:rsidRDefault="00EC265D" w:rsidP="00016D53">
      <w:pPr>
        <w:pStyle w:val="List"/>
        <w:numPr>
          <w:ilvl w:val="0"/>
          <w:numId w:val="8"/>
        </w:numPr>
        <w:suppressAutoHyphens w:val="0"/>
        <w:spacing w:after="160"/>
        <w:rPr>
          <w:rFonts w:cs="Times New Roman"/>
        </w:rPr>
      </w:pPr>
      <w:r w:rsidRPr="00676B2C">
        <w:rPr>
          <w:rFonts w:cs="Times New Roman"/>
          <w:b/>
          <w:bCs/>
        </w:rPr>
        <w:t xml:space="preserve">LLM Integration Layer (OpenAI GPT-4o): </w:t>
      </w:r>
      <w:r w:rsidRPr="00676B2C">
        <w:rPr>
          <w:rFonts w:cs="Times New Roman"/>
        </w:rPr>
        <w:t>Handles all the language model interactions such as project planning, refinement of the plans based of user feedback and code generation using OpenAI GPT-4o reasoning model. This layer is responsible for sending the requirements given by the agent modules to the OpenAI API and present them to the user. GPT-4o is chosen for its reasoning capability and low-latency performance.</w:t>
      </w:r>
    </w:p>
    <w:p w14:paraId="4222B582" w14:textId="77777777" w:rsidR="00EC265D" w:rsidRPr="00676B2C" w:rsidRDefault="00EC265D" w:rsidP="00016D53">
      <w:pPr>
        <w:pStyle w:val="List"/>
        <w:numPr>
          <w:ilvl w:val="0"/>
          <w:numId w:val="8"/>
        </w:numPr>
        <w:suppressAutoHyphens w:val="0"/>
        <w:spacing w:after="160"/>
        <w:rPr>
          <w:rFonts w:cs="Times New Roman"/>
        </w:rPr>
      </w:pPr>
      <w:r w:rsidRPr="00676B2C">
        <w:rPr>
          <w:rFonts w:cs="Times New Roman"/>
          <w:b/>
          <w:bCs/>
        </w:rPr>
        <w:t xml:space="preserve">Agent Orchestration Engine (Crew AI): </w:t>
      </w:r>
      <w:r w:rsidRPr="00676B2C">
        <w:rPr>
          <w:rFonts w:cs="Times New Roman"/>
        </w:rPr>
        <w:t>Responsible for the coordination of multiple AI agents to sequentially perform specialized tasks such as analyzing inputs, structuring project plans, breaking down tasks, extracting best practices that are being followed and many more.</w:t>
      </w:r>
    </w:p>
    <w:p w14:paraId="489A1E4F" w14:textId="77777777" w:rsidR="00EC265D" w:rsidRPr="00676B2C" w:rsidRDefault="00EC265D" w:rsidP="00016D53">
      <w:pPr>
        <w:pStyle w:val="List"/>
        <w:numPr>
          <w:ilvl w:val="0"/>
          <w:numId w:val="8"/>
        </w:numPr>
        <w:suppressAutoHyphens w:val="0"/>
        <w:spacing w:after="160"/>
        <w:rPr>
          <w:rFonts w:cs="Times New Roman"/>
        </w:rPr>
      </w:pPr>
      <w:r w:rsidRPr="00676B2C">
        <w:rPr>
          <w:rFonts w:cs="Times New Roman"/>
          <w:b/>
          <w:bCs/>
        </w:rPr>
        <w:t>Data processing &amp; Normalization:</w:t>
      </w:r>
      <w:r w:rsidRPr="00676B2C">
        <w:rPr>
          <w:rFonts w:cs="Times New Roman"/>
        </w:rPr>
        <w:t xml:space="preserve"> Ensures both structured and unstructured inputs are transformed into a standard format.</w:t>
      </w:r>
    </w:p>
    <w:p w14:paraId="5B898D9F" w14:textId="35432690" w:rsidR="00EC265D" w:rsidRPr="00676B2C" w:rsidRDefault="00EC265D" w:rsidP="00016D53">
      <w:pPr>
        <w:pStyle w:val="Heading3"/>
        <w:numPr>
          <w:ilvl w:val="2"/>
          <w:numId w:val="2"/>
        </w:numPr>
        <w:tabs>
          <w:tab w:val="num" w:pos="0"/>
        </w:tabs>
        <w:ind w:left="720"/>
      </w:pPr>
      <w:bookmarkStart w:id="90" w:name="_Toc206336831"/>
      <w:bookmarkStart w:id="91" w:name="_Toc206942855"/>
      <w:r w:rsidRPr="00676B2C">
        <w:t>Data Flow and Component Interaction</w:t>
      </w:r>
      <w:bookmarkEnd w:id="90"/>
      <w:bookmarkEnd w:id="91"/>
    </w:p>
    <w:p w14:paraId="470AED32" w14:textId="77777777" w:rsidR="00EC265D" w:rsidRPr="00676B2C" w:rsidRDefault="00EC265D" w:rsidP="00EC265D">
      <w:r w:rsidRPr="00676B2C">
        <w:t>A typical flow of data within the system is as follows:</w:t>
      </w:r>
    </w:p>
    <w:p w14:paraId="093A683D" w14:textId="77777777" w:rsidR="00EC265D" w:rsidRPr="00676B2C" w:rsidRDefault="00EC265D" w:rsidP="00016D53">
      <w:pPr>
        <w:pStyle w:val="List"/>
        <w:numPr>
          <w:ilvl w:val="0"/>
          <w:numId w:val="9"/>
        </w:numPr>
        <w:suppressAutoHyphens w:val="0"/>
        <w:spacing w:after="160"/>
        <w:rPr>
          <w:rFonts w:cs="Times New Roman"/>
        </w:rPr>
      </w:pPr>
      <w:r w:rsidRPr="00676B2C">
        <w:rPr>
          <w:rFonts w:cs="Times New Roman"/>
          <w:b/>
          <w:bCs/>
        </w:rPr>
        <w:t xml:space="preserve">Input Submission: </w:t>
      </w:r>
      <w:r w:rsidRPr="00676B2C">
        <w:rPr>
          <w:rFonts w:cs="Times New Roman"/>
        </w:rPr>
        <w:t>The user submits requirements either using the form or by uploading a requirements file.</w:t>
      </w:r>
    </w:p>
    <w:p w14:paraId="20BDB42B" w14:textId="77777777" w:rsidR="00EC265D" w:rsidRPr="00676B2C" w:rsidRDefault="00EC265D" w:rsidP="00016D53">
      <w:pPr>
        <w:pStyle w:val="List"/>
        <w:numPr>
          <w:ilvl w:val="0"/>
          <w:numId w:val="9"/>
        </w:numPr>
        <w:suppressAutoHyphens w:val="0"/>
        <w:spacing w:after="160"/>
        <w:rPr>
          <w:rFonts w:cs="Times New Roman"/>
        </w:rPr>
      </w:pPr>
      <w:r w:rsidRPr="00676B2C">
        <w:rPr>
          <w:rFonts w:cs="Times New Roman"/>
          <w:b/>
          <w:bCs/>
        </w:rPr>
        <w:t>Normalization:</w:t>
      </w:r>
      <w:r w:rsidRPr="00676B2C">
        <w:rPr>
          <w:rFonts w:cs="Times New Roman"/>
        </w:rPr>
        <w:t xml:space="preserve"> Unstructured inputs from files are parsed and are transformed into a standard format.</w:t>
      </w:r>
    </w:p>
    <w:p w14:paraId="28B59E74" w14:textId="77777777" w:rsidR="00EC265D" w:rsidRPr="00676B2C" w:rsidRDefault="00EC265D" w:rsidP="00016D53">
      <w:pPr>
        <w:pStyle w:val="List"/>
        <w:numPr>
          <w:ilvl w:val="0"/>
          <w:numId w:val="9"/>
        </w:numPr>
        <w:suppressAutoHyphens w:val="0"/>
        <w:spacing w:after="160"/>
        <w:rPr>
          <w:rFonts w:cs="Times New Roman"/>
        </w:rPr>
      </w:pPr>
      <w:r w:rsidRPr="00676B2C">
        <w:rPr>
          <w:rFonts w:cs="Times New Roman"/>
          <w:b/>
          <w:bCs/>
        </w:rPr>
        <w:t>Crew AI Orchestration:</w:t>
      </w:r>
      <w:r w:rsidRPr="00676B2C">
        <w:rPr>
          <w:rFonts w:cs="Times New Roman"/>
        </w:rPr>
        <w:t xml:space="preserve"> AI agents are activated in a sequential order to generate a structured and well-organized prompt by reasoning using multiple parameters.</w:t>
      </w:r>
    </w:p>
    <w:p w14:paraId="5A8C90E5" w14:textId="77777777" w:rsidR="00EC265D" w:rsidRPr="00676B2C" w:rsidRDefault="00EC265D" w:rsidP="00016D53">
      <w:pPr>
        <w:pStyle w:val="List"/>
        <w:numPr>
          <w:ilvl w:val="0"/>
          <w:numId w:val="9"/>
        </w:numPr>
        <w:suppressAutoHyphens w:val="0"/>
        <w:spacing w:after="160"/>
        <w:rPr>
          <w:rFonts w:cs="Times New Roman"/>
        </w:rPr>
      </w:pPr>
      <w:r w:rsidRPr="00676B2C">
        <w:rPr>
          <w:rFonts w:cs="Times New Roman"/>
          <w:b/>
          <w:bCs/>
        </w:rPr>
        <w:t>Plan Generation:</w:t>
      </w:r>
      <w:r w:rsidRPr="00676B2C">
        <w:rPr>
          <w:rFonts w:cs="Times New Roman"/>
        </w:rPr>
        <w:t xml:space="preserve"> LLM receives the prompt from the agents and generates a structured project plan as response.</w:t>
      </w:r>
    </w:p>
    <w:p w14:paraId="5D9F8957" w14:textId="77777777" w:rsidR="00EC265D" w:rsidRPr="00676B2C" w:rsidRDefault="00EC265D" w:rsidP="00016D53">
      <w:pPr>
        <w:pStyle w:val="List"/>
        <w:numPr>
          <w:ilvl w:val="0"/>
          <w:numId w:val="9"/>
        </w:numPr>
        <w:suppressAutoHyphens w:val="0"/>
        <w:spacing w:after="160"/>
        <w:rPr>
          <w:rFonts w:cs="Times New Roman"/>
        </w:rPr>
      </w:pPr>
      <w:r w:rsidRPr="00676B2C">
        <w:rPr>
          <w:rFonts w:cs="Times New Roman"/>
          <w:b/>
          <w:bCs/>
        </w:rPr>
        <w:t>Plan Delivery and Refinement:</w:t>
      </w:r>
      <w:r w:rsidRPr="00676B2C">
        <w:rPr>
          <w:rFonts w:cs="Times New Roman"/>
        </w:rPr>
        <w:t xml:space="preserve"> The plan is presented to the user who may refine the entire plan or selected sections or ask to generate tickets to the system.</w:t>
      </w:r>
    </w:p>
    <w:p w14:paraId="4C64BAE0" w14:textId="77777777" w:rsidR="00EC265D" w:rsidRPr="00676B2C" w:rsidRDefault="00EC265D" w:rsidP="00016D53">
      <w:pPr>
        <w:pStyle w:val="List"/>
        <w:numPr>
          <w:ilvl w:val="0"/>
          <w:numId w:val="9"/>
        </w:numPr>
        <w:suppressAutoHyphens w:val="0"/>
        <w:spacing w:after="160"/>
        <w:rPr>
          <w:rFonts w:cs="Times New Roman"/>
        </w:rPr>
      </w:pPr>
      <w:r w:rsidRPr="00676B2C">
        <w:rPr>
          <w:rFonts w:cs="Times New Roman"/>
          <w:b/>
          <w:bCs/>
        </w:rPr>
        <w:t>Ticket Generation:</w:t>
      </w:r>
      <w:r w:rsidRPr="00676B2C">
        <w:rPr>
          <w:rFonts w:cs="Times New Roman"/>
        </w:rPr>
        <w:t xml:space="preserve"> Based on the final version of the plan, tickets are generated and suggested to the user where the user may modify them and submit them to the dashboard.</w:t>
      </w:r>
    </w:p>
    <w:p w14:paraId="4F620F45" w14:textId="77777777" w:rsidR="00EC265D" w:rsidRPr="00676B2C" w:rsidRDefault="00EC265D" w:rsidP="00016D53">
      <w:pPr>
        <w:pStyle w:val="List"/>
        <w:numPr>
          <w:ilvl w:val="0"/>
          <w:numId w:val="9"/>
        </w:numPr>
        <w:suppressAutoHyphens w:val="0"/>
        <w:spacing w:after="160"/>
        <w:rPr>
          <w:rFonts w:cs="Times New Roman"/>
        </w:rPr>
      </w:pPr>
      <w:r w:rsidRPr="00676B2C">
        <w:rPr>
          <w:rFonts w:cs="Times New Roman"/>
          <w:b/>
          <w:bCs/>
        </w:rPr>
        <w:lastRenderedPageBreak/>
        <w:t>Code Generation:</w:t>
      </w:r>
      <w:r w:rsidRPr="00676B2C">
        <w:rPr>
          <w:rFonts w:cs="Times New Roman"/>
        </w:rPr>
        <w:t xml:space="preserve"> The user has pre-defined options, upon choosing which the system generates code snippets for that selection. </w:t>
      </w:r>
    </w:p>
    <w:p w14:paraId="683B9527" w14:textId="2A39D6FB" w:rsidR="00EC265D" w:rsidRDefault="00EC265D" w:rsidP="00EC265D">
      <w:pPr>
        <w:pStyle w:val="List"/>
        <w:numPr>
          <w:ilvl w:val="0"/>
          <w:numId w:val="9"/>
        </w:numPr>
        <w:suppressAutoHyphens w:val="0"/>
        <w:spacing w:after="160"/>
        <w:rPr>
          <w:rFonts w:cs="Times New Roman"/>
        </w:rPr>
      </w:pPr>
      <w:r w:rsidRPr="00676B2C">
        <w:rPr>
          <w:rFonts w:cs="Times New Roman"/>
          <w:b/>
          <w:bCs/>
        </w:rPr>
        <w:t>Code Refinement:</w:t>
      </w:r>
      <w:r w:rsidRPr="00676B2C">
        <w:rPr>
          <w:rFonts w:cs="Times New Roman"/>
        </w:rPr>
        <w:t xml:space="preserve"> The user can ask the system to modify the code logic using simple prompts.</w:t>
      </w:r>
    </w:p>
    <w:p w14:paraId="07F92B5C" w14:textId="77777777" w:rsidR="00124376" w:rsidRPr="00124376" w:rsidRDefault="00124376" w:rsidP="00124376">
      <w:pPr>
        <w:pStyle w:val="List"/>
        <w:suppressAutoHyphens w:val="0"/>
        <w:spacing w:after="160"/>
        <w:rPr>
          <w:rFonts w:cs="Times New Roman"/>
        </w:rPr>
      </w:pPr>
    </w:p>
    <w:p w14:paraId="3BA16520" w14:textId="1D5BB375" w:rsidR="00EC265D" w:rsidRPr="00676B2C" w:rsidRDefault="00EC265D" w:rsidP="00EC265D">
      <w:pPr>
        <w:pStyle w:val="Heading3"/>
        <w:numPr>
          <w:ilvl w:val="2"/>
          <w:numId w:val="2"/>
        </w:numPr>
        <w:tabs>
          <w:tab w:val="num" w:pos="0"/>
        </w:tabs>
        <w:ind w:left="720"/>
      </w:pPr>
      <w:bookmarkStart w:id="92" w:name="_Toc206336832"/>
      <w:bookmarkStart w:id="93" w:name="_Toc206942856"/>
      <w:r w:rsidRPr="00676B2C">
        <w:t>Architecture Diagram</w:t>
      </w:r>
      <w:bookmarkEnd w:id="92"/>
      <w:bookmarkEnd w:id="93"/>
    </w:p>
    <w:p w14:paraId="3995BD84" w14:textId="77777777" w:rsidR="00B0792D" w:rsidRDefault="00EC265D" w:rsidP="00B0792D">
      <w:pPr>
        <w:keepNext/>
      </w:pPr>
      <w:r w:rsidRPr="00676B2C">
        <w:t xml:space="preserve"> </w:t>
      </w:r>
      <w:r w:rsidRPr="00676B2C">
        <w:rPr>
          <w:noProof/>
        </w:rPr>
        <w:drawing>
          <wp:inline distT="0" distB="0" distL="0" distR="0" wp14:anchorId="46C56FEF" wp14:editId="1DDA3EBD">
            <wp:extent cx="5383033" cy="535305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6">
                      <a:extLst>
                        <a:ext uri="{28A0092B-C50C-407E-A947-70E740481C1C}">
                          <a14:useLocalDpi xmlns:a14="http://schemas.microsoft.com/office/drawing/2010/main" val="0"/>
                        </a:ext>
                      </a:extLst>
                    </a:blip>
                    <a:stretch>
                      <a:fillRect/>
                    </a:stretch>
                  </pic:blipFill>
                  <pic:spPr>
                    <a:xfrm>
                      <a:off x="0" y="0"/>
                      <a:ext cx="5388309" cy="5358297"/>
                    </a:xfrm>
                    <a:prstGeom prst="rect">
                      <a:avLst/>
                    </a:prstGeom>
                  </pic:spPr>
                </pic:pic>
              </a:graphicData>
            </a:graphic>
          </wp:inline>
        </w:drawing>
      </w:r>
    </w:p>
    <w:p w14:paraId="39B1471B" w14:textId="13A5B89A" w:rsidR="00EC265D" w:rsidRPr="00676B2C" w:rsidRDefault="00B0792D" w:rsidP="00B0792D">
      <w:pPr>
        <w:pStyle w:val="Caption"/>
        <w:jc w:val="center"/>
      </w:pPr>
      <w:bookmarkStart w:id="94" w:name="_Toc207743488"/>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1</w:t>
      </w:r>
      <w:r w:rsidR="001439CD">
        <w:fldChar w:fldCharType="end"/>
      </w:r>
      <w:r>
        <w:t xml:space="preserve">: </w:t>
      </w:r>
      <w:r w:rsidRPr="007666B6">
        <w:t>High Level Architecture Diagram</w:t>
      </w:r>
      <w:bookmarkEnd w:id="94"/>
    </w:p>
    <w:p w14:paraId="164D7FB9" w14:textId="00E08D13" w:rsidR="00EC265D" w:rsidRPr="00676B2C" w:rsidRDefault="00EC265D" w:rsidP="00016D53">
      <w:pPr>
        <w:pStyle w:val="Heading2"/>
        <w:numPr>
          <w:ilvl w:val="1"/>
          <w:numId w:val="2"/>
        </w:numPr>
        <w:tabs>
          <w:tab w:val="num" w:pos="0"/>
        </w:tabs>
        <w:ind w:left="576" w:hanging="576"/>
      </w:pPr>
      <w:bookmarkStart w:id="95" w:name="_Toc206336833"/>
      <w:bookmarkStart w:id="96" w:name="_Toc206942857"/>
      <w:r w:rsidRPr="00676B2C">
        <w:lastRenderedPageBreak/>
        <w:t>Technology Stack</w:t>
      </w:r>
      <w:bookmarkEnd w:id="95"/>
      <w:bookmarkEnd w:id="96"/>
    </w:p>
    <w:p w14:paraId="3629AA5C" w14:textId="77777777" w:rsidR="00EC265D" w:rsidRPr="00676B2C" w:rsidRDefault="00EC265D" w:rsidP="00EC265D">
      <w:r w:rsidRPr="00676B2C">
        <w:t>The system is built using a modular technology stack tailored for real-time interaction and AI integration. Each technology was selected due to its strength in handling web applications, AI capabilities and asynchronous communication between the services.</w:t>
      </w:r>
    </w:p>
    <w:p w14:paraId="77795034" w14:textId="4E48648D" w:rsidR="00EC265D" w:rsidRPr="00676B2C" w:rsidRDefault="00EC265D" w:rsidP="00016D53">
      <w:pPr>
        <w:pStyle w:val="Heading3"/>
        <w:numPr>
          <w:ilvl w:val="2"/>
          <w:numId w:val="2"/>
        </w:numPr>
        <w:tabs>
          <w:tab w:val="num" w:pos="0"/>
        </w:tabs>
        <w:ind w:left="720"/>
      </w:pPr>
      <w:bookmarkStart w:id="97" w:name="_Toc206336834"/>
      <w:bookmarkStart w:id="98" w:name="_Toc206942858"/>
      <w:r w:rsidRPr="00676B2C">
        <w:t>Frontend</w:t>
      </w:r>
      <w:bookmarkEnd w:id="97"/>
      <w:bookmarkEnd w:id="98"/>
    </w:p>
    <w:p w14:paraId="0406D15B" w14:textId="47601CB8" w:rsidR="00EC265D" w:rsidRPr="00676B2C" w:rsidRDefault="00EC265D" w:rsidP="00EC265D">
      <w:r w:rsidRPr="00676B2C">
        <w:rPr>
          <w:b/>
          <w:bCs/>
        </w:rPr>
        <w:t xml:space="preserve">React: </w:t>
      </w:r>
      <w:r w:rsidRPr="00676B2C">
        <w:t>It is a widely used JavaScript library for building interactive and innovative User Interfaces (UI). Thanks to its component-based architecture, virtual DOM for optimized performance and a very strong community support, it is very easy to build dynamic, fast and scalable UIs especially for single page applications</w:t>
      </w:r>
      <w:r w:rsidR="00EC461F">
        <w:t xml:space="preserve"> </w:t>
      </w:r>
      <w:sdt>
        <w:sdtPr>
          <w:alias w:val="To edit, see citavi.com/edit"/>
          <w:tag w:val="CitaviPlaceholder#4424e88a-1726-4dcf-89f1-d1af349d05fa"/>
          <w:id w:val="-2018376660"/>
          <w:placeholder>
            <w:docPart w:val="DefaultPlaceholder_-1854013440"/>
          </w:placeholder>
        </w:sdtPr>
        <w:sdtContent>
          <w:r w:rsidR="00EC461F">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Dg4ZThhLTEwMGEtNDBiMi1hZjBhLWQ3ZjFhODkyY2ZlMSIsIlJhbmdlTGVuZ3RoIjo0LCJSZWZlcmVuY2VJZCI6ImIxYmEwOTZkLWRjYjItNDVhOC1hYWNlLTQ1NTE1YmM3MWQ3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lDQUMzTjYwMDIzLjIwMjMuMTA1NDE3NDMiLCJFZGl0b3JzIjpbXSwiRXZhbHVhdGlvbkNvbXBsZXhpdHkiOjAsIkV2YWx1YXRpb25Tb3VyY2VUZXh0Rm9ybWF0IjowLCJHcm91cHMiOltdLCJIYXNMYWJlbDEiOmZhbHNlLCJIYXNMYWJlbDIiOmZhbHNlLCJLZXl3b3JkcyI6W10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xMC4xMTA5L0lDQUMzTjYwMDIzLjIwMjMuMTA1NDE3NDMiLCJVcmlTdHJpbmciOiJodHRwczovL2RvaS5vcmcvMTAuMTEwOS9JQ0FDM042MDAyMy4yMDIzLjEwNTQxNzQ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mR5aTN3ZTgxZHE3eDFvZmgwcnpnem04cHZqdmhxd3BwaDk2IiwiQ3JlYXRlZE9uIjoiMjAyNS0wOS0wMlQxODo0NjozMVoiLCJNb2RpZmllZEJ5IjoiZHlpM3dlODFkcTd4MW9maDByemd6bThwdmp2aHF3cHBoOTYiLCJJZCI6IjQ5NWJmZGJlLWQxMDYtNDRlYy04MDc3LTcyNTk5ZTMzMmQ5NyIsIk1vZGlmaWVkT24iOiIyMDI1LTA5LTAyVDE4OjQ2OjMxWiIsIlByb2plY3QiOnsiJHJlZiI6Ijg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aWVlZXhwbG9yZS5pZWVlLm9yZy9kb2N1bWVudC8xMDU0MTc0My8iLCJVcmlTdHJpbmciOiJodHRwczovL2llZWV4cGxvcmUuaWVlZS5vcmcvZG9jdW1lbnQvMTA1NDE3NDMv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MzA4Ni0xIiwiS2V5d29yZHMiOltdLCJMb2NhdGlvbnMiOltdLCJPcmdhbml6YXRpb25zIjpbXSwiT3RoZXJzSW52b2x2ZWQiOltdLCJQdWJsaXNoZXJzIjpbeyIkaWQiOiIyM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}</w:instrText>
          </w:r>
          <w:r w:rsidR="00EC461F">
            <w:fldChar w:fldCharType="separate"/>
          </w:r>
          <w:r w:rsidR="00524730">
            <w:t>[29]</w:t>
          </w:r>
          <w:r w:rsidR="00EC461F">
            <w:fldChar w:fldCharType="end"/>
          </w:r>
        </w:sdtContent>
      </w:sdt>
      <w:r w:rsidRPr="00676B2C">
        <w:t>. It has a complete ecosystem with tools such as router, redux and widely supported library of third-party components. It allows a developer to break down complex UI tasks into manageable sub-tasks, reuse code efficiently and maintain a clean codebase.</w:t>
      </w:r>
    </w:p>
    <w:p w14:paraId="149A4A48" w14:textId="77777777" w:rsidR="00EC265D" w:rsidRPr="00676B2C" w:rsidRDefault="00EC265D" w:rsidP="00EC265D">
      <w:r w:rsidRPr="00676B2C">
        <w:t xml:space="preserve">In this thesis, it is responsible for rendering forms, capturing user inputs, displaying generated project plans, JIRA tickets, code etc. </w:t>
      </w:r>
    </w:p>
    <w:p w14:paraId="7E2064CC" w14:textId="61943A87" w:rsidR="00EC265D" w:rsidRPr="00676B2C" w:rsidRDefault="00EC265D" w:rsidP="00EC265D">
      <w:r w:rsidRPr="00676B2C">
        <w:rPr>
          <w:b/>
          <w:bCs/>
        </w:rPr>
        <w:t xml:space="preserve">Material UI: </w:t>
      </w:r>
      <w:r w:rsidRPr="00676B2C">
        <w:t>It is a React component library that offers designs based on Google’s Material Design that are customizable and that make the UI look attractive. It speeds up the development process and ensures that the UI is consistent by its ready to use elements and the built-in responsiveness in them</w:t>
      </w:r>
      <w:r w:rsidR="00EC461F">
        <w:t xml:space="preserve"> </w:t>
      </w:r>
      <w:sdt>
        <w:sdtPr>
          <w:alias w:val="To edit, see citavi.com/edit"/>
          <w:tag w:val="CitaviPlaceholder#6feb96b4-ed4e-49bb-b12d-25b504661efc"/>
          <w:id w:val="-1601645183"/>
          <w:placeholder>
            <w:docPart w:val="DefaultPlaceholder_-1854013440"/>
          </w:placeholder>
        </w:sdtPr>
        <w:sdtContent>
          <w:r w:rsidR="00EC461F">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YTcwMmVmLWFiODQtNDQ5Zi04M2IyLTk1NGYxM2Q5ZTU4NCIsIlJhbmdlTGVuZ3RoIjo0LCJSZWZlcmVuY2VJZCI6IjdlYjYxNjQ0LWNlNmItNGMyNy05NTBjLTE0MmViN2FjZWY4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TA5L0NISXVYaUQ1OTU1MC4yMDIzLjEwNDUyNzI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wOS9DSEl1WGlENTk1NTAuMjAyMy4xMDQ1MjcyOSIsIlVyaVN0cmluZyI6Imh0dHBzOi8vZG9pLm9yZy8xMC4xMTA5L0NISXVYaUQ1OTU1MC4yMDIzLjEwNDUyNzI5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dXNoYW50IEh1aWxnb2wiLCJDcmVhdGVkT24iOiIyMDI1LTA5LTAyVDE4OjQ5OjE1IiwiTW9kaWZpZWRCeSI6Il9TdXNoYW50IEh1aWxnb2wiLCJJZCI6IjQ1ZTZlNzdjLTZlNTMtNDUxNi1hZDE0LTEwN2U3ZGYxYjQ2ZCIsIk1vZGlmaWVkT24iOiIyMDI1LTA5LTAyVDE4OjQ5OjE1IiwiUHJvamVjdCI6eyIkcmVmIjoiOC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EwNDUyNzI5LyIsIlVyaVN0cmluZyI6Imh0dHBzOi8vaWVlZXhwbG9yZS5pZWVlLm9yZy9kb2N1bWVudC8xMDQ1MjcyOS8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}</w:instrText>
          </w:r>
          <w:r w:rsidR="00EC461F">
            <w:fldChar w:fldCharType="separate"/>
          </w:r>
          <w:r w:rsidR="00524730">
            <w:t>[30]</w:t>
          </w:r>
          <w:r w:rsidR="00EC461F">
            <w:fldChar w:fldCharType="end"/>
          </w:r>
        </w:sdtContent>
      </w:sdt>
      <w:r w:rsidRPr="00676B2C">
        <w:t>.</w:t>
      </w:r>
    </w:p>
    <w:p w14:paraId="3BC7F29A" w14:textId="2587C587" w:rsidR="00EC265D" w:rsidRPr="00676B2C" w:rsidRDefault="00EC265D" w:rsidP="00016D53">
      <w:pPr>
        <w:pStyle w:val="Heading3"/>
        <w:numPr>
          <w:ilvl w:val="2"/>
          <w:numId w:val="2"/>
        </w:numPr>
        <w:tabs>
          <w:tab w:val="num" w:pos="0"/>
        </w:tabs>
        <w:ind w:left="720"/>
      </w:pPr>
      <w:bookmarkStart w:id="99" w:name="_Toc206336835"/>
      <w:bookmarkStart w:id="100" w:name="_Toc206942859"/>
      <w:r w:rsidRPr="00676B2C">
        <w:t>Backend</w:t>
      </w:r>
      <w:bookmarkEnd w:id="99"/>
      <w:bookmarkEnd w:id="100"/>
    </w:p>
    <w:p w14:paraId="00B2C79B" w14:textId="13928A5F" w:rsidR="00EC265D" w:rsidRPr="00676B2C" w:rsidRDefault="00EC265D" w:rsidP="00EC265D">
      <w:r w:rsidRPr="00676B2C">
        <w:rPr>
          <w:b/>
          <w:bCs/>
        </w:rPr>
        <w:t xml:space="preserve">FastAPI (Python): </w:t>
      </w:r>
      <w:r w:rsidRPr="00676B2C">
        <w:t>It is a high-performance modern web framework for building APIs with Python. Since it’s built on top of Pydantic and Starlette, it is having powerful async capabilities and automatic data validation. Speed, intuitive syntax using Python type hints and automatic generation of interactive API docs via Swagger UI and ReDoc are some of the reasons why developers prefer FastAPI</w:t>
      </w:r>
      <w:r w:rsidR="00124376">
        <w:t xml:space="preserve"> </w:t>
      </w:r>
      <w:sdt>
        <w:sdtPr>
          <w:alias w:val="To edit, see citavi.com/edit"/>
          <w:tag w:val="CitaviPlaceholder#e293e232-be55-4a26-ba2a-fc5269d758aa"/>
          <w:id w:val="336666268"/>
          <w:placeholder>
            <w:docPart w:val="DefaultPlaceholder_-1854013440"/>
          </w:placeholder>
        </w:sdtPr>
        <w:sdtContent>
          <w:r w:rsidR="00124376">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OTQ0MGM2LTQ1NTYtNGFhYS1iOGY3LTI4Zjg2YmJkOTVhMyIsIlJhbmdlTGVuZ3RoIjo0LCJSZWZlcmVuY2VJZCI6IjQ2ODI5NDBmLWYxZjEtNDkxYi1iYTljLWU5YzNhNWU5NjRh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GYXN0QVBJIiwiUHJvdGVjdGVkIjpmYWxzZSwiU2V4IjowLCJDcmVhdGVkQnkiOiJkeWkzd2U4MWRxN3gxb2ZoMHJ6Z3ptOHB2anZocXdwcGg5NiIsIkNyZWF0ZWRPbiI6IjIwMjUtMDktMDJUMTg6NTI6NTVaIiwiTW9kaWZpZWRCeSI6ImR5aTN3ZTgxZHE3eDFvZmgwcnpnem04cHZqdmhxd3BwaDk2IiwiSWQiOiJmZjJjYzQ3NC0wZGU3LTQzNDAtODY4ZC01OGVmMzk2MzEyYWQiLCJNb2RpZmllZE9uIjoiMjAyNS0wOS0wMlQxODo1Mjo1N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Zhc3RhcGkudGlhbmdvbG8uY29tLyIsIlVyaVN0cmluZyI6Imh0dHBzOi8vZmFzdGFwaS50aWFuZ29sby5jb20v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}</w:instrText>
          </w:r>
          <w:r w:rsidR="00124376">
            <w:fldChar w:fldCharType="separate"/>
          </w:r>
          <w:r w:rsidR="00524730">
            <w:t>[31]</w:t>
          </w:r>
          <w:r w:rsidR="00124376">
            <w:fldChar w:fldCharType="end"/>
          </w:r>
        </w:sdtContent>
      </w:sdt>
      <w:r w:rsidRPr="00676B2C">
        <w:t xml:space="preserve">. </w:t>
      </w:r>
    </w:p>
    <w:p w14:paraId="65A027A0" w14:textId="77777777" w:rsidR="00EC265D" w:rsidRPr="00676B2C" w:rsidRDefault="00EC265D" w:rsidP="00EC265D">
      <w:r w:rsidRPr="00676B2C">
        <w:t>It’s capability of handling requests asynchronously makes it a perfect choice for managing long-running tasks like LLM queries and agent orchestration.</w:t>
      </w:r>
    </w:p>
    <w:p w14:paraId="4C1D064F" w14:textId="77777777" w:rsidR="00EC265D" w:rsidRPr="00676B2C" w:rsidRDefault="00EC265D" w:rsidP="00EC265D">
      <w:r w:rsidRPr="00676B2C">
        <w:lastRenderedPageBreak/>
        <w:t>Uvicorn: An ASGI server used to run the FastAPI application, offering support for asynchronous, non-blocking I/O.</w:t>
      </w:r>
    </w:p>
    <w:p w14:paraId="1087DA32" w14:textId="7D2A270A" w:rsidR="00EC265D" w:rsidRPr="00676B2C" w:rsidRDefault="00EC265D" w:rsidP="00016D53">
      <w:pPr>
        <w:pStyle w:val="Heading3"/>
        <w:numPr>
          <w:ilvl w:val="2"/>
          <w:numId w:val="2"/>
        </w:numPr>
        <w:tabs>
          <w:tab w:val="num" w:pos="0"/>
        </w:tabs>
        <w:ind w:left="720"/>
      </w:pPr>
      <w:bookmarkStart w:id="101" w:name="_Toc206336836"/>
      <w:bookmarkStart w:id="102" w:name="_Toc206942860"/>
      <w:r w:rsidRPr="00676B2C">
        <w:t>Language Model Integration</w:t>
      </w:r>
      <w:bookmarkEnd w:id="101"/>
      <w:bookmarkEnd w:id="102"/>
    </w:p>
    <w:p w14:paraId="46CA6D4E" w14:textId="77777777" w:rsidR="00EC265D" w:rsidRPr="00676B2C" w:rsidRDefault="00EC265D" w:rsidP="00EC265D">
      <w:r w:rsidRPr="00676B2C">
        <w:rPr>
          <w:b/>
          <w:bCs/>
        </w:rPr>
        <w:t xml:space="preserve">OpenAI GPT-4o: </w:t>
      </w:r>
      <w:r w:rsidRPr="00676B2C">
        <w:t xml:space="preserve">This is the primary LLM used in the system. It’s reasoning capabilities, tool-use potential and low-latency performance makes it the most well-suited model to use for this thesis. It’s main role in this thesis is to power project generation and plan refinement. </w:t>
      </w:r>
    </w:p>
    <w:p w14:paraId="5ED02B91" w14:textId="2357366B" w:rsidR="00EC265D" w:rsidRPr="00676B2C" w:rsidRDefault="00EC265D" w:rsidP="00016D53">
      <w:pPr>
        <w:pStyle w:val="Heading3"/>
        <w:numPr>
          <w:ilvl w:val="2"/>
          <w:numId w:val="2"/>
        </w:numPr>
        <w:tabs>
          <w:tab w:val="num" w:pos="0"/>
        </w:tabs>
        <w:ind w:left="720"/>
      </w:pPr>
      <w:bookmarkStart w:id="103" w:name="_Toc206336837"/>
      <w:bookmarkStart w:id="104" w:name="_Toc206942861"/>
      <w:r w:rsidRPr="00676B2C">
        <w:t>Agent Orchestration</w:t>
      </w:r>
      <w:bookmarkEnd w:id="103"/>
      <w:bookmarkEnd w:id="104"/>
    </w:p>
    <w:p w14:paraId="73243888" w14:textId="729786EA" w:rsidR="00EC265D" w:rsidRPr="00676B2C" w:rsidRDefault="00EC265D" w:rsidP="00EC265D">
      <w:pPr>
        <w:spacing w:line="259" w:lineRule="auto"/>
        <w:ind w:left="360"/>
        <w:jc w:val="left"/>
        <w:rPr>
          <w:rFonts w:eastAsiaTheme="majorEastAsia"/>
          <w:color w:val="243F60" w:themeColor="accent1" w:themeShade="7F"/>
        </w:rPr>
      </w:pPr>
      <w:r w:rsidRPr="00676B2C">
        <w:rPr>
          <w:b/>
          <w:bCs/>
        </w:rPr>
        <w:t xml:space="preserve">CrewAI: </w:t>
      </w:r>
      <w:r w:rsidRPr="00676B2C">
        <w:t>A framework based on python used to create and manage AI agents with different roles. Agents operate in sequence or parallel, share context and are managed using CrewAI’s task and memory management tasks</w:t>
      </w:r>
      <w:r w:rsidR="00124376">
        <w:t xml:space="preserve"> </w:t>
      </w:r>
      <w:sdt>
        <w:sdtPr>
          <w:alias w:val="To edit, see citavi.com/edit"/>
          <w:tag w:val="CitaviPlaceholder#4c8f588b-1f6d-457e-9fdc-1e2b2f254b69"/>
          <w:id w:val="489530311"/>
          <w:placeholder>
            <w:docPart w:val="DefaultPlaceholder_-1854013440"/>
          </w:placeholder>
        </w:sdtPr>
        <w:sdtContent>
          <w:r w:rsidR="00124376">
            <w:fldChar w:fldCharType="begin"/>
          </w:r>
          <w:r w:rsidR="00524730">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zZmM3OGY5LTA0ZTEtNGE1ZS05Y2IxLTFkMjlhN2FjMDM1ZSIsIlJhbmdlTGVuZ3RoIjo0LCJSZWZlcmVuY2VJZCI6IjliYjZjZWZiLTJjM2QtNDY1Yi1iNWUyLWMzMTEwODg2NjQ5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DcmV3IEFJIiwiUHJvdGVjdGVkIjpmYWxzZSwiU2V4IjowLCJDcmVhdGVkQnkiOiJkeWkzd2U4MWRxN3gxb2ZoMHJ6Z3ptOHB2anZocXdwcGg5NiIsIkNyZWF0ZWRPbiI6IjIwMjUtMDktMDJUMTk6MDA6MzNaIiwiTW9kaWZpZWRCeSI6ImR5aTN3ZTgxZHE3eDFvZmgwcnpnem04cHZqdmhxd3BwaDk2IiwiSWQiOiI2MDE4YTg0MS0xMjA0LTQwYjctYjBjMy01NmI1YzI5NDQzMDgiLCJNb2RpZmllZE9uIjoiMjAyNS0wOS0wMlQxOTowMDozM1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2RvY3MuY3Jld2FpLmNvbS9lbi9pbnRyb2R1Y3Rpb24iLCJVcmlTdHJpbmciOiJodHRwczovL2RvY3MuY3Jld2FpLmNvbS9lbi9pbnRyb2R1Y3Rpb24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}</w:instrText>
          </w:r>
          <w:r w:rsidR="00124376">
            <w:fldChar w:fldCharType="separate"/>
          </w:r>
          <w:r w:rsidR="00524730">
            <w:t>[21]</w:t>
          </w:r>
          <w:r w:rsidR="00124376">
            <w:fldChar w:fldCharType="end"/>
          </w:r>
        </w:sdtContent>
      </w:sdt>
      <w:r w:rsidRPr="00676B2C">
        <w:t>. In this thesis a few tasks assigned to the agents are Project Intake Analyst, Business Object Mapper, Risk Identifier etc.</w:t>
      </w:r>
      <w:r w:rsidR="00124376">
        <w:t xml:space="preserve"> </w:t>
      </w:r>
    </w:p>
    <w:p w14:paraId="4F99B7F6" w14:textId="71E94074" w:rsidR="00EC265D" w:rsidRPr="00676B2C" w:rsidRDefault="00EC265D" w:rsidP="00016D53">
      <w:pPr>
        <w:pStyle w:val="Heading3"/>
        <w:numPr>
          <w:ilvl w:val="2"/>
          <w:numId w:val="2"/>
        </w:numPr>
        <w:tabs>
          <w:tab w:val="num" w:pos="0"/>
        </w:tabs>
        <w:ind w:left="720"/>
      </w:pPr>
      <w:bookmarkStart w:id="105" w:name="_Toc206336838"/>
      <w:bookmarkStart w:id="106" w:name="_Toc206942862"/>
      <w:r w:rsidRPr="00676B2C">
        <w:t>Utilities and Supporting Libraries</w:t>
      </w:r>
      <w:bookmarkEnd w:id="105"/>
      <w:bookmarkEnd w:id="106"/>
    </w:p>
    <w:p w14:paraId="57332A43" w14:textId="77777777" w:rsidR="00EC265D" w:rsidRPr="00676B2C" w:rsidRDefault="00EC265D" w:rsidP="00EC265D">
      <w:r w:rsidRPr="00676B2C">
        <w:rPr>
          <w:b/>
          <w:bCs/>
        </w:rPr>
        <w:t xml:space="preserve">Pydantic: </w:t>
      </w:r>
      <w:r w:rsidRPr="00676B2C">
        <w:t>A very powerful python library used for data validation and parsing using type hints. A very popular library among modern Python applications where clean and reliable data structures are expected such as APIs, machine learning pipelines etc.</w:t>
      </w:r>
    </w:p>
    <w:p w14:paraId="60E93AA2" w14:textId="77777777" w:rsidR="00EC265D" w:rsidRPr="00676B2C" w:rsidRDefault="00EC265D" w:rsidP="00EC265D">
      <w:r w:rsidRPr="00676B2C">
        <w:rPr>
          <w:b/>
          <w:bCs/>
        </w:rPr>
        <w:t xml:space="preserve">Python Standard Libraries: </w:t>
      </w:r>
      <w:r w:rsidRPr="00676B2C">
        <w:t>Used for parsing input files, managing I/O, and formatting outputs.</w:t>
      </w:r>
    </w:p>
    <w:p w14:paraId="6E7B4113" w14:textId="77777777" w:rsidR="00EC265D" w:rsidRPr="00676B2C" w:rsidRDefault="00EC265D" w:rsidP="00EC265D">
      <w:r w:rsidRPr="00676B2C">
        <w:rPr>
          <w:b/>
          <w:bCs/>
        </w:rPr>
        <w:t>Markdown and JSON Handlers:</w:t>
      </w:r>
      <w:r w:rsidRPr="00676B2C">
        <w:t xml:space="preserve"> Utilities to format AI-generated content for frontend rendering.</w:t>
      </w:r>
    </w:p>
    <w:p w14:paraId="097C6925" w14:textId="5BAFF408" w:rsidR="00EC265D" w:rsidRPr="00676B2C" w:rsidRDefault="00EC265D" w:rsidP="00016D53">
      <w:pPr>
        <w:pStyle w:val="Heading3"/>
        <w:numPr>
          <w:ilvl w:val="2"/>
          <w:numId w:val="2"/>
        </w:numPr>
        <w:tabs>
          <w:tab w:val="num" w:pos="0"/>
        </w:tabs>
        <w:ind w:left="720"/>
      </w:pPr>
      <w:bookmarkStart w:id="107" w:name="_Toc206336839"/>
      <w:bookmarkStart w:id="108" w:name="_Toc206942863"/>
      <w:r w:rsidRPr="00676B2C">
        <w:t>Development Tools and External References</w:t>
      </w:r>
      <w:bookmarkEnd w:id="107"/>
      <w:bookmarkEnd w:id="108"/>
    </w:p>
    <w:p w14:paraId="04DA7202" w14:textId="77777777" w:rsidR="00EC265D" w:rsidRPr="00676B2C" w:rsidRDefault="00EC265D" w:rsidP="00EC265D">
      <w:r w:rsidRPr="00676B2C">
        <w:rPr>
          <w:b/>
          <w:bCs/>
        </w:rPr>
        <w:t xml:space="preserve">Visual Studio Code (VS Code): </w:t>
      </w:r>
      <w:r w:rsidRPr="00676B2C">
        <w:t>Used as the primary development environment for developing the system for both frontend and backend. It offered integrated support for Python and Typescript making it easy to streamline the development process.</w:t>
      </w:r>
    </w:p>
    <w:p w14:paraId="4B5467BB" w14:textId="69864609" w:rsidR="00EC265D" w:rsidRPr="00676B2C" w:rsidRDefault="00EC265D" w:rsidP="00016D53">
      <w:pPr>
        <w:pStyle w:val="Heading2"/>
        <w:numPr>
          <w:ilvl w:val="1"/>
          <w:numId w:val="2"/>
        </w:numPr>
        <w:tabs>
          <w:tab w:val="num" w:pos="0"/>
        </w:tabs>
        <w:ind w:left="576" w:hanging="576"/>
      </w:pPr>
      <w:bookmarkStart w:id="109" w:name="_Toc206336840"/>
      <w:bookmarkStart w:id="110" w:name="_Toc206942864"/>
      <w:r w:rsidRPr="00676B2C">
        <w:lastRenderedPageBreak/>
        <w:t>Module 1: Project Planning</w:t>
      </w:r>
      <w:bookmarkEnd w:id="109"/>
      <w:bookmarkEnd w:id="110"/>
    </w:p>
    <w:p w14:paraId="001C42D6" w14:textId="0398AD88" w:rsidR="00EC265D" w:rsidRPr="00676B2C" w:rsidRDefault="00EC265D" w:rsidP="00016D53">
      <w:pPr>
        <w:pStyle w:val="Heading3"/>
        <w:numPr>
          <w:ilvl w:val="2"/>
          <w:numId w:val="2"/>
        </w:numPr>
        <w:tabs>
          <w:tab w:val="num" w:pos="0"/>
        </w:tabs>
        <w:ind w:left="720"/>
      </w:pPr>
      <w:bookmarkStart w:id="111" w:name="_Toc206336841"/>
      <w:bookmarkStart w:id="112" w:name="_Toc206942865"/>
      <w:r w:rsidRPr="00676B2C">
        <w:t>Overview</w:t>
      </w:r>
      <w:bookmarkEnd w:id="111"/>
      <w:bookmarkEnd w:id="112"/>
    </w:p>
    <w:p w14:paraId="573CAD4F" w14:textId="77777777" w:rsidR="00EC265D" w:rsidRPr="00676B2C" w:rsidRDefault="00EC265D" w:rsidP="00EC265D">
      <w:r w:rsidRPr="00676B2C">
        <w:t xml:space="preserve">The project planning module server as the most foundational component of the system. The primary purpose of this module is to generate a detailed and well structed project plan using the user-provided software requirements as inputs via a pre-defined form in the system or via unstructured text files that the user already has. The generated plan is structured in a way that contains very important deliverables such as Executive Summary and Project Charter, Business Goals and Objectives, Work Breakdown Structure (WBS), Risk Assessment and Mitigation, Architecture Recommendation, Timeline and Sprint Plan, Resources and Team Structure, Budget Allocation, Quality and Governance Plan and Best Practices and Modern Trends. </w:t>
      </w:r>
    </w:p>
    <w:p w14:paraId="4DD197ED" w14:textId="77777777" w:rsidR="00EC265D" w:rsidRPr="00676B2C" w:rsidRDefault="00EC265D" w:rsidP="00EC265D">
      <w:r w:rsidRPr="00676B2C">
        <w:t xml:space="preserve">Within the overall system architecture, this module acts as the main entry point for automation. It sets the path for all the following processes, including ticket generation and code generation. By combining structured data processing, LLM based reasoning and multi-agent orchestration, this module transforms high level business ideas into actionable development tasks. </w:t>
      </w:r>
    </w:p>
    <w:p w14:paraId="7CBE3A5B" w14:textId="77777777" w:rsidR="00EC265D" w:rsidRPr="00676B2C" w:rsidRDefault="00EC265D" w:rsidP="00EC265D">
      <w:r w:rsidRPr="00676B2C">
        <w:t>One of the interesting features of this module is it’s support to iterative interaction. Users can refine the generated project plan by submitting feedback about the changes or additions or deletions they want to the current plan until they get a result with which they are satisfied. The feedbacks given by the users are directly given to the LLM for regeneration or specific updates. Additionally, the users can also use the feature of automated ticket generation that generates tickets based on the current plan, enabling seamless transition from planning to task management.</w:t>
      </w:r>
    </w:p>
    <w:p w14:paraId="28D1BE67" w14:textId="623B20B1" w:rsidR="00EC265D" w:rsidRPr="00676B2C" w:rsidRDefault="00EC265D" w:rsidP="00016D53">
      <w:pPr>
        <w:pStyle w:val="Heading3"/>
        <w:numPr>
          <w:ilvl w:val="2"/>
          <w:numId w:val="2"/>
        </w:numPr>
        <w:tabs>
          <w:tab w:val="num" w:pos="0"/>
        </w:tabs>
        <w:ind w:left="720"/>
      </w:pPr>
      <w:bookmarkStart w:id="113" w:name="_Toc206336842"/>
      <w:bookmarkStart w:id="114" w:name="_Toc206942866"/>
      <w:r w:rsidRPr="00676B2C">
        <w:t>Input Methods</w:t>
      </w:r>
      <w:bookmarkEnd w:id="113"/>
      <w:bookmarkEnd w:id="114"/>
    </w:p>
    <w:p w14:paraId="11824D50" w14:textId="77777777" w:rsidR="00EC265D" w:rsidRPr="00676B2C" w:rsidRDefault="00EC265D" w:rsidP="00EC265D">
      <w:r w:rsidRPr="00676B2C">
        <w:t xml:space="preserve">This module accepts two primary methods for collecting input from the users: </w:t>
      </w:r>
      <w:r w:rsidRPr="00676B2C">
        <w:rPr>
          <w:b/>
          <w:bCs/>
        </w:rPr>
        <w:t>form-based structured</w:t>
      </w:r>
      <w:r w:rsidRPr="00676B2C">
        <w:t xml:space="preserve"> </w:t>
      </w:r>
      <w:r w:rsidRPr="00676B2C">
        <w:rPr>
          <w:b/>
          <w:bCs/>
        </w:rPr>
        <w:t>input</w:t>
      </w:r>
      <w:r w:rsidRPr="00676B2C">
        <w:t xml:space="preserve"> and </w:t>
      </w:r>
      <w:r w:rsidRPr="00676B2C">
        <w:rPr>
          <w:b/>
          <w:bCs/>
        </w:rPr>
        <w:t>file-based unstructured input</w:t>
      </w:r>
      <w:r w:rsidRPr="00676B2C">
        <w:t xml:space="preserve"> enabling flexibility to the </w:t>
      </w:r>
      <w:r w:rsidRPr="00676B2C">
        <w:lastRenderedPageBreak/>
        <w:t>users to define the project requirements using either the interactive UI or by uploading a specification document.</w:t>
      </w:r>
    </w:p>
    <w:p w14:paraId="4EDCAC03" w14:textId="77777777" w:rsidR="00EC265D" w:rsidRPr="00676B2C" w:rsidRDefault="00EC265D" w:rsidP="00016D53">
      <w:pPr>
        <w:pStyle w:val="Heading4"/>
        <w:numPr>
          <w:ilvl w:val="3"/>
          <w:numId w:val="2"/>
        </w:numPr>
        <w:tabs>
          <w:tab w:val="num" w:pos="0"/>
        </w:tabs>
        <w:ind w:left="864" w:hanging="864"/>
        <w:rPr>
          <w:i w:val="0"/>
          <w:iCs w:val="0"/>
        </w:rPr>
      </w:pPr>
      <w:r w:rsidRPr="00676B2C">
        <w:rPr>
          <w:iCs w:val="0"/>
        </w:rPr>
        <w:t>Form-Based Structured Input</w:t>
      </w:r>
    </w:p>
    <w:p w14:paraId="02BFC08A" w14:textId="77777777" w:rsidR="00EC265D" w:rsidRPr="00676B2C" w:rsidRDefault="00EC265D" w:rsidP="00EC265D">
      <w:r w:rsidRPr="00676B2C">
        <w:t>This is a pre-defined form on the system’s UI that the users can leverage to enter their project ideas. The data that the form captures are as mentioned below:</w:t>
      </w:r>
    </w:p>
    <w:p w14:paraId="114A329F" w14:textId="77777777" w:rsidR="00EC265D" w:rsidRPr="00676B2C" w:rsidRDefault="00EC265D" w:rsidP="00EC265D">
      <w:pPr>
        <w:rPr>
          <w:b/>
          <w:bCs/>
        </w:rPr>
      </w:pPr>
      <w:r w:rsidRPr="00676B2C">
        <w:rPr>
          <w:b/>
          <w:bCs/>
        </w:rPr>
        <w:t>Project Overview Section:</w:t>
      </w:r>
    </w:p>
    <w:p w14:paraId="6684B1FD"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Project Name (*): </w:t>
      </w:r>
      <w:r w:rsidRPr="00676B2C">
        <w:rPr>
          <w:rFonts w:cs="Times New Roman"/>
        </w:rPr>
        <w:t>As the name suggests it is a plain text field where the user must enter a name for their Project. This is a mandatory field.</w:t>
      </w:r>
    </w:p>
    <w:p w14:paraId="0BAD188C"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Client or Stakeholder Name: </w:t>
      </w:r>
      <w:r w:rsidRPr="00676B2C">
        <w:rPr>
          <w:rFonts w:cs="Times New Roman"/>
        </w:rPr>
        <w:t>This field expects the name of the client or stakeholder the project is being developed for. It is a plain text field. This is not a mandatory field.</w:t>
      </w:r>
    </w:p>
    <w:p w14:paraId="0A9359FA"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Project Category: </w:t>
      </w:r>
      <w:r w:rsidRPr="00676B2C">
        <w:rPr>
          <w:rFonts w:cs="Times New Roman"/>
        </w:rPr>
        <w:t>Specifies the domain of the project. (e.g., Internal, Client facing).  This is a dropdown field. This is not a mandatory field.</w:t>
      </w:r>
    </w:p>
    <w:p w14:paraId="51EF7841"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Project Description (*): </w:t>
      </w:r>
      <w:r w:rsidRPr="00676B2C">
        <w:rPr>
          <w:rFonts w:cs="Times New Roman"/>
        </w:rPr>
        <w:t>A brief overview of the project’s purpose, goals, scope and any other essential data that can help LLM understand the requirements of the user properly and align with their vision. It is a plain text area for users to freely enter their requirements. This is a mandatory field.</w:t>
      </w:r>
    </w:p>
    <w:p w14:paraId="6AE52470" w14:textId="77777777" w:rsidR="00EC265D" w:rsidRPr="00676B2C" w:rsidRDefault="00EC265D" w:rsidP="00EC265D">
      <w:pPr>
        <w:rPr>
          <w:b/>
          <w:bCs/>
        </w:rPr>
      </w:pPr>
    </w:p>
    <w:p w14:paraId="240CD1F7" w14:textId="77777777" w:rsidR="00B0792D" w:rsidRDefault="00EC265D" w:rsidP="00B0792D">
      <w:pPr>
        <w:keepNext/>
        <w:jc w:val="center"/>
      </w:pPr>
      <w:r w:rsidRPr="00676B2C">
        <w:rPr>
          <w:b/>
          <w:bCs/>
          <w:noProof/>
        </w:rPr>
        <w:lastRenderedPageBreak/>
        <w:drawing>
          <wp:inline distT="0" distB="0" distL="0" distR="0" wp14:anchorId="59CDB704" wp14:editId="43F2F38A">
            <wp:extent cx="4897457" cy="4451985"/>
            <wp:effectExtent l="19050" t="19050" r="17780" b="247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0035" t="1423" r="7548" b="10025"/>
                    <a:stretch/>
                  </pic:blipFill>
                  <pic:spPr bwMode="auto">
                    <a:xfrm>
                      <a:off x="0" y="0"/>
                      <a:ext cx="4898467" cy="445290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1869B02" w14:textId="6F0CFA1A" w:rsidR="00EC265D" w:rsidRPr="00676B2C" w:rsidRDefault="00B0792D" w:rsidP="00B0792D">
      <w:pPr>
        <w:pStyle w:val="Caption"/>
        <w:jc w:val="center"/>
      </w:pPr>
      <w:bookmarkStart w:id="115" w:name="_Toc207743489"/>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2</w:t>
      </w:r>
      <w:r w:rsidR="001439CD">
        <w:fldChar w:fldCharType="end"/>
      </w:r>
      <w:r>
        <w:t xml:space="preserve">: </w:t>
      </w:r>
      <w:r w:rsidRPr="00CF5FFC">
        <w:t>Project Overview Section</w:t>
      </w:r>
      <w:bookmarkEnd w:id="115"/>
    </w:p>
    <w:p w14:paraId="43F556EC" w14:textId="77777777" w:rsidR="00EC265D" w:rsidRPr="00676B2C" w:rsidRDefault="00EC265D" w:rsidP="00EC265D">
      <w:pPr>
        <w:rPr>
          <w:b/>
          <w:bCs/>
        </w:rPr>
      </w:pPr>
      <w:r w:rsidRPr="00676B2C">
        <w:rPr>
          <w:b/>
          <w:bCs/>
        </w:rPr>
        <w:t>Timeline and Resources Section:</w:t>
      </w:r>
    </w:p>
    <w:p w14:paraId="3614623E"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State Date (*): </w:t>
      </w:r>
      <w:r w:rsidRPr="00676B2C">
        <w:rPr>
          <w:rFonts w:cs="Times New Roman"/>
        </w:rPr>
        <w:t xml:space="preserve">Captures the start date of the project. This field is required for scheduling. It is a typical date select field. This is a mandatory field. </w:t>
      </w:r>
    </w:p>
    <w:p w14:paraId="4709BB71"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Expected Duration: </w:t>
      </w:r>
      <w:r w:rsidRPr="00676B2C">
        <w:rPr>
          <w:rFonts w:cs="Times New Roman"/>
        </w:rPr>
        <w:t>Captures user’s expectation about when the project must be completed. This is a plain text which accepts only numbers with a dropdown indicating options such a days, weeks and months. This is not a mandatory field.</w:t>
      </w:r>
    </w:p>
    <w:p w14:paraId="5B68AC80"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Team Size: </w:t>
      </w:r>
      <w:r w:rsidRPr="00676B2C">
        <w:rPr>
          <w:rFonts w:cs="Times New Roman"/>
        </w:rPr>
        <w:t>This field expects the number of team members involved in the project execution. It is a plain text field that accepts only numbers. This is not a mandatory field.</w:t>
      </w:r>
    </w:p>
    <w:p w14:paraId="59AE8B28"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lastRenderedPageBreak/>
        <w:t xml:space="preserve">Budget in Euros (*): </w:t>
      </w:r>
      <w:r w:rsidRPr="00676B2C">
        <w:rPr>
          <w:rFonts w:cs="Times New Roman"/>
        </w:rPr>
        <w:t>This field captures the allocated financial resources for the project in terms of euros. It is a plain text field that accepts only numbers. This is a mandatory field.</w:t>
      </w:r>
    </w:p>
    <w:p w14:paraId="181D6383"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Team Experience: </w:t>
      </w:r>
      <w:r w:rsidRPr="00676B2C">
        <w:rPr>
          <w:rFonts w:cs="Times New Roman"/>
        </w:rPr>
        <w:t>This field captures the aggregate of the team’s experience. This is a dropdown with the options: Beginner, Intermediate and Advanced. This is not a mandatory field.</w:t>
      </w:r>
    </w:p>
    <w:p w14:paraId="3A7F543C" w14:textId="1488D220" w:rsidR="00EC265D" w:rsidRPr="00B0792D"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Team Location Type: </w:t>
      </w:r>
      <w:r w:rsidRPr="00676B2C">
        <w:rPr>
          <w:rFonts w:cs="Times New Roman"/>
        </w:rPr>
        <w:t>This is a field that is used to determine whether the team will be working onsite, remote or hybrid across regions. This is not a mandatory field.</w:t>
      </w:r>
    </w:p>
    <w:p w14:paraId="5FF1DE14" w14:textId="77777777" w:rsidR="00B0792D" w:rsidRPr="00676B2C" w:rsidRDefault="00B0792D" w:rsidP="00B0792D">
      <w:pPr>
        <w:pStyle w:val="List"/>
        <w:suppressAutoHyphens w:val="0"/>
        <w:spacing w:after="160"/>
        <w:rPr>
          <w:rFonts w:cs="Times New Roman"/>
          <w:b/>
          <w:bCs/>
        </w:rPr>
      </w:pPr>
    </w:p>
    <w:p w14:paraId="5CADFB62" w14:textId="77777777" w:rsidR="00B0792D" w:rsidRDefault="00EC265D" w:rsidP="00B0792D">
      <w:pPr>
        <w:keepNext/>
        <w:jc w:val="center"/>
      </w:pPr>
      <w:r w:rsidRPr="00676B2C">
        <w:rPr>
          <w:b/>
          <w:bCs/>
          <w:noProof/>
        </w:rPr>
        <w:drawing>
          <wp:inline distT="0" distB="0" distL="0" distR="0" wp14:anchorId="5A75BBDD" wp14:editId="71B4F91B">
            <wp:extent cx="5011144" cy="5149848"/>
            <wp:effectExtent l="19050" t="19050" r="18415" b="133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5783" r="4571"/>
                    <a:stretch/>
                  </pic:blipFill>
                  <pic:spPr bwMode="auto">
                    <a:xfrm>
                      <a:off x="0" y="0"/>
                      <a:ext cx="5024088" cy="516315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899E94E" w14:textId="3A1070A4" w:rsidR="00EC265D" w:rsidRPr="00B0792D" w:rsidRDefault="00B0792D" w:rsidP="00B0792D">
      <w:pPr>
        <w:pStyle w:val="Caption"/>
        <w:jc w:val="center"/>
        <w:rPr>
          <w:b w:val="0"/>
          <w:bCs w:val="0"/>
        </w:rPr>
      </w:pPr>
      <w:bookmarkStart w:id="116" w:name="_Toc207743490"/>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3</w:t>
      </w:r>
      <w:r w:rsidR="001439CD">
        <w:fldChar w:fldCharType="end"/>
      </w:r>
      <w:r>
        <w:t xml:space="preserve">: </w:t>
      </w:r>
      <w:r w:rsidRPr="001008FD">
        <w:t>Timeline &amp; Resources Section</w:t>
      </w:r>
      <w:bookmarkEnd w:id="116"/>
    </w:p>
    <w:p w14:paraId="53982608" w14:textId="77777777" w:rsidR="00EC265D" w:rsidRPr="00676B2C" w:rsidRDefault="00EC265D" w:rsidP="00EC265D">
      <w:pPr>
        <w:rPr>
          <w:b/>
          <w:bCs/>
        </w:rPr>
      </w:pPr>
    </w:p>
    <w:p w14:paraId="0EF7F2CD" w14:textId="77777777" w:rsidR="00EC265D" w:rsidRPr="00676B2C" w:rsidRDefault="00EC265D" w:rsidP="00EC265D">
      <w:pPr>
        <w:rPr>
          <w:b/>
          <w:bCs/>
        </w:rPr>
      </w:pPr>
      <w:r w:rsidRPr="00676B2C">
        <w:rPr>
          <w:b/>
          <w:bCs/>
        </w:rPr>
        <w:t>Technology Stack Section:</w:t>
      </w:r>
    </w:p>
    <w:p w14:paraId="592A598B" w14:textId="77777777" w:rsidR="00EC265D" w:rsidRPr="00676B2C" w:rsidRDefault="00EC265D" w:rsidP="00EC265D">
      <w:r w:rsidRPr="00676B2C">
        <w:t>All the fields in this section are multiple checkboxes and non-mandatory. The user can either select more than one option in which case the LLM will determine the most well-suited technology for their project. If the user does not select any of the options, the LLM will make a decision for the project based on the agent inputs.</w:t>
      </w:r>
    </w:p>
    <w:p w14:paraId="48BA16BE"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Frontend Technologies: </w:t>
      </w:r>
      <w:r w:rsidRPr="00676B2C">
        <w:rPr>
          <w:rFonts w:cs="Times New Roman"/>
        </w:rPr>
        <w:t>The users can select the most advanced frontend frameworks that they prefer. The available options are React, Angular and Vue.js.</w:t>
      </w:r>
    </w:p>
    <w:p w14:paraId="26074A6C"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Backend Technologies: </w:t>
      </w:r>
      <w:r w:rsidRPr="00676B2C">
        <w:rPr>
          <w:rFonts w:cs="Times New Roman"/>
        </w:rPr>
        <w:t>The users can select the most advanced backend frameworks that they prefer. The available options are Node.js, C#/.Net and Go.</w:t>
      </w:r>
    </w:p>
    <w:p w14:paraId="00BECB15"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Database Technologies: </w:t>
      </w:r>
      <w:r w:rsidRPr="00676B2C">
        <w:rPr>
          <w:rFonts w:cs="Times New Roman"/>
        </w:rPr>
        <w:t>The users can select the most advanced database frameworks that they prefer. The available options are SQL, MongoDb and Firebase.</w:t>
      </w:r>
    </w:p>
    <w:p w14:paraId="3281A0CC"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Cloud Technologies: </w:t>
      </w:r>
      <w:r w:rsidRPr="00676B2C">
        <w:rPr>
          <w:rFonts w:cs="Times New Roman"/>
        </w:rPr>
        <w:t>The users can select the most advanced cloud frameworks that they prefer. The available options are AWS, Azure and Google Cloud.</w:t>
      </w:r>
    </w:p>
    <w:p w14:paraId="3202867B"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DevOps Technologies: </w:t>
      </w:r>
      <w:r w:rsidRPr="00676B2C">
        <w:rPr>
          <w:rFonts w:cs="Times New Roman"/>
        </w:rPr>
        <w:t>The users can select the most advanced DevOps frameworks that they prefer. The available options are Docker, Kubernetes and Jenkins.</w:t>
      </w:r>
    </w:p>
    <w:p w14:paraId="25EDEFE5"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Design Tools: </w:t>
      </w:r>
      <w:r w:rsidRPr="00676B2C">
        <w:rPr>
          <w:rFonts w:cs="Times New Roman"/>
        </w:rPr>
        <w:t>The users can select the most advanced design tools that they prefer. The available options are Figma and Adobe XD.</w:t>
      </w:r>
    </w:p>
    <w:p w14:paraId="3418DFCC" w14:textId="77777777" w:rsidR="00EC265D" w:rsidRPr="00676B2C" w:rsidRDefault="00EC265D" w:rsidP="00016D53">
      <w:pPr>
        <w:pStyle w:val="List"/>
        <w:numPr>
          <w:ilvl w:val="0"/>
          <w:numId w:val="10"/>
        </w:numPr>
        <w:suppressAutoHyphens w:val="0"/>
        <w:spacing w:after="160"/>
        <w:rPr>
          <w:rFonts w:cs="Times New Roman"/>
          <w:b/>
          <w:bCs/>
        </w:rPr>
      </w:pPr>
      <w:r w:rsidRPr="00676B2C">
        <w:rPr>
          <w:rFonts w:cs="Times New Roman"/>
          <w:b/>
          <w:bCs/>
        </w:rPr>
        <w:t xml:space="preserve">Other Technologies: </w:t>
      </w:r>
      <w:r w:rsidRPr="00676B2C">
        <w:rPr>
          <w:rFonts w:cs="Times New Roman"/>
        </w:rPr>
        <w:t>This is a plain text where the user can enter any other technologies that they prefer such as AI integration or libraries such as Material UI etc.</w:t>
      </w:r>
    </w:p>
    <w:p w14:paraId="32511546" w14:textId="77777777" w:rsidR="00B0792D" w:rsidRDefault="00EC265D" w:rsidP="00B0792D">
      <w:pPr>
        <w:keepNext/>
        <w:jc w:val="center"/>
      </w:pPr>
      <w:r w:rsidRPr="00676B2C">
        <w:rPr>
          <w:noProof/>
        </w:rPr>
        <w:lastRenderedPageBreak/>
        <w:drawing>
          <wp:inline distT="0" distB="0" distL="0" distR="0" wp14:anchorId="46C56942" wp14:editId="1E63EAE9">
            <wp:extent cx="4942564" cy="4989830"/>
            <wp:effectExtent l="19050" t="19050" r="10795" b="203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94265" cy="5042025"/>
                    </a:xfrm>
                    <a:prstGeom prst="rect">
                      <a:avLst/>
                    </a:prstGeom>
                    <a:ln>
                      <a:solidFill>
                        <a:schemeClr val="tx1"/>
                      </a:solidFill>
                    </a:ln>
                  </pic:spPr>
                </pic:pic>
              </a:graphicData>
            </a:graphic>
          </wp:inline>
        </w:drawing>
      </w:r>
    </w:p>
    <w:p w14:paraId="394E6EC3" w14:textId="1C407A3E" w:rsidR="00EC265D" w:rsidRPr="00676B2C" w:rsidRDefault="00B0792D" w:rsidP="00B0792D">
      <w:pPr>
        <w:pStyle w:val="Caption"/>
        <w:jc w:val="center"/>
      </w:pPr>
      <w:bookmarkStart w:id="117" w:name="_Toc207743491"/>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4</w:t>
      </w:r>
      <w:r w:rsidR="001439CD">
        <w:fldChar w:fldCharType="end"/>
      </w:r>
      <w:r>
        <w:t xml:space="preserve">: </w:t>
      </w:r>
      <w:r w:rsidRPr="00E97E3D">
        <w:t>Technology Stack Section</w:t>
      </w:r>
      <w:bookmarkEnd w:id="117"/>
    </w:p>
    <w:p w14:paraId="2EF007E7" w14:textId="77777777" w:rsidR="00EC265D" w:rsidRPr="00676B2C" w:rsidRDefault="00EC265D" w:rsidP="00016D53">
      <w:pPr>
        <w:pStyle w:val="Heading4"/>
        <w:numPr>
          <w:ilvl w:val="3"/>
          <w:numId w:val="2"/>
        </w:numPr>
        <w:tabs>
          <w:tab w:val="num" w:pos="0"/>
        </w:tabs>
        <w:ind w:left="864" w:hanging="864"/>
        <w:rPr>
          <w:i w:val="0"/>
          <w:iCs w:val="0"/>
        </w:rPr>
      </w:pPr>
      <w:r w:rsidRPr="00676B2C">
        <w:rPr>
          <w:iCs w:val="0"/>
        </w:rPr>
        <w:t>File-based Unstructured Input</w:t>
      </w:r>
    </w:p>
    <w:p w14:paraId="496C05E7" w14:textId="77777777" w:rsidR="00EC265D" w:rsidRPr="00676B2C" w:rsidRDefault="00EC265D" w:rsidP="00EC265D">
      <w:r w:rsidRPr="00676B2C">
        <w:t>As an alternate to the pre-defined form, the users can upload unstructured requirement documents. These files can be in different forms such as .txt, .pdf and .docx. These files may contain business goals, technical expectation or natural language description of the requirements they have for their desired project. Once uploaded and submitted the following process is carried on the uploaded file:</w:t>
      </w:r>
    </w:p>
    <w:p w14:paraId="502B58B7" w14:textId="77777777" w:rsidR="00EC265D" w:rsidRPr="00676B2C" w:rsidRDefault="00EC265D" w:rsidP="00016D53">
      <w:pPr>
        <w:pStyle w:val="List"/>
        <w:numPr>
          <w:ilvl w:val="0"/>
          <w:numId w:val="11"/>
        </w:numPr>
        <w:suppressAutoHyphens w:val="0"/>
        <w:spacing w:after="160"/>
        <w:rPr>
          <w:rFonts w:cs="Times New Roman"/>
        </w:rPr>
      </w:pPr>
      <w:r w:rsidRPr="00676B2C">
        <w:rPr>
          <w:rFonts w:cs="Times New Roman"/>
        </w:rPr>
        <w:t>The file is parsed using a backend service</w:t>
      </w:r>
    </w:p>
    <w:p w14:paraId="29F7509B" w14:textId="77777777" w:rsidR="00EC265D" w:rsidRPr="00676B2C" w:rsidRDefault="00EC265D" w:rsidP="00016D53">
      <w:pPr>
        <w:pStyle w:val="List"/>
        <w:numPr>
          <w:ilvl w:val="0"/>
          <w:numId w:val="11"/>
        </w:numPr>
        <w:suppressAutoHyphens w:val="0"/>
        <w:spacing w:after="160"/>
        <w:rPr>
          <w:rFonts w:cs="Times New Roman"/>
        </w:rPr>
      </w:pPr>
      <w:r w:rsidRPr="00676B2C">
        <w:rPr>
          <w:rFonts w:cs="Times New Roman"/>
        </w:rPr>
        <w:t>The text is extracted and cleaned if necessary</w:t>
      </w:r>
    </w:p>
    <w:p w14:paraId="0FDC01E9" w14:textId="77777777" w:rsidR="00EC265D" w:rsidRPr="00676B2C" w:rsidRDefault="00EC265D" w:rsidP="00016D53">
      <w:pPr>
        <w:pStyle w:val="List"/>
        <w:numPr>
          <w:ilvl w:val="0"/>
          <w:numId w:val="11"/>
        </w:numPr>
        <w:suppressAutoHyphens w:val="0"/>
        <w:spacing w:after="160"/>
        <w:rPr>
          <w:rFonts w:cs="Times New Roman"/>
        </w:rPr>
      </w:pPr>
      <w:r w:rsidRPr="00676B2C">
        <w:rPr>
          <w:rFonts w:cs="Times New Roman"/>
        </w:rPr>
        <w:lastRenderedPageBreak/>
        <w:t>The content extracted from the file is forwarded to a data normalization pipeline (described in section 3.4.3)</w:t>
      </w:r>
    </w:p>
    <w:p w14:paraId="0641F295" w14:textId="77777777" w:rsidR="00EC265D" w:rsidRPr="00676B2C" w:rsidRDefault="00EC265D" w:rsidP="00EC265D">
      <w:r w:rsidRPr="00676B2C">
        <w:t>This method of input is useful for users who have their requirements documented in a file and do not prefer to fill a form. Also note that the current system does not take images into consideration. Only files through which text can be extracted are parsed.</w:t>
      </w:r>
    </w:p>
    <w:p w14:paraId="2B03F4AE" w14:textId="77777777" w:rsidR="00EC265D" w:rsidRPr="00676B2C" w:rsidRDefault="00EC265D" w:rsidP="00016D53">
      <w:pPr>
        <w:pStyle w:val="Heading4"/>
        <w:numPr>
          <w:ilvl w:val="3"/>
          <w:numId w:val="2"/>
        </w:numPr>
        <w:tabs>
          <w:tab w:val="num" w:pos="0"/>
        </w:tabs>
        <w:ind w:left="864" w:hanging="864"/>
        <w:rPr>
          <w:i w:val="0"/>
          <w:iCs w:val="0"/>
        </w:rPr>
      </w:pPr>
      <w:r w:rsidRPr="00676B2C">
        <w:rPr>
          <w:iCs w:val="0"/>
        </w:rPr>
        <w:t>Input Validation and Schema Enforcement</w:t>
      </w:r>
    </w:p>
    <w:p w14:paraId="51CE73AD" w14:textId="77777777" w:rsidR="00EC265D" w:rsidRPr="00676B2C" w:rsidRDefault="00EC265D" w:rsidP="00EC265D">
      <w:r w:rsidRPr="00676B2C">
        <w:t>All inputs irrespective or structured or unstructured are validated against a unified schema using Pydantic on the FastAPI backend. The validation schema enforces:</w:t>
      </w:r>
    </w:p>
    <w:p w14:paraId="7838A416" w14:textId="77777777" w:rsidR="00EC265D" w:rsidRPr="00676B2C" w:rsidRDefault="00EC265D" w:rsidP="00016D53">
      <w:pPr>
        <w:pStyle w:val="List"/>
        <w:numPr>
          <w:ilvl w:val="0"/>
          <w:numId w:val="12"/>
        </w:numPr>
        <w:suppressAutoHyphens w:val="0"/>
        <w:spacing w:after="160"/>
        <w:rPr>
          <w:rFonts w:cs="Times New Roman"/>
        </w:rPr>
      </w:pPr>
      <w:r w:rsidRPr="00676B2C">
        <w:rPr>
          <w:rFonts w:cs="Times New Roman"/>
        </w:rPr>
        <w:t>Required fields (for form inputs)</w:t>
      </w:r>
    </w:p>
    <w:p w14:paraId="2FFBE3F1" w14:textId="77777777" w:rsidR="00EC265D" w:rsidRPr="00676B2C" w:rsidRDefault="00EC265D" w:rsidP="00016D53">
      <w:pPr>
        <w:pStyle w:val="List"/>
        <w:numPr>
          <w:ilvl w:val="0"/>
          <w:numId w:val="12"/>
        </w:numPr>
        <w:suppressAutoHyphens w:val="0"/>
        <w:spacing w:after="160"/>
        <w:rPr>
          <w:rFonts w:cs="Times New Roman"/>
        </w:rPr>
      </w:pPr>
      <w:r w:rsidRPr="00676B2C">
        <w:rPr>
          <w:rFonts w:cs="Times New Roman"/>
        </w:rPr>
        <w:t>Supported file types</w:t>
      </w:r>
    </w:p>
    <w:p w14:paraId="6D646971" w14:textId="77777777" w:rsidR="00EC265D" w:rsidRPr="00676B2C" w:rsidRDefault="00EC265D" w:rsidP="00016D53">
      <w:pPr>
        <w:pStyle w:val="List"/>
        <w:numPr>
          <w:ilvl w:val="0"/>
          <w:numId w:val="12"/>
        </w:numPr>
        <w:suppressAutoHyphens w:val="0"/>
        <w:spacing w:after="160"/>
        <w:rPr>
          <w:rFonts w:cs="Times New Roman"/>
        </w:rPr>
      </w:pPr>
      <w:r w:rsidRPr="00676B2C">
        <w:rPr>
          <w:rFonts w:cs="Times New Roman"/>
        </w:rPr>
        <w:t>Acceptable value types (lists, string, enums)</w:t>
      </w:r>
    </w:p>
    <w:p w14:paraId="402E0C89" w14:textId="77777777" w:rsidR="00EC265D" w:rsidRPr="00676B2C" w:rsidRDefault="00EC265D" w:rsidP="00016D53">
      <w:pPr>
        <w:pStyle w:val="List"/>
        <w:numPr>
          <w:ilvl w:val="0"/>
          <w:numId w:val="12"/>
        </w:numPr>
        <w:suppressAutoHyphens w:val="0"/>
        <w:spacing w:after="160"/>
        <w:rPr>
          <w:rFonts w:cs="Times New Roman"/>
        </w:rPr>
      </w:pPr>
      <w:r w:rsidRPr="00676B2C">
        <w:rPr>
          <w:rFonts w:cs="Times New Roman"/>
        </w:rPr>
        <w:t>Character limits to avoid prompt overflows</w:t>
      </w:r>
    </w:p>
    <w:p w14:paraId="41A3C09B" w14:textId="77777777" w:rsidR="00EC265D" w:rsidRPr="00676B2C" w:rsidRDefault="00EC265D" w:rsidP="00EC265D">
      <w:r w:rsidRPr="00676B2C">
        <w:t>Any input that does not adhere to these validation rules is rejected and a descriptive error message returned to the frontend so that any normal user might understand what went wrong and how to fix it.</w:t>
      </w:r>
    </w:p>
    <w:p w14:paraId="4220D62C" w14:textId="528931B2" w:rsidR="00EC265D" w:rsidRPr="00676B2C" w:rsidRDefault="00EC265D" w:rsidP="00016D53">
      <w:pPr>
        <w:pStyle w:val="Heading3"/>
        <w:numPr>
          <w:ilvl w:val="2"/>
          <w:numId w:val="2"/>
        </w:numPr>
        <w:tabs>
          <w:tab w:val="num" w:pos="0"/>
        </w:tabs>
        <w:ind w:left="720"/>
      </w:pPr>
      <w:bookmarkStart w:id="118" w:name="_Toc206336843"/>
      <w:bookmarkStart w:id="119" w:name="_Toc206942867"/>
      <w:r w:rsidRPr="00676B2C">
        <w:t>Data Normalization</w:t>
      </w:r>
      <w:bookmarkEnd w:id="118"/>
      <w:bookmarkEnd w:id="119"/>
    </w:p>
    <w:p w14:paraId="00C523FD" w14:textId="77777777" w:rsidR="00EC265D" w:rsidRPr="00676B2C" w:rsidRDefault="00EC265D" w:rsidP="00EC265D">
      <w:r w:rsidRPr="00676B2C">
        <w:t>The data normalization is one of the most important stages which is responsible to transforming the user input irrespective of whether it is structured or unstructured into a unified format that can be further processed by the CrewAI agents and LLMs. This makes sure that all the further module work with a consistent and semantically rich representation of the user’s requirements, regardless of the original input source.</w:t>
      </w:r>
    </w:p>
    <w:p w14:paraId="260257C2" w14:textId="77777777" w:rsidR="00EC265D" w:rsidRPr="00676B2C" w:rsidRDefault="00EC265D" w:rsidP="00016D53">
      <w:pPr>
        <w:pStyle w:val="Heading4"/>
        <w:numPr>
          <w:ilvl w:val="3"/>
          <w:numId w:val="2"/>
        </w:numPr>
        <w:tabs>
          <w:tab w:val="num" w:pos="0"/>
        </w:tabs>
        <w:ind w:left="864" w:hanging="864"/>
        <w:rPr>
          <w:i w:val="0"/>
          <w:iCs w:val="0"/>
        </w:rPr>
      </w:pPr>
      <w:r w:rsidRPr="00676B2C">
        <w:rPr>
          <w:iCs w:val="0"/>
        </w:rPr>
        <w:t>Input Sources</w:t>
      </w:r>
    </w:p>
    <w:p w14:paraId="42ED85D1" w14:textId="4CF81C25" w:rsidR="00EC265D" w:rsidRDefault="00EC265D" w:rsidP="00EC265D">
      <w:r w:rsidRPr="00676B2C">
        <w:t>User inputs are acquired using 2 channels in the frontend and submitted to separate backend routes:</w:t>
      </w:r>
    </w:p>
    <w:p w14:paraId="655C8849" w14:textId="1507A723" w:rsidR="002C4EE9" w:rsidRDefault="002C4EE9" w:rsidP="00EC265D"/>
    <w:p w14:paraId="61A3AE7F" w14:textId="77777777" w:rsidR="002C4EE9" w:rsidRPr="00676B2C" w:rsidRDefault="002C4EE9" w:rsidP="00EC265D"/>
    <w:p w14:paraId="2D338E30" w14:textId="77777777" w:rsidR="00EC265D" w:rsidRPr="00676B2C" w:rsidRDefault="00EC265D" w:rsidP="00016D53">
      <w:pPr>
        <w:pStyle w:val="List"/>
        <w:numPr>
          <w:ilvl w:val="0"/>
          <w:numId w:val="13"/>
        </w:numPr>
        <w:suppressAutoHyphens w:val="0"/>
        <w:spacing w:after="160"/>
        <w:rPr>
          <w:rFonts w:cs="Times New Roman"/>
        </w:rPr>
      </w:pPr>
      <w:r w:rsidRPr="00676B2C">
        <w:rPr>
          <w:rFonts w:cs="Times New Roman"/>
          <w:b/>
          <w:bCs/>
        </w:rPr>
        <w:lastRenderedPageBreak/>
        <w:t>Structured Form Input:</w:t>
      </w:r>
    </w:p>
    <w:p w14:paraId="678BF268" w14:textId="67A4ED80" w:rsidR="00EC265D" w:rsidRPr="00676B2C" w:rsidRDefault="00EC265D" w:rsidP="002C4EE9">
      <w:pPr>
        <w:ind w:left="1077"/>
      </w:pPr>
      <w:r w:rsidRPr="00676B2C">
        <w:t xml:space="preserve">Data is collected through a multiple form UI form and is mapped directly to a FastAPI </w:t>
      </w:r>
      <w:r w:rsidRPr="00676B2C">
        <w:rPr>
          <w:b/>
          <w:bCs/>
          <w:i/>
          <w:iCs/>
        </w:rPr>
        <w:t>ProjectInput</w:t>
      </w:r>
      <w:r w:rsidRPr="00676B2C">
        <w:t xml:space="preserve"> model. These fields include project name, duration, tech stack selection and stakeholder information.</w:t>
      </w:r>
    </w:p>
    <w:p w14:paraId="7EDF6D9F" w14:textId="77777777" w:rsidR="00EC265D" w:rsidRPr="00676B2C" w:rsidRDefault="00EC265D" w:rsidP="00016D53">
      <w:pPr>
        <w:pStyle w:val="List"/>
        <w:numPr>
          <w:ilvl w:val="0"/>
          <w:numId w:val="13"/>
        </w:numPr>
        <w:suppressAutoHyphens w:val="0"/>
        <w:spacing w:after="160"/>
        <w:rPr>
          <w:rFonts w:cs="Times New Roman"/>
        </w:rPr>
      </w:pPr>
      <w:r w:rsidRPr="00676B2C">
        <w:rPr>
          <w:rFonts w:cs="Times New Roman"/>
          <w:b/>
          <w:bCs/>
        </w:rPr>
        <w:t>Unstructured File Input</w:t>
      </w:r>
    </w:p>
    <w:p w14:paraId="5C7D77E7" w14:textId="77777777" w:rsidR="00EC265D" w:rsidRPr="00676B2C" w:rsidRDefault="00EC265D" w:rsidP="00EC265D">
      <w:pPr>
        <w:ind w:left="1080"/>
      </w:pPr>
      <w:r w:rsidRPr="00676B2C">
        <w:t xml:space="preserve">The text content is extracted from the files uploaded by the user in the form of </w:t>
      </w:r>
      <w:r w:rsidRPr="00676B2C">
        <w:rPr>
          <w:b/>
          <w:bCs/>
          <w:i/>
          <w:iCs/>
        </w:rPr>
        <w:t>.txt, .dox</w:t>
      </w:r>
      <w:r w:rsidRPr="00676B2C">
        <w:t xml:space="preserve"> or </w:t>
      </w:r>
      <w:r w:rsidRPr="00676B2C">
        <w:rPr>
          <w:b/>
          <w:bCs/>
          <w:i/>
          <w:iCs/>
        </w:rPr>
        <w:t>.pdf</w:t>
      </w:r>
      <w:r w:rsidRPr="00676B2C">
        <w:t xml:space="preserve"> files on the frontend and then submitted to the backend as a raw text payload (e.g., {“text”: “…”}), preserving the natural language format written by the user.</w:t>
      </w:r>
    </w:p>
    <w:p w14:paraId="546DBE98" w14:textId="77777777" w:rsidR="00EC265D" w:rsidRPr="00676B2C" w:rsidRDefault="00EC265D" w:rsidP="00016D53">
      <w:pPr>
        <w:pStyle w:val="Heading4"/>
        <w:numPr>
          <w:ilvl w:val="3"/>
          <w:numId w:val="2"/>
        </w:numPr>
        <w:tabs>
          <w:tab w:val="num" w:pos="0"/>
        </w:tabs>
        <w:ind w:left="864" w:hanging="864"/>
        <w:rPr>
          <w:i w:val="0"/>
          <w:iCs w:val="0"/>
        </w:rPr>
      </w:pPr>
      <w:r w:rsidRPr="00676B2C">
        <w:rPr>
          <w:iCs w:val="0"/>
        </w:rPr>
        <w:t>Normalization Process</w:t>
      </w:r>
    </w:p>
    <w:p w14:paraId="1135B9B8" w14:textId="77777777" w:rsidR="00EC265D" w:rsidRPr="00676B2C" w:rsidRDefault="00EC265D" w:rsidP="00EC265D">
      <w:r w:rsidRPr="00676B2C">
        <w:t>The system uses different paths to normalize an input based on the type of the input:</w:t>
      </w:r>
    </w:p>
    <w:p w14:paraId="55227BEB" w14:textId="77777777" w:rsidR="00EC265D" w:rsidRPr="00676B2C" w:rsidRDefault="00EC265D" w:rsidP="00016D53">
      <w:pPr>
        <w:pStyle w:val="List"/>
        <w:numPr>
          <w:ilvl w:val="0"/>
          <w:numId w:val="13"/>
        </w:numPr>
        <w:suppressAutoHyphens w:val="0"/>
        <w:spacing w:after="160"/>
        <w:rPr>
          <w:rFonts w:cs="Times New Roman"/>
          <w:b/>
          <w:bCs/>
        </w:rPr>
      </w:pPr>
      <w:r w:rsidRPr="00676B2C">
        <w:rPr>
          <w:rFonts w:cs="Times New Roman"/>
          <w:b/>
          <w:bCs/>
        </w:rPr>
        <w:t xml:space="preserve">Structured Input Pathway (Form </w:t>
      </w:r>
      <w:r w:rsidRPr="00676B2C">
        <w:rPr>
          <w:rFonts w:cs="Times New Roman"/>
        </w:rPr>
        <w:t xml:space="preserve">→ </w:t>
      </w:r>
      <w:r w:rsidRPr="00676B2C">
        <w:rPr>
          <w:rFonts w:cs="Times New Roman"/>
          <w:b/>
          <w:bCs/>
          <w:i/>
          <w:iCs/>
        </w:rPr>
        <w:t>/api/generate-project-plan</w:t>
      </w:r>
      <w:r w:rsidRPr="00676B2C">
        <w:rPr>
          <w:rFonts w:cs="Times New Roman"/>
          <w:b/>
          <w:bCs/>
        </w:rPr>
        <w:t xml:space="preserve">): </w:t>
      </w:r>
    </w:p>
    <w:p w14:paraId="26F8C96E" w14:textId="77777777" w:rsidR="00EC265D" w:rsidRPr="00676B2C" w:rsidRDefault="00EC265D" w:rsidP="00016D53">
      <w:pPr>
        <w:pStyle w:val="List"/>
        <w:numPr>
          <w:ilvl w:val="1"/>
          <w:numId w:val="13"/>
        </w:numPr>
        <w:suppressAutoHyphens w:val="0"/>
        <w:spacing w:after="160"/>
        <w:rPr>
          <w:rFonts w:cs="Times New Roman"/>
          <w:b/>
          <w:bCs/>
        </w:rPr>
      </w:pPr>
      <w:r w:rsidRPr="00676B2C">
        <w:rPr>
          <w:rFonts w:cs="Times New Roman"/>
        </w:rPr>
        <w:t xml:space="preserve">Data arrives as a validated </w:t>
      </w:r>
      <w:r w:rsidRPr="00676B2C">
        <w:rPr>
          <w:rFonts w:cs="Times New Roman"/>
          <w:b/>
          <w:bCs/>
          <w:i/>
          <w:iCs/>
        </w:rPr>
        <w:t xml:space="preserve">ProjectInput </w:t>
      </w:r>
      <w:r w:rsidRPr="00676B2C">
        <w:rPr>
          <w:rFonts w:cs="Times New Roman"/>
          <w:i/>
          <w:iCs/>
        </w:rPr>
        <w:t>Pydantic model</w:t>
      </w:r>
    </w:p>
    <w:p w14:paraId="31543962" w14:textId="77777777" w:rsidR="00EC265D" w:rsidRPr="00676B2C" w:rsidRDefault="00EC265D" w:rsidP="00016D53">
      <w:pPr>
        <w:pStyle w:val="List"/>
        <w:numPr>
          <w:ilvl w:val="1"/>
          <w:numId w:val="13"/>
        </w:numPr>
        <w:suppressAutoHyphens w:val="0"/>
        <w:spacing w:after="160"/>
        <w:rPr>
          <w:rFonts w:cs="Times New Roman"/>
          <w:b/>
          <w:bCs/>
        </w:rPr>
      </w:pPr>
      <w:r w:rsidRPr="00676B2C">
        <w:rPr>
          <w:rFonts w:cs="Times New Roman"/>
        </w:rPr>
        <w:t xml:space="preserve">This data is fed into </w:t>
      </w:r>
      <w:r w:rsidRPr="00676B2C">
        <w:rPr>
          <w:rFonts w:cs="Times New Roman"/>
          <w:b/>
          <w:bCs/>
          <w:i/>
          <w:iCs/>
        </w:rPr>
        <w:t xml:space="preserve">build_crew() </w:t>
      </w:r>
      <w:r w:rsidRPr="00676B2C">
        <w:rPr>
          <w:rFonts w:cs="Times New Roman"/>
        </w:rPr>
        <w:t>a function used to construct a task-oriented CrewAI pipeline with relevant agents.</w:t>
      </w:r>
    </w:p>
    <w:p w14:paraId="072A35D4" w14:textId="77777777" w:rsidR="00EC265D" w:rsidRPr="00676B2C" w:rsidRDefault="00EC265D" w:rsidP="00016D53">
      <w:pPr>
        <w:pStyle w:val="List"/>
        <w:numPr>
          <w:ilvl w:val="1"/>
          <w:numId w:val="13"/>
        </w:numPr>
        <w:suppressAutoHyphens w:val="0"/>
        <w:spacing w:after="160"/>
        <w:rPr>
          <w:rFonts w:cs="Times New Roman"/>
          <w:b/>
          <w:bCs/>
        </w:rPr>
      </w:pPr>
      <w:r w:rsidRPr="00676B2C">
        <w:rPr>
          <w:rFonts w:cs="Times New Roman"/>
        </w:rPr>
        <w:t xml:space="preserve">The outputs generated by the agents is combined into a high-level prompt using </w:t>
      </w:r>
      <w:r w:rsidRPr="00676B2C">
        <w:rPr>
          <w:rFonts w:cs="Times New Roman"/>
          <w:b/>
          <w:bCs/>
          <w:i/>
          <w:iCs/>
        </w:rPr>
        <w:t>build_prompt_from_agents()</w:t>
      </w:r>
      <w:r w:rsidRPr="00676B2C">
        <w:rPr>
          <w:rFonts w:cs="Times New Roman"/>
          <w:i/>
          <w:iCs/>
        </w:rPr>
        <w:t>.</w:t>
      </w:r>
    </w:p>
    <w:p w14:paraId="795FB598" w14:textId="77777777" w:rsidR="00EC265D" w:rsidRPr="00676B2C" w:rsidRDefault="00EC265D" w:rsidP="00016D53">
      <w:pPr>
        <w:pStyle w:val="List"/>
        <w:numPr>
          <w:ilvl w:val="0"/>
          <w:numId w:val="13"/>
        </w:numPr>
        <w:suppressAutoHyphens w:val="0"/>
        <w:spacing w:after="160"/>
        <w:rPr>
          <w:rFonts w:cs="Times New Roman"/>
          <w:b/>
          <w:bCs/>
        </w:rPr>
      </w:pPr>
      <w:r w:rsidRPr="00676B2C">
        <w:rPr>
          <w:rFonts w:cs="Times New Roman"/>
          <w:b/>
          <w:bCs/>
        </w:rPr>
        <w:t xml:space="preserve">Unstructured Input Pathway (File → text input, not yet formalized in backend): </w:t>
      </w:r>
    </w:p>
    <w:p w14:paraId="67C66F2B" w14:textId="07457DEA" w:rsidR="00EC265D" w:rsidRPr="00676B2C" w:rsidRDefault="00E24DAD" w:rsidP="00016D53">
      <w:pPr>
        <w:pStyle w:val="List"/>
        <w:numPr>
          <w:ilvl w:val="1"/>
          <w:numId w:val="13"/>
        </w:numPr>
        <w:suppressAutoHyphens w:val="0"/>
        <w:spacing w:after="160"/>
        <w:rPr>
          <w:rFonts w:cs="Times New Roman"/>
          <w:b/>
          <w:bCs/>
        </w:rPr>
      </w:pPr>
      <w:r>
        <w:rPr>
          <w:rFonts w:cs="Times New Roman"/>
        </w:rPr>
        <w:t>call_llm_to_extract_json_from_free_text()</w:t>
      </w:r>
      <w:r>
        <w:rPr>
          <w:rFonts w:cs="Times New Roman"/>
        </w:rPr>
        <w:t xml:space="preserve"> was used to parse raw free-text briefs.</w:t>
      </w:r>
    </w:p>
    <w:p w14:paraId="42A3B4A4" w14:textId="2BF4B691" w:rsidR="00EC265D" w:rsidRPr="00676B2C" w:rsidRDefault="00E24DAD" w:rsidP="00016D53">
      <w:pPr>
        <w:pStyle w:val="List"/>
        <w:numPr>
          <w:ilvl w:val="1"/>
          <w:numId w:val="13"/>
        </w:numPr>
        <w:suppressAutoHyphens w:val="0"/>
        <w:spacing w:after="160"/>
        <w:rPr>
          <w:rFonts w:cs="Times New Roman"/>
          <w:b/>
          <w:bCs/>
        </w:rPr>
      </w:pPr>
      <w:r w:rsidRPr="00E24DAD">
        <w:rPr>
          <w:rFonts w:cs="Times New Roman"/>
        </w:rPr>
        <w:t>The extracted content is cleaned and validated into a ProjectInput model</w:t>
      </w:r>
      <w:r>
        <w:rPr>
          <w:rFonts w:cs="Times New Roman"/>
        </w:rPr>
        <w:t>.</w:t>
      </w:r>
    </w:p>
    <w:p w14:paraId="3EF2C69A" w14:textId="77777777" w:rsidR="00E24DAD" w:rsidRPr="00676B2C" w:rsidRDefault="00E24DAD" w:rsidP="00E24DAD">
      <w:pPr>
        <w:pStyle w:val="List"/>
        <w:numPr>
          <w:ilvl w:val="1"/>
          <w:numId w:val="13"/>
        </w:numPr>
        <w:suppressAutoHyphens w:val="0"/>
        <w:spacing w:after="160"/>
        <w:rPr>
          <w:rFonts w:cs="Times New Roman"/>
          <w:b/>
          <w:bCs/>
        </w:rPr>
      </w:pPr>
      <w:r w:rsidRPr="00676B2C">
        <w:rPr>
          <w:rFonts w:cs="Times New Roman"/>
        </w:rPr>
        <w:t xml:space="preserve">This data is fed into </w:t>
      </w:r>
      <w:r w:rsidRPr="00676B2C">
        <w:rPr>
          <w:rFonts w:cs="Times New Roman"/>
          <w:b/>
          <w:bCs/>
          <w:i/>
          <w:iCs/>
        </w:rPr>
        <w:t xml:space="preserve">build_crew() </w:t>
      </w:r>
      <w:r w:rsidRPr="00676B2C">
        <w:rPr>
          <w:rFonts w:cs="Times New Roman"/>
        </w:rPr>
        <w:t>a function used to construct a task-oriented CrewAI pipeline with relevant agents.</w:t>
      </w:r>
    </w:p>
    <w:p w14:paraId="1D55C043" w14:textId="5F7CB8E9" w:rsidR="00EC265D" w:rsidRPr="00E24DAD" w:rsidRDefault="00E24DAD" w:rsidP="00E24DAD">
      <w:pPr>
        <w:pStyle w:val="List"/>
        <w:numPr>
          <w:ilvl w:val="1"/>
          <w:numId w:val="13"/>
        </w:numPr>
        <w:suppressAutoHyphens w:val="0"/>
        <w:spacing w:after="160"/>
        <w:rPr>
          <w:rFonts w:cs="Times New Roman"/>
          <w:b/>
          <w:bCs/>
        </w:rPr>
      </w:pPr>
      <w:r w:rsidRPr="00676B2C">
        <w:rPr>
          <w:rFonts w:cs="Times New Roman"/>
        </w:rPr>
        <w:t xml:space="preserve">The outputs generated by the agents is combined into a high-level prompt using </w:t>
      </w:r>
      <w:r w:rsidRPr="00676B2C">
        <w:rPr>
          <w:rFonts w:cs="Times New Roman"/>
          <w:b/>
          <w:bCs/>
          <w:i/>
          <w:iCs/>
        </w:rPr>
        <w:t>build_prompt_from_agents()</w:t>
      </w:r>
      <w:r w:rsidRPr="00676B2C">
        <w:rPr>
          <w:rFonts w:cs="Times New Roman"/>
          <w:i/>
          <w:iCs/>
        </w:rPr>
        <w:t>.</w:t>
      </w:r>
    </w:p>
    <w:p w14:paraId="4ECE997C" w14:textId="77777777" w:rsidR="00E24DAD" w:rsidRPr="00676B2C" w:rsidRDefault="00E24DAD" w:rsidP="00E24DAD">
      <w:pPr>
        <w:pStyle w:val="List"/>
        <w:suppressAutoHyphens w:val="0"/>
        <w:spacing w:after="160"/>
        <w:rPr>
          <w:rFonts w:cs="Times New Roman"/>
          <w:b/>
          <w:bCs/>
        </w:rPr>
      </w:pPr>
    </w:p>
    <w:p w14:paraId="7DBD8528" w14:textId="77777777" w:rsidR="00EC265D" w:rsidRPr="00676B2C" w:rsidRDefault="00EC265D" w:rsidP="00016D53">
      <w:pPr>
        <w:pStyle w:val="List"/>
        <w:numPr>
          <w:ilvl w:val="0"/>
          <w:numId w:val="13"/>
        </w:numPr>
        <w:suppressAutoHyphens w:val="0"/>
        <w:spacing w:after="160"/>
        <w:rPr>
          <w:rFonts w:cs="Times New Roman"/>
          <w:b/>
          <w:bCs/>
        </w:rPr>
      </w:pPr>
      <w:r w:rsidRPr="00676B2C">
        <w:rPr>
          <w:rFonts w:cs="Times New Roman"/>
          <w:b/>
          <w:bCs/>
        </w:rPr>
        <w:lastRenderedPageBreak/>
        <w:t xml:space="preserve">Unified Prompt Preparation: </w:t>
      </w:r>
    </w:p>
    <w:p w14:paraId="6AAA3FEC" w14:textId="59B3DBBE" w:rsidR="00EC265D" w:rsidRPr="00676B2C" w:rsidRDefault="00EC265D" w:rsidP="00EC265D">
      <w:pPr>
        <w:ind w:left="1077"/>
      </w:pPr>
      <w:r w:rsidRPr="00676B2C">
        <w:t>Irrespective of the user’s choice of path, both structured and unstructured inputs are ultimately translated into a well-refined LLM prompt th</w:t>
      </w:r>
      <w:r w:rsidR="002C4EE9">
        <w:t>r</w:t>
      </w:r>
      <w:r w:rsidRPr="00676B2C">
        <w:t>ough templates. This acts as a functional normalization layer where task definitions and formatting rules guide the LLM to interpret input in a consistent, agent-augmented context.</w:t>
      </w:r>
    </w:p>
    <w:p w14:paraId="20632C42" w14:textId="77777777" w:rsidR="00EC265D" w:rsidRPr="00676B2C" w:rsidRDefault="00EC265D" w:rsidP="00016D53">
      <w:pPr>
        <w:pStyle w:val="List"/>
        <w:numPr>
          <w:ilvl w:val="0"/>
          <w:numId w:val="13"/>
        </w:numPr>
        <w:suppressAutoHyphens w:val="0"/>
        <w:spacing w:after="160"/>
        <w:rPr>
          <w:rFonts w:cs="Times New Roman"/>
          <w:b/>
          <w:bCs/>
        </w:rPr>
      </w:pPr>
      <w:r w:rsidRPr="00676B2C">
        <w:rPr>
          <w:rFonts w:cs="Times New Roman"/>
          <w:b/>
          <w:bCs/>
        </w:rPr>
        <w:t>Output of Normalization:</w:t>
      </w:r>
    </w:p>
    <w:p w14:paraId="17A5AC8E" w14:textId="77777777" w:rsidR="00EC265D" w:rsidRPr="00676B2C" w:rsidRDefault="00EC265D" w:rsidP="00EC265D">
      <w:pPr>
        <w:ind w:left="1077"/>
      </w:pPr>
      <w:r w:rsidRPr="00676B2C">
        <w:t>The final output of this stage is a consistent prompt which acts as a starting point for project planning via OpenAI’s endpoint. This prompt is designed in the following way:</w:t>
      </w:r>
    </w:p>
    <w:p w14:paraId="49D98F7D"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Executive Summary &amp; Project Charter</w:t>
      </w:r>
    </w:p>
    <w:p w14:paraId="3A628853"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Business Goals and Objectives</w:t>
      </w:r>
    </w:p>
    <w:p w14:paraId="7114B0CA"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Work Breakdown Structure (WBS)</w:t>
      </w:r>
    </w:p>
    <w:p w14:paraId="41CF3104"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Risk Assessment and Mitigation</w:t>
      </w:r>
    </w:p>
    <w:p w14:paraId="44983534"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Architecture Recommendation</w:t>
      </w:r>
    </w:p>
    <w:p w14:paraId="1E3DE210"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Timeline and Sprint Plan</w:t>
      </w:r>
    </w:p>
    <w:p w14:paraId="47162EF1"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Resource and Team Structure</w:t>
      </w:r>
    </w:p>
    <w:p w14:paraId="3913B70E"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Budget Allocation</w:t>
      </w:r>
    </w:p>
    <w:p w14:paraId="44627651"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Quality and Governance Plan</w:t>
      </w:r>
    </w:p>
    <w:p w14:paraId="1061E04A"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Best practices and Modern Trends</w:t>
      </w:r>
    </w:p>
    <w:p w14:paraId="15E628B7" w14:textId="77777777" w:rsidR="00EC265D" w:rsidRPr="00676B2C" w:rsidRDefault="00EC265D" w:rsidP="00EC265D"/>
    <w:p w14:paraId="692E8110" w14:textId="77777777" w:rsidR="00B0792D" w:rsidRDefault="00EC265D" w:rsidP="00B0792D">
      <w:pPr>
        <w:keepNext/>
      </w:pPr>
      <w:r w:rsidRPr="00676B2C">
        <w:rPr>
          <w:noProof/>
        </w:rPr>
        <w:lastRenderedPageBreak/>
        <w:drawing>
          <wp:inline distT="0" distB="0" distL="0" distR="0" wp14:anchorId="7A37AFA1" wp14:editId="45599C2A">
            <wp:extent cx="5943600" cy="3423920"/>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a:extLst>
                        <a:ext uri="{28A0092B-C50C-407E-A947-70E740481C1C}">
                          <a14:useLocalDpi xmlns:a14="http://schemas.microsoft.com/office/drawing/2010/main" val="0"/>
                        </a:ext>
                      </a:extLst>
                    </a:blip>
                    <a:stretch>
                      <a:fillRect/>
                    </a:stretch>
                  </pic:blipFill>
                  <pic:spPr>
                    <a:xfrm>
                      <a:off x="0" y="0"/>
                      <a:ext cx="5943600" cy="3423920"/>
                    </a:xfrm>
                    <a:prstGeom prst="rect">
                      <a:avLst/>
                    </a:prstGeom>
                  </pic:spPr>
                </pic:pic>
              </a:graphicData>
            </a:graphic>
          </wp:inline>
        </w:drawing>
      </w:r>
    </w:p>
    <w:p w14:paraId="39B49FF1" w14:textId="38003F47" w:rsidR="00EC265D" w:rsidRPr="00676B2C" w:rsidRDefault="00B0792D" w:rsidP="00B0792D">
      <w:pPr>
        <w:pStyle w:val="Caption"/>
        <w:jc w:val="center"/>
      </w:pPr>
      <w:bookmarkStart w:id="120" w:name="_Toc207743492"/>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5</w:t>
      </w:r>
      <w:r w:rsidR="001439CD">
        <w:fldChar w:fldCharType="end"/>
      </w:r>
      <w:r>
        <w:t xml:space="preserve">: </w:t>
      </w:r>
      <w:r w:rsidRPr="00CD225E">
        <w:t>Input Normalization Flow</w:t>
      </w:r>
      <w:bookmarkEnd w:id="120"/>
    </w:p>
    <w:p w14:paraId="06090AF1" w14:textId="77777777" w:rsidR="00EC265D" w:rsidRPr="00676B2C" w:rsidRDefault="00EC265D" w:rsidP="00EC265D"/>
    <w:p w14:paraId="23F565B1" w14:textId="757E4904" w:rsidR="00EC265D" w:rsidRPr="00676B2C" w:rsidRDefault="00EC265D" w:rsidP="00016D53">
      <w:pPr>
        <w:pStyle w:val="Heading3"/>
        <w:numPr>
          <w:ilvl w:val="2"/>
          <w:numId w:val="2"/>
        </w:numPr>
        <w:tabs>
          <w:tab w:val="num" w:pos="0"/>
        </w:tabs>
        <w:ind w:left="720"/>
      </w:pPr>
      <w:bookmarkStart w:id="121" w:name="_Toc206336844"/>
      <w:bookmarkStart w:id="122" w:name="_Toc206942868"/>
      <w:r w:rsidRPr="00676B2C">
        <w:t>Agentic Workflow (CrewAI Orchestration)</w:t>
      </w:r>
      <w:bookmarkEnd w:id="121"/>
      <w:bookmarkEnd w:id="122"/>
    </w:p>
    <w:p w14:paraId="184AFC3D" w14:textId="77777777" w:rsidR="00EC265D" w:rsidRPr="00676B2C" w:rsidRDefault="00EC265D" w:rsidP="00EC265D">
      <w:r w:rsidRPr="00676B2C">
        <w:t>The system uses an agentic orchestration framework known as CrewAI to coordinate reasoning and output generation for two key phases: project planning and JIRA ticket generation. CrewAI allows modular agent definition and sequential task execution, ensuring the output is structured and is it well aligned with the user’s expectation.</w:t>
      </w:r>
    </w:p>
    <w:p w14:paraId="0FBB67D6" w14:textId="77777777" w:rsidR="00EC265D" w:rsidRPr="00676B2C" w:rsidRDefault="00EC265D" w:rsidP="00016D53">
      <w:pPr>
        <w:pStyle w:val="Heading4"/>
        <w:numPr>
          <w:ilvl w:val="3"/>
          <w:numId w:val="2"/>
        </w:numPr>
        <w:tabs>
          <w:tab w:val="num" w:pos="0"/>
        </w:tabs>
        <w:ind w:left="864" w:hanging="864"/>
        <w:rPr>
          <w:i w:val="0"/>
          <w:iCs w:val="0"/>
        </w:rPr>
      </w:pPr>
      <w:r w:rsidRPr="00676B2C">
        <w:rPr>
          <w:iCs w:val="0"/>
        </w:rPr>
        <w:t>Agent Usage in the System</w:t>
      </w:r>
    </w:p>
    <w:p w14:paraId="238B2EA6" w14:textId="77777777" w:rsidR="00EC265D" w:rsidRPr="00676B2C" w:rsidRDefault="00EC265D" w:rsidP="00EC265D">
      <w:r w:rsidRPr="00676B2C">
        <w:t>Currently the system has agents for:</w:t>
      </w:r>
    </w:p>
    <w:p w14:paraId="2D8948BC" w14:textId="77777777" w:rsidR="00EC265D" w:rsidRPr="00676B2C" w:rsidRDefault="00EC265D" w:rsidP="00016D53">
      <w:pPr>
        <w:pStyle w:val="List"/>
        <w:numPr>
          <w:ilvl w:val="0"/>
          <w:numId w:val="13"/>
        </w:numPr>
        <w:suppressAutoHyphens w:val="0"/>
        <w:spacing w:after="160"/>
        <w:rPr>
          <w:rFonts w:cs="Times New Roman"/>
        </w:rPr>
      </w:pPr>
      <w:r w:rsidRPr="00676B2C">
        <w:rPr>
          <w:rFonts w:cs="Times New Roman"/>
          <w:b/>
          <w:bCs/>
        </w:rPr>
        <w:t>Project Planning (/api/generate-project-plan)</w:t>
      </w:r>
      <w:r w:rsidRPr="00676B2C">
        <w:rPr>
          <w:rFonts w:cs="Times New Roman"/>
        </w:rPr>
        <w:t>:</w:t>
      </w:r>
    </w:p>
    <w:p w14:paraId="06B81124" w14:textId="6D0631DC" w:rsidR="00EC265D" w:rsidRDefault="00EC265D" w:rsidP="00EC265D">
      <w:pPr>
        <w:ind w:left="1077"/>
      </w:pPr>
      <w:r w:rsidRPr="00676B2C">
        <w:t xml:space="preserve">Multiple agents (defined in </w:t>
      </w:r>
      <w:r w:rsidRPr="00676B2C">
        <w:rPr>
          <w:i/>
          <w:iCs/>
        </w:rPr>
        <w:t>build_crew</w:t>
      </w:r>
      <w:r w:rsidRPr="00676B2C">
        <w:t>) process the normalized form inputs and collaborate together to generate a structured project plan</w:t>
      </w:r>
    </w:p>
    <w:p w14:paraId="21B3B924" w14:textId="77777777" w:rsidR="002C4EE9" w:rsidRPr="00676B2C" w:rsidRDefault="002C4EE9" w:rsidP="00EC265D">
      <w:pPr>
        <w:ind w:left="1077"/>
      </w:pPr>
    </w:p>
    <w:p w14:paraId="5E76586F" w14:textId="77777777" w:rsidR="00EC265D" w:rsidRPr="00676B2C" w:rsidRDefault="00EC265D" w:rsidP="00016D53">
      <w:pPr>
        <w:pStyle w:val="List"/>
        <w:numPr>
          <w:ilvl w:val="0"/>
          <w:numId w:val="13"/>
        </w:numPr>
        <w:suppressAutoHyphens w:val="0"/>
        <w:spacing w:after="160"/>
        <w:rPr>
          <w:rFonts w:cs="Times New Roman"/>
        </w:rPr>
      </w:pPr>
      <w:r w:rsidRPr="00676B2C">
        <w:rPr>
          <w:rFonts w:cs="Times New Roman"/>
          <w:b/>
          <w:bCs/>
        </w:rPr>
        <w:lastRenderedPageBreak/>
        <w:t>JIRA Ticket Generation (/api/generate-jira-tickets-from-plan)</w:t>
      </w:r>
      <w:r w:rsidRPr="00676B2C">
        <w:rPr>
          <w:rFonts w:cs="Times New Roman"/>
        </w:rPr>
        <w:t>:</w:t>
      </w:r>
    </w:p>
    <w:p w14:paraId="7D2B89AA" w14:textId="77777777" w:rsidR="00EC265D" w:rsidRPr="00676B2C" w:rsidRDefault="00EC265D" w:rsidP="00EC265D">
      <w:pPr>
        <w:ind w:left="1077"/>
      </w:pPr>
      <w:r w:rsidRPr="00676B2C">
        <w:t>A single agent (</w:t>
      </w:r>
      <w:r w:rsidRPr="00676B2C">
        <w:rPr>
          <w:i/>
          <w:iCs/>
        </w:rPr>
        <w:t>ticket_generator_agent</w:t>
      </w:r>
      <w:r w:rsidRPr="00676B2C">
        <w:t>) which uses the finalized project plan and derives a list of JIRA ticket to suggest for the user.</w:t>
      </w:r>
    </w:p>
    <w:p w14:paraId="0A4D3BD1" w14:textId="77777777" w:rsidR="00EC265D" w:rsidRPr="00676B2C" w:rsidRDefault="00EC265D" w:rsidP="00016D53">
      <w:pPr>
        <w:pStyle w:val="Heading4"/>
        <w:numPr>
          <w:ilvl w:val="3"/>
          <w:numId w:val="2"/>
        </w:numPr>
        <w:tabs>
          <w:tab w:val="num" w:pos="0"/>
        </w:tabs>
        <w:ind w:left="864" w:hanging="864"/>
        <w:rPr>
          <w:i w:val="0"/>
          <w:iCs w:val="0"/>
        </w:rPr>
      </w:pPr>
      <w:r w:rsidRPr="00676B2C">
        <w:rPr>
          <w:iCs w:val="0"/>
        </w:rPr>
        <w:t>Agentic Workflow: Project Planning Phase</w:t>
      </w:r>
    </w:p>
    <w:p w14:paraId="4FFC7A8C" w14:textId="77777777" w:rsidR="00EC265D" w:rsidRPr="00676B2C" w:rsidRDefault="00EC265D" w:rsidP="00EC265D">
      <w:r w:rsidRPr="00676B2C">
        <w:t xml:space="preserve">In the project planning phase: </w:t>
      </w:r>
    </w:p>
    <w:p w14:paraId="23F61A7D" w14:textId="77777777" w:rsidR="00EC265D" w:rsidRPr="00676B2C" w:rsidRDefault="00EC265D" w:rsidP="00016D53">
      <w:pPr>
        <w:pStyle w:val="List"/>
        <w:numPr>
          <w:ilvl w:val="0"/>
          <w:numId w:val="13"/>
        </w:numPr>
        <w:suppressAutoHyphens w:val="0"/>
        <w:spacing w:after="160"/>
        <w:rPr>
          <w:rFonts w:cs="Times New Roman"/>
        </w:rPr>
      </w:pPr>
      <w:r w:rsidRPr="00676B2C">
        <w:rPr>
          <w:rFonts w:cs="Times New Roman"/>
        </w:rPr>
        <w:t xml:space="preserve">The system constructs a CrewAI instance via </w:t>
      </w:r>
      <w:r w:rsidRPr="00676B2C">
        <w:rPr>
          <w:rFonts w:cs="Times New Roman"/>
          <w:i/>
          <w:iCs/>
        </w:rPr>
        <w:t xml:space="preserve">build_crew(data) </w:t>
      </w:r>
      <w:r w:rsidRPr="00676B2C">
        <w:rPr>
          <w:rFonts w:cs="Times New Roman"/>
        </w:rPr>
        <w:t xml:space="preserve">using the structured </w:t>
      </w:r>
      <w:r w:rsidRPr="00676B2C">
        <w:rPr>
          <w:rFonts w:cs="Times New Roman"/>
          <w:i/>
          <w:iCs/>
        </w:rPr>
        <w:t xml:space="preserve">ProjectInput </w:t>
      </w:r>
      <w:r w:rsidRPr="00676B2C">
        <w:rPr>
          <w:rFonts w:cs="Times New Roman"/>
        </w:rPr>
        <w:t>coming from the frontend.</w:t>
      </w:r>
    </w:p>
    <w:p w14:paraId="3362E7C8" w14:textId="77777777" w:rsidR="00EC265D" w:rsidRPr="00676B2C" w:rsidRDefault="00EC265D" w:rsidP="00016D53">
      <w:pPr>
        <w:pStyle w:val="List"/>
        <w:numPr>
          <w:ilvl w:val="0"/>
          <w:numId w:val="13"/>
        </w:numPr>
        <w:suppressAutoHyphens w:val="0"/>
        <w:spacing w:after="160"/>
        <w:rPr>
          <w:rFonts w:cs="Times New Roman"/>
        </w:rPr>
      </w:pPr>
      <w:r w:rsidRPr="00676B2C">
        <w:rPr>
          <w:rFonts w:cs="Times New Roman"/>
        </w:rPr>
        <w:t>The agents defined in the crew are assigned different roles such as:</w:t>
      </w:r>
    </w:p>
    <w:p w14:paraId="7462AA3C"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Map business goals</w:t>
      </w:r>
    </w:p>
    <w:p w14:paraId="0829C40D"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Flag project risks</w:t>
      </w:r>
    </w:p>
    <w:p w14:paraId="4552CAC3"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Suggest optimal architecture</w:t>
      </w:r>
    </w:p>
    <w:p w14:paraId="143982D8"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Break project into sprints</w:t>
      </w:r>
    </w:p>
    <w:p w14:paraId="7D5D5070" w14:textId="77777777" w:rsidR="00EC265D" w:rsidRPr="00676B2C" w:rsidRDefault="00EC265D" w:rsidP="00016D53">
      <w:pPr>
        <w:pStyle w:val="List"/>
        <w:numPr>
          <w:ilvl w:val="1"/>
          <w:numId w:val="13"/>
        </w:numPr>
        <w:suppressAutoHyphens w:val="0"/>
        <w:spacing w:after="160"/>
        <w:rPr>
          <w:rFonts w:cs="Times New Roman"/>
        </w:rPr>
      </w:pPr>
      <w:r w:rsidRPr="00676B2C">
        <w:rPr>
          <w:rFonts w:cs="Times New Roman"/>
        </w:rPr>
        <w:t>Inject modern best practices</w:t>
      </w:r>
    </w:p>
    <w:p w14:paraId="7FE3CCD3" w14:textId="77777777" w:rsidR="00EC265D" w:rsidRPr="00676B2C" w:rsidRDefault="00EC265D" w:rsidP="00016D53">
      <w:pPr>
        <w:pStyle w:val="List"/>
        <w:numPr>
          <w:ilvl w:val="0"/>
          <w:numId w:val="13"/>
        </w:numPr>
        <w:suppressAutoHyphens w:val="0"/>
        <w:spacing w:after="160"/>
        <w:rPr>
          <w:rFonts w:cs="Times New Roman"/>
        </w:rPr>
      </w:pPr>
      <w:r w:rsidRPr="00676B2C">
        <w:rPr>
          <w:rFonts w:cs="Times New Roman"/>
        </w:rPr>
        <w:t xml:space="preserve">These agents operate in a sequential mode using </w:t>
      </w:r>
      <w:r w:rsidRPr="00676B2C">
        <w:rPr>
          <w:rFonts w:cs="Times New Roman"/>
          <w:i/>
          <w:iCs/>
        </w:rPr>
        <w:t xml:space="preserve">crew.kickoff(), </w:t>
      </w:r>
      <w:r w:rsidRPr="00676B2C">
        <w:rPr>
          <w:rFonts w:cs="Times New Roman"/>
        </w:rPr>
        <w:t>which means that each agent processes the output of the previous agent.</w:t>
      </w:r>
    </w:p>
    <w:p w14:paraId="6135A978" w14:textId="77777777" w:rsidR="00EC265D" w:rsidRPr="00676B2C" w:rsidRDefault="00EC265D" w:rsidP="00016D53">
      <w:pPr>
        <w:pStyle w:val="List"/>
        <w:numPr>
          <w:ilvl w:val="0"/>
          <w:numId w:val="13"/>
        </w:numPr>
        <w:suppressAutoHyphens w:val="0"/>
        <w:spacing w:after="160"/>
        <w:rPr>
          <w:rFonts w:cs="Times New Roman"/>
        </w:rPr>
      </w:pPr>
      <w:r w:rsidRPr="00676B2C">
        <w:rPr>
          <w:rFonts w:cs="Times New Roman"/>
        </w:rPr>
        <w:t>The final output of these agents is used to construct a well-structured prompt and sent to the OpenAI’s GPT model to generate a project plan.</w:t>
      </w:r>
    </w:p>
    <w:p w14:paraId="62B3534F" w14:textId="77777777" w:rsidR="00EC265D" w:rsidRPr="00676B2C" w:rsidRDefault="00EC265D" w:rsidP="00016D53">
      <w:pPr>
        <w:pStyle w:val="Heading4"/>
        <w:numPr>
          <w:ilvl w:val="3"/>
          <w:numId w:val="2"/>
        </w:numPr>
        <w:tabs>
          <w:tab w:val="num" w:pos="0"/>
        </w:tabs>
        <w:ind w:left="864" w:hanging="864"/>
        <w:rPr>
          <w:i w:val="0"/>
          <w:iCs w:val="0"/>
        </w:rPr>
      </w:pPr>
      <w:r w:rsidRPr="00676B2C">
        <w:rPr>
          <w:iCs w:val="0"/>
        </w:rPr>
        <w:t xml:space="preserve">Agentic Workflow: Ticket Generation Phase </w:t>
      </w:r>
    </w:p>
    <w:p w14:paraId="148FDB10" w14:textId="77777777" w:rsidR="00EC265D" w:rsidRPr="00676B2C" w:rsidRDefault="00EC265D" w:rsidP="00EC265D">
      <w:r w:rsidRPr="00676B2C">
        <w:t>The ticket generation flow (</w:t>
      </w:r>
      <w:r w:rsidRPr="00676B2C">
        <w:rPr>
          <w:i/>
          <w:iCs/>
        </w:rPr>
        <w:t>/api/generate-jira-tickets-from-plan</w:t>
      </w:r>
      <w:r w:rsidRPr="00676B2C">
        <w:t>) is simpler:</w:t>
      </w:r>
    </w:p>
    <w:p w14:paraId="6DD3B4B9" w14:textId="77777777" w:rsidR="00EC265D" w:rsidRPr="00676B2C" w:rsidRDefault="00EC265D" w:rsidP="00016D53">
      <w:pPr>
        <w:pStyle w:val="List"/>
        <w:numPr>
          <w:ilvl w:val="0"/>
          <w:numId w:val="15"/>
        </w:numPr>
        <w:suppressAutoHyphens w:val="0"/>
        <w:spacing w:after="160"/>
        <w:rPr>
          <w:rFonts w:cs="Times New Roman"/>
        </w:rPr>
      </w:pPr>
      <w:r w:rsidRPr="00676B2C">
        <w:rPr>
          <w:rFonts w:cs="Times New Roman"/>
        </w:rPr>
        <w:t>A single agent (ticket_generator_agent) is initialized with a system task to break down the project plan into actionable, JIRA-friendly tasks.</w:t>
      </w:r>
    </w:p>
    <w:p w14:paraId="6DC91B16" w14:textId="77777777" w:rsidR="00EC265D" w:rsidRPr="00676B2C" w:rsidRDefault="00EC265D" w:rsidP="00016D53">
      <w:pPr>
        <w:pStyle w:val="List"/>
        <w:numPr>
          <w:ilvl w:val="0"/>
          <w:numId w:val="14"/>
        </w:numPr>
        <w:suppressAutoHyphens w:val="0"/>
        <w:spacing w:after="160"/>
        <w:rPr>
          <w:rFonts w:cs="Times New Roman"/>
        </w:rPr>
      </w:pPr>
      <w:r w:rsidRPr="00676B2C">
        <w:rPr>
          <w:rFonts w:cs="Times New Roman"/>
        </w:rPr>
        <w:t>It receives the project plan that is finalized by the user as input and is instructed to return a list of JIRA-styles tickets in the form of JSON.</w:t>
      </w:r>
    </w:p>
    <w:p w14:paraId="5720FAD3" w14:textId="756D3A67" w:rsidR="00EC265D" w:rsidRDefault="00EC265D" w:rsidP="00016D53">
      <w:pPr>
        <w:pStyle w:val="List"/>
        <w:numPr>
          <w:ilvl w:val="0"/>
          <w:numId w:val="14"/>
        </w:numPr>
        <w:suppressAutoHyphens w:val="0"/>
        <w:spacing w:after="160"/>
        <w:rPr>
          <w:rFonts w:cs="Times New Roman"/>
        </w:rPr>
      </w:pPr>
      <w:r w:rsidRPr="00676B2C">
        <w:rPr>
          <w:rFonts w:cs="Times New Roman"/>
        </w:rPr>
        <w:t>That output is parsed, cleaned and returned to the frontend.</w:t>
      </w:r>
    </w:p>
    <w:p w14:paraId="7A667B66" w14:textId="59A433DD" w:rsidR="00575251" w:rsidRDefault="00575251" w:rsidP="00575251">
      <w:pPr>
        <w:pStyle w:val="List"/>
        <w:suppressAutoHyphens w:val="0"/>
        <w:spacing w:after="160"/>
        <w:rPr>
          <w:rFonts w:cs="Times New Roman"/>
        </w:rPr>
      </w:pPr>
    </w:p>
    <w:p w14:paraId="0B66813A" w14:textId="77777777" w:rsidR="00575251" w:rsidRPr="00676B2C" w:rsidRDefault="00575251" w:rsidP="00575251">
      <w:pPr>
        <w:pStyle w:val="List"/>
        <w:suppressAutoHyphens w:val="0"/>
        <w:spacing w:after="160"/>
        <w:rPr>
          <w:rFonts w:cs="Times New Roman"/>
        </w:rPr>
      </w:pPr>
    </w:p>
    <w:p w14:paraId="274356C8" w14:textId="77777777" w:rsidR="00EC265D" w:rsidRPr="00676B2C" w:rsidRDefault="00EC265D" w:rsidP="00016D53">
      <w:pPr>
        <w:pStyle w:val="Heading4"/>
        <w:numPr>
          <w:ilvl w:val="3"/>
          <w:numId w:val="2"/>
        </w:numPr>
        <w:tabs>
          <w:tab w:val="num" w:pos="0"/>
        </w:tabs>
        <w:ind w:left="864" w:hanging="864"/>
        <w:rPr>
          <w:i w:val="0"/>
          <w:iCs w:val="0"/>
        </w:rPr>
      </w:pPr>
      <w:r w:rsidRPr="00676B2C">
        <w:rPr>
          <w:iCs w:val="0"/>
        </w:rPr>
        <w:lastRenderedPageBreak/>
        <w:t>Task Sequencing and Control</w:t>
      </w:r>
    </w:p>
    <w:p w14:paraId="5D65003C" w14:textId="77777777" w:rsidR="00EC265D" w:rsidRPr="00676B2C" w:rsidRDefault="00EC265D" w:rsidP="00EC265D">
      <w:r w:rsidRPr="00676B2C">
        <w:t>Task sequencing is implemented by:</w:t>
      </w:r>
    </w:p>
    <w:p w14:paraId="06C6E5E0" w14:textId="77777777" w:rsidR="00EC265D" w:rsidRPr="00676B2C" w:rsidRDefault="00EC265D" w:rsidP="00016D53">
      <w:pPr>
        <w:pStyle w:val="List"/>
        <w:numPr>
          <w:ilvl w:val="0"/>
          <w:numId w:val="16"/>
        </w:numPr>
        <w:suppressAutoHyphens w:val="0"/>
        <w:spacing w:after="160"/>
        <w:rPr>
          <w:rFonts w:cs="Times New Roman"/>
        </w:rPr>
      </w:pPr>
      <w:r w:rsidRPr="00676B2C">
        <w:rPr>
          <w:rFonts w:cs="Times New Roman"/>
        </w:rPr>
        <w:t>Ordering the tasks in the CrewAI task list</w:t>
      </w:r>
    </w:p>
    <w:p w14:paraId="176D8151" w14:textId="77777777" w:rsidR="00EC265D" w:rsidRPr="00676B2C" w:rsidRDefault="00EC265D" w:rsidP="00016D53">
      <w:pPr>
        <w:pStyle w:val="List"/>
        <w:numPr>
          <w:ilvl w:val="0"/>
          <w:numId w:val="16"/>
        </w:numPr>
        <w:suppressAutoHyphens w:val="0"/>
        <w:spacing w:after="160"/>
        <w:rPr>
          <w:rFonts w:cs="Times New Roman"/>
        </w:rPr>
      </w:pPr>
      <w:r w:rsidRPr="00676B2C">
        <w:rPr>
          <w:rFonts w:cs="Times New Roman"/>
        </w:rPr>
        <w:t>Agents passing output to each other using a shared context</w:t>
      </w:r>
    </w:p>
    <w:p w14:paraId="5F06CA14" w14:textId="77777777" w:rsidR="00EC265D" w:rsidRPr="00676B2C" w:rsidRDefault="00EC265D" w:rsidP="00016D53">
      <w:pPr>
        <w:pStyle w:val="List"/>
        <w:numPr>
          <w:ilvl w:val="0"/>
          <w:numId w:val="16"/>
        </w:numPr>
        <w:suppressAutoHyphens w:val="0"/>
        <w:spacing w:after="160"/>
        <w:rPr>
          <w:rFonts w:cs="Times New Roman"/>
        </w:rPr>
      </w:pPr>
      <w:r w:rsidRPr="00676B2C">
        <w:rPr>
          <w:rFonts w:cs="Times New Roman"/>
        </w:rPr>
        <w:t xml:space="preserve">Sequential orchestration mode which is set using </w:t>
      </w:r>
      <w:r w:rsidRPr="00676B2C">
        <w:rPr>
          <w:rFonts w:cs="Times New Roman"/>
          <w:i/>
          <w:iCs/>
        </w:rPr>
        <w:t xml:space="preserve">process="sequential" </w:t>
      </w:r>
      <w:r w:rsidRPr="00676B2C">
        <w:rPr>
          <w:rFonts w:cs="Times New Roman"/>
        </w:rPr>
        <w:t>to guarantee pre-defined processing order.</w:t>
      </w:r>
    </w:p>
    <w:p w14:paraId="22835050" w14:textId="77777777" w:rsidR="00EC265D" w:rsidRPr="00676B2C" w:rsidRDefault="00EC265D" w:rsidP="00016D53">
      <w:pPr>
        <w:pStyle w:val="Heading4"/>
        <w:numPr>
          <w:ilvl w:val="3"/>
          <w:numId w:val="2"/>
        </w:numPr>
        <w:tabs>
          <w:tab w:val="num" w:pos="0"/>
        </w:tabs>
        <w:ind w:left="864" w:hanging="864"/>
        <w:rPr>
          <w:i w:val="0"/>
          <w:iCs w:val="0"/>
        </w:rPr>
      </w:pPr>
      <w:r w:rsidRPr="00676B2C">
        <w:rPr>
          <w:iCs w:val="0"/>
        </w:rPr>
        <w:t>Context and Memory Sharing</w:t>
      </w:r>
    </w:p>
    <w:p w14:paraId="22ACC7E2" w14:textId="77777777" w:rsidR="00EC265D" w:rsidRPr="00676B2C" w:rsidRDefault="00EC265D" w:rsidP="00EC265D">
      <w:r w:rsidRPr="00676B2C">
        <w:t>CrewAI internally manages context propagation between agents. This allows:</w:t>
      </w:r>
    </w:p>
    <w:p w14:paraId="597CF321" w14:textId="77777777" w:rsidR="00EC265D" w:rsidRPr="00676B2C" w:rsidRDefault="00EC265D" w:rsidP="00016D53">
      <w:pPr>
        <w:pStyle w:val="List"/>
        <w:numPr>
          <w:ilvl w:val="0"/>
          <w:numId w:val="17"/>
        </w:numPr>
        <w:suppressAutoHyphens w:val="0"/>
        <w:spacing w:after="160"/>
        <w:rPr>
          <w:rFonts w:cs="Times New Roman"/>
        </w:rPr>
      </w:pPr>
      <w:r w:rsidRPr="00676B2C">
        <w:rPr>
          <w:rFonts w:cs="Times New Roman"/>
        </w:rPr>
        <w:t>Each agent to access relevant user requirements to carry on with its task.</w:t>
      </w:r>
    </w:p>
    <w:p w14:paraId="29882483" w14:textId="77777777" w:rsidR="00EC265D" w:rsidRPr="00676B2C" w:rsidRDefault="00EC265D" w:rsidP="00016D53">
      <w:pPr>
        <w:pStyle w:val="List"/>
        <w:numPr>
          <w:ilvl w:val="0"/>
          <w:numId w:val="17"/>
        </w:numPr>
        <w:suppressAutoHyphens w:val="0"/>
        <w:spacing w:after="160"/>
        <w:rPr>
          <w:rFonts w:cs="Times New Roman"/>
        </w:rPr>
      </w:pPr>
      <w:r w:rsidRPr="00676B2C">
        <w:rPr>
          <w:rFonts w:cs="Times New Roman"/>
        </w:rPr>
        <w:t xml:space="preserve">Downstream agents to leverage prior decisions (e.g., </w:t>
      </w:r>
      <w:r w:rsidRPr="00676B2C">
        <w:rPr>
          <w:rFonts w:cs="Times New Roman"/>
          <w:i/>
          <w:iCs/>
        </w:rPr>
        <w:t>Timeline Estimator</w:t>
      </w:r>
      <w:r w:rsidRPr="00676B2C">
        <w:rPr>
          <w:rFonts w:cs="Times New Roman"/>
        </w:rPr>
        <w:t xml:space="preserve"> to use prior decisions of agents like </w:t>
      </w:r>
      <w:r w:rsidRPr="00676B2C">
        <w:rPr>
          <w:rFonts w:cs="Times New Roman"/>
          <w:i/>
          <w:iCs/>
        </w:rPr>
        <w:t>Risk Identifier, Architecture Recommendation</w:t>
      </w:r>
      <w:r w:rsidRPr="00676B2C">
        <w:rPr>
          <w:rFonts w:cs="Times New Roman"/>
        </w:rPr>
        <w:t>)</w:t>
      </w:r>
    </w:p>
    <w:p w14:paraId="66ED822A" w14:textId="77777777" w:rsidR="00EC265D" w:rsidRPr="00676B2C" w:rsidRDefault="00EC265D" w:rsidP="00016D53">
      <w:pPr>
        <w:pStyle w:val="List"/>
        <w:numPr>
          <w:ilvl w:val="0"/>
          <w:numId w:val="17"/>
        </w:numPr>
        <w:suppressAutoHyphens w:val="0"/>
        <w:spacing w:after="160"/>
        <w:rPr>
          <w:rFonts w:cs="Times New Roman"/>
        </w:rPr>
      </w:pPr>
      <w:r w:rsidRPr="00676B2C">
        <w:rPr>
          <w:rFonts w:cs="Times New Roman"/>
        </w:rPr>
        <w:t>A shared memory model maintained as a structured Python dictionary.</w:t>
      </w:r>
    </w:p>
    <w:p w14:paraId="40A77786" w14:textId="77777777" w:rsidR="00EC265D" w:rsidRPr="00676B2C" w:rsidRDefault="00EC265D" w:rsidP="00016D53">
      <w:pPr>
        <w:pStyle w:val="Heading4"/>
        <w:numPr>
          <w:ilvl w:val="3"/>
          <w:numId w:val="2"/>
        </w:numPr>
        <w:tabs>
          <w:tab w:val="num" w:pos="0"/>
        </w:tabs>
        <w:ind w:left="864" w:hanging="864"/>
        <w:rPr>
          <w:i w:val="0"/>
          <w:iCs w:val="0"/>
        </w:rPr>
      </w:pPr>
      <w:r w:rsidRPr="00676B2C">
        <w:rPr>
          <w:iCs w:val="0"/>
        </w:rPr>
        <w:t>Orchestration Logic in Backend</w:t>
      </w:r>
    </w:p>
    <w:p w14:paraId="73A12997" w14:textId="77777777" w:rsidR="00EC265D" w:rsidRPr="00676B2C" w:rsidRDefault="00EC265D" w:rsidP="00EC265D">
      <w:r w:rsidRPr="00676B2C">
        <w:t>The initiation of the orchestration takes place without the FastAPI route handlers:</w:t>
      </w:r>
    </w:p>
    <w:p w14:paraId="08C584DD" w14:textId="77777777" w:rsidR="00EC265D" w:rsidRPr="00676B2C" w:rsidRDefault="00EC265D" w:rsidP="00016D53">
      <w:pPr>
        <w:pStyle w:val="List"/>
        <w:numPr>
          <w:ilvl w:val="0"/>
          <w:numId w:val="18"/>
        </w:numPr>
        <w:suppressAutoHyphens w:val="0"/>
        <w:spacing w:after="160"/>
        <w:rPr>
          <w:rFonts w:cs="Times New Roman"/>
        </w:rPr>
      </w:pPr>
      <w:r w:rsidRPr="00676B2C">
        <w:rPr>
          <w:rFonts w:cs="Times New Roman"/>
          <w:i/>
          <w:iCs/>
        </w:rPr>
        <w:t>build_crew(data)</w:t>
      </w:r>
      <w:r w:rsidRPr="00676B2C">
        <w:rPr>
          <w:rFonts w:cs="Times New Roman"/>
        </w:rPr>
        <w:t xml:space="preserve"> sets up the planning agents.</w:t>
      </w:r>
    </w:p>
    <w:p w14:paraId="1C86C145" w14:textId="77777777" w:rsidR="00EC265D" w:rsidRPr="00676B2C" w:rsidRDefault="00EC265D" w:rsidP="00016D53">
      <w:pPr>
        <w:pStyle w:val="List"/>
        <w:numPr>
          <w:ilvl w:val="0"/>
          <w:numId w:val="18"/>
        </w:numPr>
        <w:suppressAutoHyphens w:val="0"/>
        <w:spacing w:after="160"/>
        <w:rPr>
          <w:rFonts w:cs="Times New Roman"/>
        </w:rPr>
      </w:pPr>
      <w:r w:rsidRPr="00676B2C">
        <w:rPr>
          <w:rFonts w:cs="Times New Roman"/>
          <w:i/>
          <w:iCs/>
        </w:rPr>
        <w:t>Crew.kickoff()</w:t>
      </w:r>
      <w:r w:rsidRPr="00676B2C">
        <w:rPr>
          <w:rFonts w:cs="Times New Roman"/>
        </w:rPr>
        <w:t xml:space="preserve"> runs the task sequence.</w:t>
      </w:r>
    </w:p>
    <w:p w14:paraId="78B12345" w14:textId="77777777" w:rsidR="00EC265D" w:rsidRPr="00676B2C" w:rsidRDefault="00EC265D" w:rsidP="00016D53">
      <w:pPr>
        <w:pStyle w:val="List"/>
        <w:numPr>
          <w:ilvl w:val="0"/>
          <w:numId w:val="18"/>
        </w:numPr>
        <w:suppressAutoHyphens w:val="0"/>
        <w:spacing w:after="160"/>
        <w:rPr>
          <w:rFonts w:cs="Times New Roman"/>
        </w:rPr>
      </w:pPr>
      <w:r w:rsidRPr="00676B2C">
        <w:rPr>
          <w:rFonts w:cs="Times New Roman"/>
          <w:i/>
          <w:iCs/>
        </w:rPr>
        <w:t>ticket_generator_agent</w:t>
      </w:r>
      <w:r w:rsidRPr="00676B2C">
        <w:rPr>
          <w:rFonts w:cs="Times New Roman"/>
        </w:rPr>
        <w:t xml:space="preserve"> is manually passed into a </w:t>
      </w:r>
      <w:r w:rsidRPr="00676B2C">
        <w:rPr>
          <w:rFonts w:cs="Times New Roman"/>
          <w:i/>
          <w:iCs/>
        </w:rPr>
        <w:t>Crew()</w:t>
      </w:r>
      <w:r w:rsidRPr="00676B2C">
        <w:rPr>
          <w:rFonts w:cs="Times New Roman"/>
        </w:rPr>
        <w:t xml:space="preserve"> with a specific task for ticket generation.</w:t>
      </w:r>
    </w:p>
    <w:p w14:paraId="3EA2F88A" w14:textId="77777777" w:rsidR="00EC265D" w:rsidRPr="00676B2C" w:rsidRDefault="00EC265D" w:rsidP="00016D53">
      <w:pPr>
        <w:pStyle w:val="List"/>
        <w:numPr>
          <w:ilvl w:val="0"/>
          <w:numId w:val="18"/>
        </w:numPr>
        <w:suppressAutoHyphens w:val="0"/>
        <w:spacing w:after="160"/>
        <w:rPr>
          <w:rFonts w:cs="Times New Roman"/>
        </w:rPr>
      </w:pPr>
      <w:r w:rsidRPr="00676B2C">
        <w:rPr>
          <w:rFonts w:cs="Times New Roman"/>
        </w:rPr>
        <w:t>Error handling and output validation (e.g., JSON cleanup) are also handled in these routes.</w:t>
      </w:r>
    </w:p>
    <w:p w14:paraId="1E513027" w14:textId="77777777" w:rsidR="00B0792D" w:rsidRDefault="00EC265D" w:rsidP="00B0792D">
      <w:pPr>
        <w:keepNext/>
        <w:jc w:val="center"/>
      </w:pPr>
      <w:r w:rsidRPr="00676B2C">
        <w:rPr>
          <w:noProof/>
        </w:rPr>
        <w:lastRenderedPageBreak/>
        <w:drawing>
          <wp:inline distT="0" distB="0" distL="0" distR="0" wp14:anchorId="19C8C7A9" wp14:editId="46A04E0D">
            <wp:extent cx="5943600" cy="488823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a:extLst>
                        <a:ext uri="{28A0092B-C50C-407E-A947-70E740481C1C}">
                          <a14:useLocalDpi xmlns:a14="http://schemas.microsoft.com/office/drawing/2010/main" val="0"/>
                        </a:ext>
                      </a:extLst>
                    </a:blip>
                    <a:stretch>
                      <a:fillRect/>
                    </a:stretch>
                  </pic:blipFill>
                  <pic:spPr>
                    <a:xfrm>
                      <a:off x="0" y="0"/>
                      <a:ext cx="6031065" cy="4888230"/>
                    </a:xfrm>
                    <a:prstGeom prst="rect">
                      <a:avLst/>
                    </a:prstGeom>
                  </pic:spPr>
                </pic:pic>
              </a:graphicData>
            </a:graphic>
          </wp:inline>
        </w:drawing>
      </w:r>
    </w:p>
    <w:p w14:paraId="0D25A452" w14:textId="2A988DA5" w:rsidR="00EC265D" w:rsidRPr="00676B2C" w:rsidRDefault="00B0792D" w:rsidP="00B0792D">
      <w:pPr>
        <w:pStyle w:val="Caption"/>
        <w:jc w:val="center"/>
      </w:pPr>
      <w:bookmarkStart w:id="123" w:name="_Toc207743493"/>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6</w:t>
      </w:r>
      <w:r w:rsidR="001439CD">
        <w:fldChar w:fldCharType="end"/>
      </w:r>
      <w:r>
        <w:t xml:space="preserve">: </w:t>
      </w:r>
      <w:r w:rsidRPr="00DF0AC2">
        <w:t>Agentic Workflow Sequence Diagram</w:t>
      </w:r>
      <w:bookmarkEnd w:id="123"/>
    </w:p>
    <w:p w14:paraId="42690F4D" w14:textId="77777777" w:rsidR="00EC265D" w:rsidRPr="00676B2C" w:rsidRDefault="00EC265D" w:rsidP="00EC265D"/>
    <w:p w14:paraId="537CC341" w14:textId="6A246C78" w:rsidR="00EC265D" w:rsidRPr="00676B2C" w:rsidRDefault="00EC265D" w:rsidP="00016D53">
      <w:pPr>
        <w:pStyle w:val="Heading3"/>
        <w:numPr>
          <w:ilvl w:val="2"/>
          <w:numId w:val="2"/>
        </w:numPr>
        <w:tabs>
          <w:tab w:val="num" w:pos="0"/>
        </w:tabs>
        <w:ind w:left="720"/>
      </w:pPr>
      <w:bookmarkStart w:id="124" w:name="_Toc206336845"/>
      <w:bookmarkStart w:id="125" w:name="_Toc206942869"/>
      <w:r w:rsidRPr="00676B2C">
        <w:t>LLM Prompting &amp; Generation</w:t>
      </w:r>
      <w:bookmarkEnd w:id="124"/>
      <w:bookmarkEnd w:id="125"/>
    </w:p>
    <w:p w14:paraId="74D6D0B8" w14:textId="210F36EE" w:rsidR="00EC265D" w:rsidRPr="00676B2C" w:rsidRDefault="00EC265D" w:rsidP="00EC265D">
      <w:r w:rsidRPr="00676B2C">
        <w:t>The Large Language Model (LLM) part of the system creates the initial project plan and processes plan changes based on user feedback. This happens through direct prompts to OpenAI’s GPT-4o model using the OpenAI API. In contrast to the agentic workflow, which manages multi-step planning and ticket creation, the LLM is used for its skill in generating natural language plans and can adjust them based on human input using it’s reasoning capabilities.</w:t>
      </w:r>
    </w:p>
    <w:p w14:paraId="701228BD" w14:textId="77777777" w:rsidR="00EC265D" w:rsidRPr="00676B2C" w:rsidRDefault="00EC265D" w:rsidP="00016D53">
      <w:pPr>
        <w:pStyle w:val="Heading4"/>
        <w:numPr>
          <w:ilvl w:val="3"/>
          <w:numId w:val="2"/>
        </w:numPr>
        <w:tabs>
          <w:tab w:val="num" w:pos="0"/>
        </w:tabs>
        <w:ind w:left="864" w:hanging="864"/>
      </w:pPr>
      <w:r w:rsidRPr="00676B2C">
        <w:lastRenderedPageBreak/>
        <w:t>Prompt Design Strategy</w:t>
      </w:r>
    </w:p>
    <w:p w14:paraId="03B1CB48" w14:textId="77777777" w:rsidR="00EC265D" w:rsidRPr="00676B2C" w:rsidRDefault="00EC265D" w:rsidP="00EC265D">
      <w:r w:rsidRPr="00676B2C">
        <w:t xml:space="preserve">Prompts sent to the LLM are designed in a way to balance clarity and adaptability. Each prompt includes two main parts:  </w:t>
      </w:r>
    </w:p>
    <w:p w14:paraId="56D03CEE" w14:textId="77777777" w:rsidR="00EC265D" w:rsidRPr="00676B2C" w:rsidRDefault="00EC265D" w:rsidP="00016D53">
      <w:pPr>
        <w:pStyle w:val="List"/>
        <w:numPr>
          <w:ilvl w:val="0"/>
          <w:numId w:val="19"/>
        </w:numPr>
        <w:suppressAutoHyphens w:val="0"/>
        <w:spacing w:after="160"/>
        <w:rPr>
          <w:rFonts w:cs="Times New Roman"/>
        </w:rPr>
      </w:pPr>
      <w:r w:rsidRPr="00676B2C">
        <w:rPr>
          <w:rFonts w:cs="Times New Roman"/>
          <w:b/>
          <w:bCs/>
        </w:rPr>
        <w:t>System Role Content</w:t>
      </w:r>
      <w:r w:rsidRPr="00676B2C">
        <w:rPr>
          <w:rFonts w:cs="Times New Roman"/>
        </w:rPr>
        <w:t xml:space="preserve">: This defines the LLM’s identity and sets limits on its behavior (e.g., “You are a software project planner. Extract the following…”).  </w:t>
      </w:r>
    </w:p>
    <w:p w14:paraId="0DBE6402" w14:textId="77777777" w:rsidR="00EC265D" w:rsidRPr="00676B2C" w:rsidRDefault="00EC265D" w:rsidP="00016D53">
      <w:pPr>
        <w:pStyle w:val="List"/>
        <w:numPr>
          <w:ilvl w:val="0"/>
          <w:numId w:val="19"/>
        </w:numPr>
        <w:suppressAutoHyphens w:val="0"/>
        <w:spacing w:after="160"/>
        <w:rPr>
          <w:rFonts w:cs="Times New Roman"/>
        </w:rPr>
      </w:pPr>
      <w:r w:rsidRPr="00676B2C">
        <w:rPr>
          <w:rFonts w:cs="Times New Roman"/>
          <w:b/>
          <w:bCs/>
        </w:rPr>
        <w:t>User Role Content</w:t>
      </w:r>
      <w:r w:rsidRPr="00676B2C">
        <w:rPr>
          <w:rFonts w:cs="Times New Roman"/>
        </w:rPr>
        <w:t xml:space="preserve">: This contains either the regular user input or an adjusted plan with user feedback for improvement.  </w:t>
      </w:r>
    </w:p>
    <w:p w14:paraId="5C0F69A1" w14:textId="77777777" w:rsidR="00EC265D" w:rsidRPr="00676B2C" w:rsidRDefault="00EC265D" w:rsidP="00EC265D">
      <w:r w:rsidRPr="00676B2C">
        <w:t>This separation helps the LLM to consistently grasp its context and what is expected in its output, even after several rounds of refinement.</w:t>
      </w:r>
    </w:p>
    <w:p w14:paraId="56543B93" w14:textId="77777777" w:rsidR="00EC265D" w:rsidRPr="00676B2C" w:rsidRDefault="00EC265D" w:rsidP="00016D53">
      <w:pPr>
        <w:pStyle w:val="Heading4"/>
        <w:numPr>
          <w:ilvl w:val="3"/>
          <w:numId w:val="2"/>
        </w:numPr>
        <w:tabs>
          <w:tab w:val="num" w:pos="0"/>
        </w:tabs>
        <w:ind w:left="864" w:hanging="864"/>
      </w:pPr>
      <w:r w:rsidRPr="00676B2C">
        <w:t>Initial Project Plan Generation</w:t>
      </w:r>
    </w:p>
    <w:p w14:paraId="787E5A6E" w14:textId="77777777" w:rsidR="00EC265D" w:rsidRPr="00676B2C" w:rsidRDefault="00EC265D" w:rsidP="00EC265D">
      <w:r w:rsidRPr="00676B2C">
        <w:t>For the first version of the project plan:</w:t>
      </w:r>
    </w:p>
    <w:p w14:paraId="22601A9C" w14:textId="77777777" w:rsidR="00EC265D" w:rsidRPr="00676B2C" w:rsidRDefault="00EC265D" w:rsidP="00016D53">
      <w:pPr>
        <w:pStyle w:val="List"/>
        <w:numPr>
          <w:ilvl w:val="0"/>
          <w:numId w:val="20"/>
        </w:numPr>
        <w:suppressAutoHyphens w:val="0"/>
        <w:spacing w:after="160"/>
        <w:rPr>
          <w:rFonts w:cs="Times New Roman"/>
        </w:rPr>
      </w:pPr>
      <w:r w:rsidRPr="00676B2C">
        <w:rPr>
          <w:rFonts w:cs="Times New Roman"/>
        </w:rPr>
        <w:t>The normalized input JSON from the agents is transformed into a natural language description</w:t>
      </w:r>
    </w:p>
    <w:p w14:paraId="5BE994D5" w14:textId="77777777" w:rsidR="00EC265D" w:rsidRPr="00676B2C" w:rsidRDefault="00EC265D" w:rsidP="00016D53">
      <w:pPr>
        <w:pStyle w:val="List"/>
        <w:numPr>
          <w:ilvl w:val="0"/>
          <w:numId w:val="20"/>
        </w:numPr>
        <w:suppressAutoHyphens w:val="0"/>
        <w:spacing w:after="160"/>
        <w:rPr>
          <w:rFonts w:cs="Times New Roman"/>
        </w:rPr>
      </w:pPr>
      <w:r w:rsidRPr="00676B2C">
        <w:rPr>
          <w:rFonts w:cs="Times New Roman"/>
        </w:rPr>
        <w:t>This description is then embedded into the user role prompt</w:t>
      </w:r>
    </w:p>
    <w:p w14:paraId="2AFF9821" w14:textId="77777777" w:rsidR="00EC265D" w:rsidRPr="00676B2C" w:rsidRDefault="00EC265D" w:rsidP="00016D53">
      <w:pPr>
        <w:pStyle w:val="List"/>
        <w:numPr>
          <w:ilvl w:val="0"/>
          <w:numId w:val="20"/>
        </w:numPr>
        <w:suppressAutoHyphens w:val="0"/>
        <w:spacing w:after="160"/>
        <w:rPr>
          <w:rFonts w:cs="Times New Roman"/>
        </w:rPr>
      </w:pPr>
      <w:r w:rsidRPr="00676B2C">
        <w:rPr>
          <w:rFonts w:cs="Times New Roman"/>
        </w:rPr>
        <w:t>The system then instructs the model to generate a well-structured markdown-formatted plan with information such as project name, executive summary, business goals, risks assessment, WBS, architecture recommendation, etc.,</w:t>
      </w:r>
    </w:p>
    <w:p w14:paraId="2A7C0148" w14:textId="77777777" w:rsidR="00EC265D" w:rsidRPr="00676B2C" w:rsidRDefault="00EC265D" w:rsidP="00016D53">
      <w:pPr>
        <w:pStyle w:val="List"/>
        <w:numPr>
          <w:ilvl w:val="0"/>
          <w:numId w:val="20"/>
        </w:numPr>
        <w:suppressAutoHyphens w:val="0"/>
        <w:spacing w:after="160"/>
        <w:rPr>
          <w:rFonts w:cs="Times New Roman"/>
        </w:rPr>
      </w:pPr>
      <w:r w:rsidRPr="00676B2C">
        <w:rPr>
          <w:rFonts w:cs="Times New Roman"/>
        </w:rPr>
        <w:t>The response of LLM is parsed and displayed in the frontend dashboard</w:t>
      </w:r>
    </w:p>
    <w:p w14:paraId="7249F215" w14:textId="77777777" w:rsidR="00EC265D" w:rsidRPr="00676B2C" w:rsidRDefault="00EC265D" w:rsidP="00016D53">
      <w:pPr>
        <w:pStyle w:val="Heading4"/>
        <w:numPr>
          <w:ilvl w:val="3"/>
          <w:numId w:val="2"/>
        </w:numPr>
        <w:tabs>
          <w:tab w:val="num" w:pos="0"/>
        </w:tabs>
        <w:ind w:left="864" w:hanging="864"/>
      </w:pPr>
      <w:r w:rsidRPr="00676B2C">
        <w:t>Model Selection and Performance</w:t>
      </w:r>
    </w:p>
    <w:p w14:paraId="19D9020C" w14:textId="77777777" w:rsidR="00EC265D" w:rsidRPr="00676B2C" w:rsidRDefault="00EC265D" w:rsidP="00016D53">
      <w:pPr>
        <w:pStyle w:val="List"/>
        <w:numPr>
          <w:ilvl w:val="0"/>
          <w:numId w:val="21"/>
        </w:numPr>
        <w:suppressAutoHyphens w:val="0"/>
        <w:spacing w:after="160"/>
        <w:rPr>
          <w:rFonts w:cs="Times New Roman"/>
        </w:rPr>
      </w:pPr>
      <w:r w:rsidRPr="00676B2C">
        <w:rPr>
          <w:rFonts w:cs="Times New Roman"/>
        </w:rPr>
        <w:t>OpenAI’s GPT-4o was selected as the main model because of it’s strong reasoning capabilities, improved speed and low latency.</w:t>
      </w:r>
    </w:p>
    <w:p w14:paraId="353047EC" w14:textId="77777777" w:rsidR="00EC265D" w:rsidRPr="00676B2C" w:rsidRDefault="00EC265D" w:rsidP="00016D53">
      <w:pPr>
        <w:pStyle w:val="List"/>
        <w:numPr>
          <w:ilvl w:val="0"/>
          <w:numId w:val="21"/>
        </w:numPr>
        <w:suppressAutoHyphens w:val="0"/>
        <w:spacing w:after="160"/>
        <w:rPr>
          <w:rFonts w:cs="Times New Roman"/>
        </w:rPr>
      </w:pPr>
      <w:r w:rsidRPr="00676B2C">
        <w:rPr>
          <w:rFonts w:cs="Times New Roman"/>
        </w:rPr>
        <w:t>The parameters of the API such as Temperature and max token limits are tuned for reliability and soundness.</w:t>
      </w:r>
    </w:p>
    <w:p w14:paraId="1844001A" w14:textId="77777777" w:rsidR="00EC265D" w:rsidRPr="00676B2C" w:rsidRDefault="00EC265D" w:rsidP="00016D53">
      <w:pPr>
        <w:pStyle w:val="List"/>
        <w:numPr>
          <w:ilvl w:val="0"/>
          <w:numId w:val="21"/>
        </w:numPr>
        <w:suppressAutoHyphens w:val="0"/>
        <w:spacing w:after="160"/>
        <w:rPr>
          <w:rFonts w:cs="Times New Roman"/>
        </w:rPr>
      </w:pPr>
      <w:r w:rsidRPr="00676B2C">
        <w:rPr>
          <w:rFonts w:cs="Times New Roman"/>
        </w:rPr>
        <w:t>The system keeps a balance between cost and performance by using GPT-4o selectively. It only applies to tasks that need open-ended language generation or adjustment.</w:t>
      </w:r>
    </w:p>
    <w:p w14:paraId="03C4B759" w14:textId="5E818F44" w:rsidR="00EC265D" w:rsidRPr="00676B2C" w:rsidRDefault="00EC265D" w:rsidP="00016D53">
      <w:pPr>
        <w:pStyle w:val="Heading3"/>
        <w:numPr>
          <w:ilvl w:val="2"/>
          <w:numId w:val="2"/>
        </w:numPr>
        <w:tabs>
          <w:tab w:val="num" w:pos="0"/>
        </w:tabs>
        <w:ind w:left="720"/>
      </w:pPr>
      <w:bookmarkStart w:id="126" w:name="_Toc206336846"/>
      <w:bookmarkStart w:id="127" w:name="_Toc206942870"/>
      <w:r w:rsidRPr="00676B2C">
        <w:lastRenderedPageBreak/>
        <w:t>Plan Refinement and Ticketing Features</w:t>
      </w:r>
      <w:bookmarkEnd w:id="126"/>
      <w:bookmarkEnd w:id="127"/>
    </w:p>
    <w:p w14:paraId="2CBA72E7" w14:textId="77777777" w:rsidR="00EC265D" w:rsidRPr="00676B2C" w:rsidRDefault="00EC265D" w:rsidP="00EC265D">
      <w:r w:rsidRPr="00676B2C">
        <w:t xml:space="preserve">After the system generates the initial project plan based on the user input, the system provides user with 2 key features: </w:t>
      </w:r>
      <w:r w:rsidRPr="00676B2C">
        <w:rPr>
          <w:b/>
          <w:bCs/>
        </w:rPr>
        <w:t xml:space="preserve">plan refinement </w:t>
      </w:r>
      <w:r w:rsidRPr="00676B2C">
        <w:t>and</w:t>
      </w:r>
      <w:r w:rsidRPr="00676B2C">
        <w:rPr>
          <w:b/>
          <w:bCs/>
        </w:rPr>
        <w:t xml:space="preserve"> automated ticket generation. </w:t>
      </w:r>
      <w:r w:rsidRPr="00676B2C">
        <w:t>These features help user to refine the plan multiple times with their need and then transition from the planning phase to creating tasks for the development.</w:t>
      </w:r>
    </w:p>
    <w:p w14:paraId="07D6C9C9" w14:textId="77777777" w:rsidR="00EC265D" w:rsidRPr="00676B2C" w:rsidRDefault="00EC265D" w:rsidP="00016D53">
      <w:pPr>
        <w:pStyle w:val="Heading4"/>
        <w:numPr>
          <w:ilvl w:val="3"/>
          <w:numId w:val="2"/>
        </w:numPr>
        <w:tabs>
          <w:tab w:val="num" w:pos="0"/>
        </w:tabs>
        <w:ind w:left="864" w:hanging="864"/>
      </w:pPr>
      <w:r w:rsidRPr="00676B2C">
        <w:t>Plan Refinement</w:t>
      </w:r>
    </w:p>
    <w:p w14:paraId="5607CA88" w14:textId="77777777" w:rsidR="00EC265D" w:rsidRPr="00676B2C" w:rsidRDefault="00EC265D" w:rsidP="00EC265D">
      <w:r w:rsidRPr="00676B2C">
        <w:t>Once the initial plan is generated, the users can refine it by submitting additional feedback using the free text area in the frontend interface. The system supports both major and minor refinements such as:</w:t>
      </w:r>
    </w:p>
    <w:p w14:paraId="03F1AB30" w14:textId="77777777" w:rsidR="00EC265D" w:rsidRPr="00676B2C" w:rsidRDefault="00EC265D" w:rsidP="00016D53">
      <w:pPr>
        <w:pStyle w:val="List"/>
        <w:numPr>
          <w:ilvl w:val="0"/>
          <w:numId w:val="22"/>
        </w:numPr>
        <w:suppressAutoHyphens w:val="0"/>
        <w:spacing w:after="160"/>
        <w:rPr>
          <w:rFonts w:cs="Times New Roman"/>
        </w:rPr>
      </w:pPr>
      <w:r w:rsidRPr="00676B2C">
        <w:rPr>
          <w:rFonts w:cs="Times New Roman"/>
        </w:rPr>
        <w:t>Modifying a specific section</w:t>
      </w:r>
    </w:p>
    <w:p w14:paraId="6940F380" w14:textId="77777777" w:rsidR="00EC265D" w:rsidRPr="00676B2C" w:rsidRDefault="00EC265D" w:rsidP="00016D53">
      <w:pPr>
        <w:pStyle w:val="List"/>
        <w:numPr>
          <w:ilvl w:val="0"/>
          <w:numId w:val="22"/>
        </w:numPr>
        <w:suppressAutoHyphens w:val="0"/>
        <w:spacing w:after="160"/>
        <w:rPr>
          <w:rFonts w:cs="Times New Roman"/>
        </w:rPr>
      </w:pPr>
      <w:r w:rsidRPr="00676B2C">
        <w:rPr>
          <w:rFonts w:cs="Times New Roman"/>
        </w:rPr>
        <w:t>Replacing an entire section</w:t>
      </w:r>
    </w:p>
    <w:p w14:paraId="7BCA7600" w14:textId="77777777" w:rsidR="00EC265D" w:rsidRPr="00676B2C" w:rsidRDefault="00EC265D" w:rsidP="00016D53">
      <w:pPr>
        <w:pStyle w:val="List"/>
        <w:numPr>
          <w:ilvl w:val="0"/>
          <w:numId w:val="22"/>
        </w:numPr>
        <w:suppressAutoHyphens w:val="0"/>
        <w:spacing w:after="160"/>
        <w:rPr>
          <w:rFonts w:cs="Times New Roman"/>
        </w:rPr>
      </w:pPr>
      <w:r w:rsidRPr="00676B2C">
        <w:rPr>
          <w:rFonts w:cs="Times New Roman"/>
        </w:rPr>
        <w:t>Adding new information in the current sections or add a new section</w:t>
      </w:r>
    </w:p>
    <w:p w14:paraId="211DCB8C" w14:textId="77777777" w:rsidR="00EC265D" w:rsidRPr="00676B2C" w:rsidRDefault="00EC265D" w:rsidP="00EC265D">
      <w:r w:rsidRPr="00676B2C">
        <w:t>The refinement process follows the following steps:</w:t>
      </w:r>
    </w:p>
    <w:p w14:paraId="0F1682EB" w14:textId="77777777" w:rsidR="00EC265D" w:rsidRPr="00676B2C" w:rsidRDefault="00EC265D" w:rsidP="00016D53">
      <w:pPr>
        <w:pStyle w:val="List"/>
        <w:numPr>
          <w:ilvl w:val="0"/>
          <w:numId w:val="23"/>
        </w:numPr>
        <w:suppressAutoHyphens w:val="0"/>
        <w:spacing w:after="160"/>
        <w:rPr>
          <w:rFonts w:cs="Times New Roman"/>
        </w:rPr>
      </w:pPr>
      <w:r w:rsidRPr="00676B2C">
        <w:rPr>
          <w:rFonts w:cs="Times New Roman"/>
        </w:rPr>
        <w:t>User submits feedback using the free text area in the frontend.</w:t>
      </w:r>
    </w:p>
    <w:p w14:paraId="6DA928AA" w14:textId="77777777" w:rsidR="00EC265D" w:rsidRPr="00676B2C" w:rsidRDefault="00EC265D" w:rsidP="00016D53">
      <w:pPr>
        <w:pStyle w:val="List"/>
        <w:numPr>
          <w:ilvl w:val="0"/>
          <w:numId w:val="23"/>
        </w:numPr>
        <w:suppressAutoHyphens w:val="0"/>
        <w:spacing w:after="160"/>
        <w:rPr>
          <w:rFonts w:cs="Times New Roman"/>
        </w:rPr>
      </w:pPr>
      <w:r w:rsidRPr="00676B2C">
        <w:rPr>
          <w:rFonts w:cs="Times New Roman"/>
        </w:rPr>
        <w:t>The backend takes the feedback and the current project plan and creates a well-structured prompt for refinement.</w:t>
      </w:r>
    </w:p>
    <w:p w14:paraId="0D8A03E9" w14:textId="77777777" w:rsidR="00EC265D" w:rsidRPr="00676B2C" w:rsidRDefault="00EC265D" w:rsidP="00016D53">
      <w:pPr>
        <w:pStyle w:val="List"/>
        <w:numPr>
          <w:ilvl w:val="0"/>
          <w:numId w:val="23"/>
        </w:numPr>
        <w:suppressAutoHyphens w:val="0"/>
        <w:spacing w:after="160"/>
        <w:rPr>
          <w:rFonts w:cs="Times New Roman"/>
        </w:rPr>
      </w:pPr>
      <w:r w:rsidRPr="00676B2C">
        <w:rPr>
          <w:rFonts w:cs="Times New Roman"/>
        </w:rPr>
        <w:t>The GPT-4o model is called to regenerate the plan with the given feedback.</w:t>
      </w:r>
    </w:p>
    <w:p w14:paraId="02C4C8C1" w14:textId="77777777" w:rsidR="00EC265D" w:rsidRPr="00676B2C" w:rsidRDefault="00EC265D" w:rsidP="00016D53">
      <w:pPr>
        <w:pStyle w:val="List"/>
        <w:numPr>
          <w:ilvl w:val="0"/>
          <w:numId w:val="23"/>
        </w:numPr>
        <w:suppressAutoHyphens w:val="0"/>
        <w:spacing w:after="160"/>
        <w:rPr>
          <w:rFonts w:cs="Times New Roman"/>
        </w:rPr>
      </w:pPr>
      <w:r w:rsidRPr="00676B2C">
        <w:rPr>
          <w:rFonts w:cs="Times New Roman"/>
        </w:rPr>
        <w:t>The updated plan is then sent back to the frontend to be displayed to the user.</w:t>
      </w:r>
    </w:p>
    <w:p w14:paraId="5256560D" w14:textId="77777777" w:rsidR="00EC265D" w:rsidRPr="00676B2C" w:rsidRDefault="00EC265D" w:rsidP="00EC265D">
      <w:r w:rsidRPr="00676B2C">
        <w:t>No agents are used during the refinement phase as GPT-4o is directly responsible it.</w:t>
      </w:r>
    </w:p>
    <w:p w14:paraId="55300492" w14:textId="77777777" w:rsidR="00EC265D" w:rsidRPr="00676B2C" w:rsidRDefault="00EC265D" w:rsidP="00016D53">
      <w:pPr>
        <w:pStyle w:val="Heading4"/>
        <w:numPr>
          <w:ilvl w:val="3"/>
          <w:numId w:val="2"/>
        </w:numPr>
        <w:tabs>
          <w:tab w:val="num" w:pos="0"/>
        </w:tabs>
        <w:ind w:left="864" w:hanging="864"/>
      </w:pPr>
      <w:r w:rsidRPr="00676B2C">
        <w:t>Ticket Generation Workflow</w:t>
      </w:r>
    </w:p>
    <w:p w14:paraId="2E2C2956" w14:textId="77777777" w:rsidR="00EC265D" w:rsidRPr="00676B2C" w:rsidRDefault="00EC265D" w:rsidP="00EC265D">
      <w:r w:rsidRPr="00676B2C">
        <w:t>Once the user is happy with the final version of the project plan, they can click the “Suggest JIRA Tickets” button in the UI. This action then triggers the agents that are responsible to use that plan and create sprint-wise development tasks. The key steps involved here are:</w:t>
      </w:r>
    </w:p>
    <w:p w14:paraId="6F3A88FA" w14:textId="77777777" w:rsidR="00EC265D" w:rsidRPr="00676B2C" w:rsidRDefault="00EC265D" w:rsidP="00016D53">
      <w:pPr>
        <w:pStyle w:val="List"/>
        <w:numPr>
          <w:ilvl w:val="0"/>
          <w:numId w:val="24"/>
        </w:numPr>
        <w:suppressAutoHyphens w:val="0"/>
        <w:spacing w:after="160"/>
        <w:rPr>
          <w:rFonts w:cs="Times New Roman"/>
        </w:rPr>
      </w:pPr>
      <w:r w:rsidRPr="00676B2C">
        <w:rPr>
          <w:rFonts w:cs="Times New Roman"/>
        </w:rPr>
        <w:t>The finalized plan is received as input to the backend and it is passed to the CrewAI-based agent workflow.</w:t>
      </w:r>
    </w:p>
    <w:p w14:paraId="33A5DCA0" w14:textId="77777777" w:rsidR="00EC265D" w:rsidRPr="00676B2C" w:rsidRDefault="00EC265D" w:rsidP="00016D53">
      <w:pPr>
        <w:pStyle w:val="List"/>
        <w:numPr>
          <w:ilvl w:val="0"/>
          <w:numId w:val="24"/>
        </w:numPr>
        <w:suppressAutoHyphens w:val="0"/>
        <w:spacing w:after="160"/>
        <w:rPr>
          <w:rFonts w:cs="Times New Roman"/>
        </w:rPr>
      </w:pPr>
      <w:r w:rsidRPr="00676B2C">
        <w:rPr>
          <w:rFonts w:cs="Times New Roman"/>
        </w:rPr>
        <w:lastRenderedPageBreak/>
        <w:t>Agents designed for this purpose, analyze the project plan thoroughly and convert them into development tickets.</w:t>
      </w:r>
    </w:p>
    <w:p w14:paraId="7D0DBF10" w14:textId="77777777" w:rsidR="00EC265D" w:rsidRPr="00676B2C" w:rsidRDefault="00EC265D" w:rsidP="00016D53">
      <w:pPr>
        <w:pStyle w:val="List"/>
        <w:numPr>
          <w:ilvl w:val="0"/>
          <w:numId w:val="24"/>
        </w:numPr>
        <w:suppressAutoHyphens w:val="0"/>
        <w:spacing w:after="160"/>
        <w:rPr>
          <w:rFonts w:cs="Times New Roman"/>
        </w:rPr>
      </w:pPr>
      <w:r w:rsidRPr="00676B2C">
        <w:rPr>
          <w:rFonts w:cs="Times New Roman"/>
        </w:rPr>
        <w:t>Each ticket includes a title and a description.</w:t>
      </w:r>
    </w:p>
    <w:p w14:paraId="1367B9F5" w14:textId="77777777" w:rsidR="00EC265D" w:rsidRPr="00676B2C" w:rsidRDefault="00EC265D" w:rsidP="00016D53">
      <w:pPr>
        <w:pStyle w:val="List"/>
        <w:numPr>
          <w:ilvl w:val="0"/>
          <w:numId w:val="24"/>
        </w:numPr>
        <w:suppressAutoHyphens w:val="0"/>
        <w:spacing w:after="160"/>
        <w:rPr>
          <w:rFonts w:cs="Times New Roman"/>
        </w:rPr>
      </w:pPr>
      <w:r w:rsidRPr="00676B2C">
        <w:rPr>
          <w:rFonts w:cs="Times New Roman"/>
        </w:rPr>
        <w:t>Generated tickets are then sent to the frontend for the user to update/delete/add new tickets if needed and then publish them to their JIRA dashboard.</w:t>
      </w:r>
    </w:p>
    <w:p w14:paraId="0D55AA46" w14:textId="67539C15" w:rsidR="00EC265D" w:rsidRPr="00676B2C" w:rsidRDefault="00EC265D" w:rsidP="00016D53">
      <w:pPr>
        <w:pStyle w:val="Heading3"/>
        <w:numPr>
          <w:ilvl w:val="2"/>
          <w:numId w:val="2"/>
        </w:numPr>
        <w:tabs>
          <w:tab w:val="num" w:pos="0"/>
        </w:tabs>
        <w:ind w:left="720"/>
      </w:pPr>
      <w:bookmarkStart w:id="128" w:name="_Toc206336847"/>
      <w:bookmarkStart w:id="129" w:name="_Toc206942871"/>
      <w:r w:rsidRPr="00676B2C">
        <w:t>Output Format</w:t>
      </w:r>
      <w:bookmarkEnd w:id="128"/>
      <w:bookmarkEnd w:id="129"/>
    </w:p>
    <w:p w14:paraId="2A71F0BC" w14:textId="77777777" w:rsidR="00EC265D" w:rsidRPr="00676B2C" w:rsidRDefault="00EC265D" w:rsidP="00EC265D">
      <w:r w:rsidRPr="00676B2C">
        <w:t xml:space="preserve">The system produces two primary outputs: the </w:t>
      </w:r>
      <w:r w:rsidRPr="00676B2C">
        <w:rPr>
          <w:b/>
          <w:bCs/>
        </w:rPr>
        <w:t>project plan</w:t>
      </w:r>
      <w:r w:rsidRPr="00676B2C">
        <w:t xml:space="preserve"> and the </w:t>
      </w:r>
      <w:r w:rsidRPr="00676B2C">
        <w:rPr>
          <w:b/>
          <w:bCs/>
        </w:rPr>
        <w:t xml:space="preserve">development tickets. </w:t>
      </w:r>
      <w:r w:rsidRPr="00676B2C">
        <w:t>These outputs are structed in such a way that it supports both readability and can be used for further processing.</w:t>
      </w:r>
    </w:p>
    <w:p w14:paraId="702D23B3" w14:textId="77777777" w:rsidR="00EC265D" w:rsidRPr="00676B2C" w:rsidRDefault="00EC265D" w:rsidP="00016D53">
      <w:pPr>
        <w:pStyle w:val="Heading4"/>
        <w:numPr>
          <w:ilvl w:val="3"/>
          <w:numId w:val="2"/>
        </w:numPr>
        <w:tabs>
          <w:tab w:val="num" w:pos="0"/>
        </w:tabs>
        <w:ind w:left="864" w:hanging="864"/>
      </w:pPr>
      <w:r w:rsidRPr="00676B2C">
        <w:t>Project Plan Output</w:t>
      </w:r>
    </w:p>
    <w:p w14:paraId="0EBF8E34" w14:textId="77777777" w:rsidR="00EC265D" w:rsidRPr="00676B2C" w:rsidRDefault="00EC265D" w:rsidP="00EC265D">
      <w:r w:rsidRPr="00676B2C">
        <w:t>The project plan generated by the LLM is in the form of a well-structured markdown format which ensures that the plan can be easily rendered in the frontend while retaining clarity and hierarchy.</w:t>
      </w:r>
    </w:p>
    <w:p w14:paraId="65BF2440" w14:textId="77777777" w:rsidR="00EC265D" w:rsidRPr="00676B2C" w:rsidRDefault="00EC265D" w:rsidP="00EC265D">
      <w:r w:rsidRPr="00676B2C">
        <w:t>The project plan includes the following sections:</w:t>
      </w:r>
    </w:p>
    <w:p w14:paraId="70DE9067" w14:textId="77777777" w:rsidR="00EC265D" w:rsidRPr="00676B2C" w:rsidRDefault="00EC265D" w:rsidP="00016D53">
      <w:pPr>
        <w:pStyle w:val="List"/>
        <w:numPr>
          <w:ilvl w:val="0"/>
          <w:numId w:val="25"/>
        </w:numPr>
        <w:suppressAutoHyphens w:val="0"/>
        <w:spacing w:after="160"/>
        <w:rPr>
          <w:rFonts w:cs="Times New Roman"/>
        </w:rPr>
      </w:pPr>
      <w:r w:rsidRPr="00676B2C">
        <w:rPr>
          <w:rFonts w:cs="Times New Roman"/>
        </w:rPr>
        <w:t>Executive Summary &amp; Project Charter</w:t>
      </w:r>
    </w:p>
    <w:p w14:paraId="2556A180" w14:textId="77777777" w:rsidR="00EC265D" w:rsidRPr="00676B2C" w:rsidRDefault="00EC265D" w:rsidP="00016D53">
      <w:pPr>
        <w:pStyle w:val="List"/>
        <w:numPr>
          <w:ilvl w:val="0"/>
          <w:numId w:val="25"/>
        </w:numPr>
        <w:suppressAutoHyphens w:val="0"/>
        <w:spacing w:after="160"/>
        <w:rPr>
          <w:rFonts w:cs="Times New Roman"/>
        </w:rPr>
      </w:pPr>
      <w:r w:rsidRPr="00676B2C">
        <w:rPr>
          <w:rFonts w:cs="Times New Roman"/>
        </w:rPr>
        <w:t>Business Goals and Objectives</w:t>
      </w:r>
    </w:p>
    <w:p w14:paraId="077E7C80" w14:textId="77777777" w:rsidR="00EC265D" w:rsidRPr="00676B2C" w:rsidRDefault="00EC265D" w:rsidP="00016D53">
      <w:pPr>
        <w:pStyle w:val="List"/>
        <w:numPr>
          <w:ilvl w:val="0"/>
          <w:numId w:val="25"/>
        </w:numPr>
        <w:suppressAutoHyphens w:val="0"/>
        <w:spacing w:after="160"/>
        <w:rPr>
          <w:rFonts w:cs="Times New Roman"/>
        </w:rPr>
      </w:pPr>
      <w:r w:rsidRPr="00676B2C">
        <w:rPr>
          <w:rFonts w:cs="Times New Roman"/>
        </w:rPr>
        <w:t>Work Breakdown Structure</w:t>
      </w:r>
    </w:p>
    <w:p w14:paraId="1A7AFB8A" w14:textId="77777777" w:rsidR="00EC265D" w:rsidRPr="00676B2C" w:rsidRDefault="00EC265D" w:rsidP="00016D53">
      <w:pPr>
        <w:pStyle w:val="List"/>
        <w:numPr>
          <w:ilvl w:val="0"/>
          <w:numId w:val="25"/>
        </w:numPr>
        <w:suppressAutoHyphens w:val="0"/>
        <w:spacing w:after="160"/>
        <w:rPr>
          <w:rFonts w:cs="Times New Roman"/>
        </w:rPr>
      </w:pPr>
      <w:r w:rsidRPr="00676B2C">
        <w:rPr>
          <w:rFonts w:cs="Times New Roman"/>
        </w:rPr>
        <w:t>Risk Assessment and Mitigation</w:t>
      </w:r>
    </w:p>
    <w:p w14:paraId="7B10AA15" w14:textId="77777777" w:rsidR="00EC265D" w:rsidRPr="00676B2C" w:rsidRDefault="00EC265D" w:rsidP="00016D53">
      <w:pPr>
        <w:pStyle w:val="List"/>
        <w:numPr>
          <w:ilvl w:val="0"/>
          <w:numId w:val="25"/>
        </w:numPr>
        <w:suppressAutoHyphens w:val="0"/>
        <w:spacing w:after="160"/>
        <w:rPr>
          <w:rFonts w:cs="Times New Roman"/>
        </w:rPr>
      </w:pPr>
      <w:r w:rsidRPr="00676B2C">
        <w:rPr>
          <w:rFonts w:cs="Times New Roman"/>
        </w:rPr>
        <w:t>Architecture Recommendation</w:t>
      </w:r>
    </w:p>
    <w:p w14:paraId="4959D65F" w14:textId="77777777" w:rsidR="00EC265D" w:rsidRPr="00676B2C" w:rsidRDefault="00EC265D" w:rsidP="00016D53">
      <w:pPr>
        <w:pStyle w:val="List"/>
        <w:numPr>
          <w:ilvl w:val="0"/>
          <w:numId w:val="25"/>
        </w:numPr>
        <w:suppressAutoHyphens w:val="0"/>
        <w:spacing w:after="160"/>
        <w:rPr>
          <w:rFonts w:cs="Times New Roman"/>
        </w:rPr>
      </w:pPr>
      <w:r w:rsidRPr="00676B2C">
        <w:rPr>
          <w:rFonts w:cs="Times New Roman"/>
        </w:rPr>
        <w:t>Timeline and Sprint Plan</w:t>
      </w:r>
    </w:p>
    <w:p w14:paraId="1681E656" w14:textId="77777777" w:rsidR="00EC265D" w:rsidRPr="00676B2C" w:rsidRDefault="00EC265D" w:rsidP="00016D53">
      <w:pPr>
        <w:pStyle w:val="List"/>
        <w:numPr>
          <w:ilvl w:val="0"/>
          <w:numId w:val="25"/>
        </w:numPr>
        <w:suppressAutoHyphens w:val="0"/>
        <w:spacing w:after="160"/>
        <w:rPr>
          <w:rFonts w:cs="Times New Roman"/>
        </w:rPr>
      </w:pPr>
      <w:r w:rsidRPr="00676B2C">
        <w:rPr>
          <w:rFonts w:cs="Times New Roman"/>
        </w:rPr>
        <w:t>Resource and Team Structure</w:t>
      </w:r>
    </w:p>
    <w:p w14:paraId="106E3355" w14:textId="77777777" w:rsidR="00EC265D" w:rsidRPr="00676B2C" w:rsidRDefault="00EC265D" w:rsidP="00016D53">
      <w:pPr>
        <w:pStyle w:val="List"/>
        <w:numPr>
          <w:ilvl w:val="0"/>
          <w:numId w:val="25"/>
        </w:numPr>
        <w:suppressAutoHyphens w:val="0"/>
        <w:spacing w:after="160"/>
        <w:rPr>
          <w:rFonts w:cs="Times New Roman"/>
        </w:rPr>
      </w:pPr>
      <w:r w:rsidRPr="00676B2C">
        <w:rPr>
          <w:rFonts w:cs="Times New Roman"/>
        </w:rPr>
        <w:t>Budget Allocation</w:t>
      </w:r>
    </w:p>
    <w:p w14:paraId="6EB3FF4B" w14:textId="77777777" w:rsidR="00EC265D" w:rsidRPr="00676B2C" w:rsidRDefault="00EC265D" w:rsidP="00016D53">
      <w:pPr>
        <w:pStyle w:val="List"/>
        <w:numPr>
          <w:ilvl w:val="0"/>
          <w:numId w:val="25"/>
        </w:numPr>
        <w:suppressAutoHyphens w:val="0"/>
        <w:spacing w:after="160"/>
        <w:rPr>
          <w:rFonts w:cs="Times New Roman"/>
        </w:rPr>
      </w:pPr>
      <w:r w:rsidRPr="00676B2C">
        <w:rPr>
          <w:rFonts w:cs="Times New Roman"/>
        </w:rPr>
        <w:t>Quality Assurance and Governance Plan</w:t>
      </w:r>
    </w:p>
    <w:p w14:paraId="0A55E207" w14:textId="77777777" w:rsidR="00EC265D" w:rsidRPr="00676B2C" w:rsidRDefault="00EC265D" w:rsidP="00016D53">
      <w:pPr>
        <w:pStyle w:val="List"/>
        <w:numPr>
          <w:ilvl w:val="0"/>
          <w:numId w:val="25"/>
        </w:numPr>
        <w:suppressAutoHyphens w:val="0"/>
        <w:spacing w:after="160"/>
        <w:rPr>
          <w:rFonts w:cs="Times New Roman"/>
        </w:rPr>
      </w:pPr>
      <w:r w:rsidRPr="00676B2C">
        <w:rPr>
          <w:rFonts w:cs="Times New Roman"/>
        </w:rPr>
        <w:t>Best Practices and Modern Trends</w:t>
      </w:r>
    </w:p>
    <w:p w14:paraId="1BCCCABC" w14:textId="77777777" w:rsidR="00EC265D" w:rsidRPr="00676B2C" w:rsidRDefault="00EC265D" w:rsidP="00EC265D">
      <w:pPr>
        <w:ind w:left="360"/>
      </w:pPr>
      <w:r w:rsidRPr="00676B2C">
        <w:t>Formatting of the output:</w:t>
      </w:r>
    </w:p>
    <w:p w14:paraId="1A8A5DE0" w14:textId="77777777" w:rsidR="00EC265D" w:rsidRPr="00676B2C" w:rsidRDefault="00EC265D" w:rsidP="00016D53">
      <w:pPr>
        <w:pStyle w:val="List"/>
        <w:numPr>
          <w:ilvl w:val="0"/>
          <w:numId w:val="26"/>
        </w:numPr>
        <w:suppressAutoHyphens w:val="0"/>
        <w:spacing w:after="160"/>
        <w:rPr>
          <w:rFonts w:cs="Times New Roman"/>
        </w:rPr>
      </w:pPr>
      <w:r w:rsidRPr="00676B2C">
        <w:rPr>
          <w:rFonts w:cs="Times New Roman"/>
        </w:rPr>
        <w:lastRenderedPageBreak/>
        <w:t>Headings and Subheadings use Markdown (##, ###) to organize the content.</w:t>
      </w:r>
    </w:p>
    <w:p w14:paraId="49400A1B" w14:textId="77777777" w:rsidR="00EC265D" w:rsidRPr="00676B2C" w:rsidRDefault="00EC265D" w:rsidP="00016D53">
      <w:pPr>
        <w:pStyle w:val="List"/>
        <w:numPr>
          <w:ilvl w:val="0"/>
          <w:numId w:val="26"/>
        </w:numPr>
        <w:suppressAutoHyphens w:val="0"/>
        <w:spacing w:after="160"/>
        <w:rPr>
          <w:rFonts w:cs="Times New Roman"/>
        </w:rPr>
      </w:pPr>
      <w:r w:rsidRPr="00676B2C">
        <w:rPr>
          <w:rFonts w:cs="Times New Roman"/>
        </w:rPr>
        <w:t>Lists user bullet or numbered formats</w:t>
      </w:r>
    </w:p>
    <w:p w14:paraId="38D07C56" w14:textId="77777777" w:rsidR="00EC265D" w:rsidRPr="00676B2C" w:rsidRDefault="00EC265D" w:rsidP="00016D53">
      <w:pPr>
        <w:pStyle w:val="Heading4"/>
        <w:numPr>
          <w:ilvl w:val="3"/>
          <w:numId w:val="2"/>
        </w:numPr>
        <w:tabs>
          <w:tab w:val="num" w:pos="0"/>
        </w:tabs>
        <w:ind w:left="864" w:hanging="864"/>
      </w:pPr>
      <w:r w:rsidRPr="00676B2C">
        <w:t>Development Ticket Output</w:t>
      </w:r>
    </w:p>
    <w:p w14:paraId="313EB082" w14:textId="77777777" w:rsidR="00EC265D" w:rsidRPr="00676B2C" w:rsidRDefault="00EC265D" w:rsidP="00EC265D">
      <w:r w:rsidRPr="00676B2C">
        <w:t>The main purpose of this feature was to just show the possibility that the agents have the ability to generate tickets based on a given input by scanning them thoroughly. Each ticket has two basic fields namely a title and description.</w:t>
      </w:r>
    </w:p>
    <w:p w14:paraId="4D0626B8" w14:textId="63B7FCB1" w:rsidR="00EC265D" w:rsidRPr="00676B2C" w:rsidRDefault="00EC265D" w:rsidP="00016D53">
      <w:pPr>
        <w:pStyle w:val="Heading3"/>
        <w:numPr>
          <w:ilvl w:val="2"/>
          <w:numId w:val="2"/>
        </w:numPr>
        <w:tabs>
          <w:tab w:val="num" w:pos="0"/>
        </w:tabs>
        <w:ind w:left="720"/>
      </w:pPr>
      <w:bookmarkStart w:id="130" w:name="_Toc206336848"/>
      <w:bookmarkStart w:id="131" w:name="_Toc206942872"/>
      <w:r w:rsidRPr="00676B2C">
        <w:t>Sample Input/Output</w:t>
      </w:r>
      <w:bookmarkEnd w:id="130"/>
      <w:bookmarkEnd w:id="131"/>
    </w:p>
    <w:p w14:paraId="0008433B" w14:textId="77777777" w:rsidR="00EC265D" w:rsidRPr="00676B2C" w:rsidRDefault="00EC265D" w:rsidP="00EC265D">
      <w:r w:rsidRPr="00676B2C">
        <w:t>This section provides example of inputs that are accepted and outputs generated by the system during the planning module. These examples include how the system handles both structured and unstructured inputs and also shows in what form the project plan and the tickets are generated.</w:t>
      </w:r>
    </w:p>
    <w:p w14:paraId="5C833405" w14:textId="77777777" w:rsidR="00B0792D" w:rsidRDefault="00AB1012" w:rsidP="00B0792D">
      <w:pPr>
        <w:keepNext/>
        <w:jc w:val="center"/>
      </w:pPr>
      <w:r w:rsidRPr="00AB1012">
        <w:drawing>
          <wp:inline distT="0" distB="0" distL="0" distR="0" wp14:anchorId="531E11B5" wp14:editId="567BB07F">
            <wp:extent cx="5219700" cy="3848735"/>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219700" cy="3848735"/>
                    </a:xfrm>
                    <a:prstGeom prst="rect">
                      <a:avLst/>
                    </a:prstGeom>
                  </pic:spPr>
                </pic:pic>
              </a:graphicData>
            </a:graphic>
          </wp:inline>
        </w:drawing>
      </w:r>
    </w:p>
    <w:p w14:paraId="3E89FAD0" w14:textId="7A66C312" w:rsidR="00EC265D" w:rsidRPr="00676B2C" w:rsidRDefault="00B0792D" w:rsidP="00B0792D">
      <w:pPr>
        <w:pStyle w:val="Caption"/>
        <w:jc w:val="center"/>
      </w:pPr>
      <w:bookmarkStart w:id="132" w:name="_Toc207743494"/>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7</w:t>
      </w:r>
      <w:r w:rsidR="001439CD">
        <w:fldChar w:fldCharType="end"/>
      </w:r>
      <w:r>
        <w:t xml:space="preserve">: </w:t>
      </w:r>
      <w:r w:rsidRPr="00225D61">
        <w:t>Structured Form Input</w:t>
      </w:r>
      <w:bookmarkEnd w:id="132"/>
    </w:p>
    <w:p w14:paraId="34D70301" w14:textId="77777777" w:rsidR="00B0792D" w:rsidRDefault="00EC265D" w:rsidP="00B0792D">
      <w:pPr>
        <w:keepNext/>
        <w:jc w:val="center"/>
      </w:pPr>
      <w:r w:rsidRPr="00676B2C">
        <w:rPr>
          <w:noProof/>
        </w:rPr>
        <w:lastRenderedPageBreak/>
        <w:drawing>
          <wp:inline distT="0" distB="0" distL="0" distR="0" wp14:anchorId="3DDE129D" wp14:editId="03DE4B95">
            <wp:extent cx="5192202" cy="3442207"/>
            <wp:effectExtent l="0" t="0" r="889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18967"/>
                    <a:stretch/>
                  </pic:blipFill>
                  <pic:spPr bwMode="auto">
                    <a:xfrm>
                      <a:off x="0" y="0"/>
                      <a:ext cx="5211978" cy="3455318"/>
                    </a:xfrm>
                    <a:prstGeom prst="rect">
                      <a:avLst/>
                    </a:prstGeom>
                    <a:noFill/>
                    <a:ln>
                      <a:noFill/>
                    </a:ln>
                    <a:extLst>
                      <a:ext uri="{53640926-AAD7-44D8-BBD7-CCE9431645EC}">
                        <a14:shadowObscured xmlns:a14="http://schemas.microsoft.com/office/drawing/2010/main"/>
                      </a:ext>
                    </a:extLst>
                  </pic:spPr>
                </pic:pic>
              </a:graphicData>
            </a:graphic>
          </wp:inline>
        </w:drawing>
      </w:r>
    </w:p>
    <w:p w14:paraId="659DE073" w14:textId="7FFDA319" w:rsidR="00EC265D" w:rsidRPr="00676B2C" w:rsidRDefault="00B0792D" w:rsidP="00B0792D">
      <w:pPr>
        <w:pStyle w:val="Caption"/>
        <w:jc w:val="center"/>
      </w:pPr>
      <w:bookmarkStart w:id="133" w:name="_Toc207743495"/>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8</w:t>
      </w:r>
      <w:r w:rsidR="001439CD">
        <w:fldChar w:fldCharType="end"/>
      </w:r>
      <w:r>
        <w:t xml:space="preserve">: </w:t>
      </w:r>
      <w:r w:rsidRPr="00091526">
        <w:t>File Upload Input</w:t>
      </w:r>
      <w:bookmarkEnd w:id="133"/>
    </w:p>
    <w:p w14:paraId="455DA6AF" w14:textId="77777777" w:rsidR="00B0792D" w:rsidRDefault="00EC265D" w:rsidP="00B0792D">
      <w:pPr>
        <w:keepNext/>
        <w:jc w:val="center"/>
      </w:pPr>
      <w:r w:rsidRPr="00676B2C">
        <w:rPr>
          <w:noProof/>
        </w:rPr>
        <w:drawing>
          <wp:inline distT="0" distB="0" distL="0" distR="0" wp14:anchorId="541A3039" wp14:editId="0BB8EF26">
            <wp:extent cx="4604013" cy="3482672"/>
            <wp:effectExtent l="0" t="0" r="635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1567"/>
                    <a:stretch/>
                  </pic:blipFill>
                  <pic:spPr bwMode="auto">
                    <a:xfrm>
                      <a:off x="0" y="0"/>
                      <a:ext cx="4645375" cy="3513960"/>
                    </a:xfrm>
                    <a:prstGeom prst="rect">
                      <a:avLst/>
                    </a:prstGeom>
                    <a:ln>
                      <a:noFill/>
                    </a:ln>
                    <a:extLst>
                      <a:ext uri="{53640926-AAD7-44D8-BBD7-CCE9431645EC}">
                        <a14:shadowObscured xmlns:a14="http://schemas.microsoft.com/office/drawing/2010/main"/>
                      </a:ext>
                    </a:extLst>
                  </pic:spPr>
                </pic:pic>
              </a:graphicData>
            </a:graphic>
          </wp:inline>
        </w:drawing>
      </w:r>
    </w:p>
    <w:p w14:paraId="5216B2C7" w14:textId="72566E34" w:rsidR="00EC265D" w:rsidRPr="00676B2C" w:rsidRDefault="00B0792D" w:rsidP="00B0792D">
      <w:pPr>
        <w:pStyle w:val="Caption"/>
        <w:jc w:val="center"/>
      </w:pPr>
      <w:bookmarkStart w:id="134" w:name="_Toc207743496"/>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9</w:t>
      </w:r>
      <w:r w:rsidR="001439CD">
        <w:fldChar w:fldCharType="end"/>
      </w:r>
      <w:r>
        <w:t>: S</w:t>
      </w:r>
      <w:r w:rsidRPr="000D157E">
        <w:t>ample Project Plan Output (Excerpt)</w:t>
      </w:r>
      <w:bookmarkEnd w:id="134"/>
    </w:p>
    <w:p w14:paraId="790BFA14" w14:textId="77777777" w:rsidR="00B0792D" w:rsidRDefault="00EC265D" w:rsidP="00B0792D">
      <w:pPr>
        <w:keepNext/>
      </w:pPr>
      <w:r w:rsidRPr="00676B2C">
        <w:rPr>
          <w:noProof/>
        </w:rPr>
        <w:lastRenderedPageBreak/>
        <w:drawing>
          <wp:inline distT="0" distB="0" distL="0" distR="0" wp14:anchorId="50BB429F" wp14:editId="3AF7A1FB">
            <wp:extent cx="5701085" cy="2652243"/>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855" b="1"/>
                    <a:stretch/>
                  </pic:blipFill>
                  <pic:spPr bwMode="auto">
                    <a:xfrm>
                      <a:off x="0" y="0"/>
                      <a:ext cx="5731057" cy="2666187"/>
                    </a:xfrm>
                    <a:prstGeom prst="rect">
                      <a:avLst/>
                    </a:prstGeom>
                    <a:ln>
                      <a:noFill/>
                    </a:ln>
                    <a:extLst>
                      <a:ext uri="{53640926-AAD7-44D8-BBD7-CCE9431645EC}">
                        <a14:shadowObscured xmlns:a14="http://schemas.microsoft.com/office/drawing/2010/main"/>
                      </a:ext>
                    </a:extLst>
                  </pic:spPr>
                </pic:pic>
              </a:graphicData>
            </a:graphic>
          </wp:inline>
        </w:drawing>
      </w:r>
    </w:p>
    <w:p w14:paraId="43EE0780" w14:textId="656189A3" w:rsidR="00EC265D" w:rsidRPr="00676B2C" w:rsidRDefault="00B0792D" w:rsidP="00B0792D">
      <w:pPr>
        <w:pStyle w:val="Caption"/>
        <w:jc w:val="center"/>
      </w:pPr>
      <w:bookmarkStart w:id="135" w:name="_Toc207743497"/>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10</w:t>
      </w:r>
      <w:r w:rsidR="001439CD">
        <w:fldChar w:fldCharType="end"/>
      </w:r>
      <w:r>
        <w:t xml:space="preserve">: </w:t>
      </w:r>
      <w:r w:rsidRPr="0084727C">
        <w:t>Ticket Generated Output (Excerpt)</w:t>
      </w:r>
      <w:bookmarkEnd w:id="135"/>
    </w:p>
    <w:p w14:paraId="032EA8EF" w14:textId="63E8E567" w:rsidR="00EC265D" w:rsidRPr="00676B2C" w:rsidRDefault="00EC265D" w:rsidP="00016D53">
      <w:pPr>
        <w:pStyle w:val="Heading2"/>
        <w:numPr>
          <w:ilvl w:val="1"/>
          <w:numId w:val="2"/>
        </w:numPr>
        <w:tabs>
          <w:tab w:val="num" w:pos="0"/>
        </w:tabs>
        <w:ind w:left="576" w:hanging="576"/>
      </w:pPr>
      <w:bookmarkStart w:id="136" w:name="_Toc206336849"/>
      <w:bookmarkStart w:id="137" w:name="_Toc206942873"/>
      <w:r w:rsidRPr="00676B2C">
        <w:t>Module 2: Code Generation</w:t>
      </w:r>
      <w:bookmarkEnd w:id="136"/>
      <w:bookmarkEnd w:id="137"/>
    </w:p>
    <w:p w14:paraId="301389C1" w14:textId="604E6E20" w:rsidR="00EC265D" w:rsidRPr="00676B2C" w:rsidRDefault="00EC265D" w:rsidP="00016D53">
      <w:pPr>
        <w:pStyle w:val="Heading3"/>
        <w:numPr>
          <w:ilvl w:val="2"/>
          <w:numId w:val="2"/>
        </w:numPr>
        <w:tabs>
          <w:tab w:val="num" w:pos="0"/>
        </w:tabs>
        <w:ind w:left="720"/>
      </w:pPr>
      <w:bookmarkStart w:id="138" w:name="_Toc206336850"/>
      <w:bookmarkStart w:id="139" w:name="_Toc206942874"/>
      <w:r w:rsidRPr="00676B2C">
        <w:t>Overview</w:t>
      </w:r>
      <w:bookmarkEnd w:id="138"/>
      <w:bookmarkEnd w:id="139"/>
    </w:p>
    <w:p w14:paraId="78987C0A" w14:textId="77777777" w:rsidR="00EC265D" w:rsidRPr="00676B2C" w:rsidRDefault="00EC265D" w:rsidP="00EC265D">
      <w:r w:rsidRPr="00676B2C">
        <w:t xml:space="preserve">The code generation module is the final stage of the automation pipeline. The main goal of this module is to transform the project plans and tickets from the Planning module into concrete code snippets. While the planning module focuses on defining goals and tasks, this module is designed to focus mainly to help developers with ready-to-use code snippets that align with the project’s technology stack and architecture. </w:t>
      </w:r>
    </w:p>
    <w:p w14:paraId="0CDB950E" w14:textId="77777777" w:rsidR="00EC265D" w:rsidRPr="00676B2C" w:rsidRDefault="00EC265D" w:rsidP="00EC265D">
      <w:r w:rsidRPr="00676B2C">
        <w:t>The workflow of this module is organized into two layers. In the first layer, development tasks are extracted and categorized from the finalized project plan by specialized agents. These tasks are then grouped into different categories such as frontend, backend, database, cloud, DevOps and design. This categorization will help the user to easily have control over what type of code they want the system to generate.</w:t>
      </w:r>
    </w:p>
    <w:p w14:paraId="5EF1F2A8" w14:textId="77777777" w:rsidR="00EC265D" w:rsidRPr="00676B2C" w:rsidRDefault="00EC265D" w:rsidP="00EC265D">
      <w:r w:rsidRPr="00676B2C">
        <w:t xml:space="preserve">In the second layer, the LLM is responsible to generate actual code snippets. Each selected task is then converted into a prompt that includes data such as task metadata, the relevant section of the project plan and detailed instruction for producing a code in </w:t>
      </w:r>
      <w:r w:rsidRPr="00676B2C">
        <w:lastRenderedPageBreak/>
        <w:t>a structured JSON format. The LLM then generates and returns code specific to the language that can be rendered in the dashboard.</w:t>
      </w:r>
    </w:p>
    <w:p w14:paraId="02F6F632" w14:textId="77777777" w:rsidR="00EC265D" w:rsidRPr="00676B2C" w:rsidRDefault="00EC265D" w:rsidP="00EC265D">
      <w:r w:rsidRPr="00676B2C">
        <w:t>This combination of agentic task decomposition and LLM based code generation in this module ensures that the generated code snippets are not only relevant to the context but also aligned properly with the project plan. This represents a very important step towards bridging the gap between automated planning and automated development.</w:t>
      </w:r>
    </w:p>
    <w:p w14:paraId="574F8380" w14:textId="64ECA367" w:rsidR="00EC265D" w:rsidRPr="00676B2C" w:rsidRDefault="00EC265D" w:rsidP="00016D53">
      <w:pPr>
        <w:pStyle w:val="Heading3"/>
        <w:numPr>
          <w:ilvl w:val="2"/>
          <w:numId w:val="2"/>
        </w:numPr>
        <w:tabs>
          <w:tab w:val="num" w:pos="0"/>
        </w:tabs>
        <w:ind w:left="720"/>
      </w:pPr>
      <w:bookmarkStart w:id="140" w:name="_Toc206336851"/>
      <w:bookmarkStart w:id="141" w:name="_Toc206942875"/>
      <w:r w:rsidRPr="00676B2C">
        <w:t>Task Extraction &amp; Categorization (Agent Layer)</w:t>
      </w:r>
      <w:bookmarkEnd w:id="140"/>
      <w:bookmarkEnd w:id="141"/>
    </w:p>
    <w:p w14:paraId="2074AD35" w14:textId="77777777" w:rsidR="00EC265D" w:rsidRPr="00676B2C" w:rsidRDefault="00EC265D" w:rsidP="00EC265D">
      <w:r w:rsidRPr="00676B2C">
        <w:t xml:space="preserve">The first step in the code generation module is to scan the finalized planning document, identify and organize the development-specific tasks. This goal is achieved by the combination of agents designed for extraction and categorization. </w:t>
      </w:r>
    </w:p>
    <w:p w14:paraId="37257D5B" w14:textId="77777777" w:rsidR="00EC265D" w:rsidRPr="00676B2C" w:rsidRDefault="00EC265D" w:rsidP="00016D53">
      <w:pPr>
        <w:pStyle w:val="Heading4"/>
        <w:numPr>
          <w:ilvl w:val="3"/>
          <w:numId w:val="2"/>
        </w:numPr>
        <w:tabs>
          <w:tab w:val="num" w:pos="0"/>
        </w:tabs>
        <w:ind w:left="864" w:hanging="864"/>
      </w:pPr>
      <w:r w:rsidRPr="00676B2C">
        <w:t>Development Task Extraction</w:t>
      </w:r>
    </w:p>
    <w:p w14:paraId="3446E141" w14:textId="77777777" w:rsidR="00EC265D" w:rsidRPr="00676B2C" w:rsidRDefault="00EC265D" w:rsidP="00EC265D">
      <w:r w:rsidRPr="00676B2C">
        <w:t xml:space="preserve">The </w:t>
      </w:r>
      <w:r w:rsidRPr="00676B2C">
        <w:rPr>
          <w:b/>
          <w:bCs/>
          <w:i/>
          <w:iCs/>
        </w:rPr>
        <w:t xml:space="preserve">Development Task Extractor </w:t>
      </w:r>
      <w:r w:rsidRPr="00676B2C">
        <w:t xml:space="preserve">is responsible to filter out all the non-technical tasks such as documentation, stakeholder analysis, risk mitigation etc. and only keeps the tasks that are relevant towards software development. </w:t>
      </w:r>
    </w:p>
    <w:p w14:paraId="5D138D37" w14:textId="77777777" w:rsidR="00D84FEF" w:rsidRDefault="00EC265D" w:rsidP="00EC265D">
      <w:r w:rsidRPr="00676B2C">
        <w:t>These extracted tasks are then structured in a JSON form to ensure compatibility with downstream processing. The below image represents a small sample of how the tasks are structured.</w:t>
      </w:r>
    </w:p>
    <w:p w14:paraId="416B6633" w14:textId="77777777" w:rsidR="00D84FEF" w:rsidRDefault="00EC265D" w:rsidP="00D84FEF">
      <w:pPr>
        <w:keepNext/>
      </w:pPr>
      <w:r w:rsidRPr="00676B2C">
        <w:rPr>
          <w:noProof/>
        </w:rPr>
        <w:drawing>
          <wp:inline distT="0" distB="0" distL="0" distR="0" wp14:anchorId="490DFA51" wp14:editId="3848D0FD">
            <wp:extent cx="5716495" cy="152877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5886" t="23112" r="5670" b="14242"/>
                    <a:stretch/>
                  </pic:blipFill>
                  <pic:spPr bwMode="auto">
                    <a:xfrm>
                      <a:off x="0" y="0"/>
                      <a:ext cx="5764953" cy="1541735"/>
                    </a:xfrm>
                    <a:prstGeom prst="rect">
                      <a:avLst/>
                    </a:prstGeom>
                    <a:noFill/>
                    <a:ln>
                      <a:noFill/>
                    </a:ln>
                    <a:extLst>
                      <a:ext uri="{53640926-AAD7-44D8-BBD7-CCE9431645EC}">
                        <a14:shadowObscured xmlns:a14="http://schemas.microsoft.com/office/drawing/2010/main"/>
                      </a:ext>
                    </a:extLst>
                  </pic:spPr>
                </pic:pic>
              </a:graphicData>
            </a:graphic>
          </wp:inline>
        </w:drawing>
      </w:r>
    </w:p>
    <w:p w14:paraId="1E3C423F" w14:textId="0A3E5E66" w:rsidR="00EC265D" w:rsidRPr="00676B2C" w:rsidRDefault="00D84FEF" w:rsidP="00D84FEF">
      <w:pPr>
        <w:pStyle w:val="Caption"/>
        <w:jc w:val="center"/>
      </w:pPr>
      <w:bookmarkStart w:id="142" w:name="_Toc207743498"/>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11</w:t>
      </w:r>
      <w:r w:rsidR="001439CD">
        <w:fldChar w:fldCharType="end"/>
      </w:r>
      <w:r>
        <w:t xml:space="preserve">: </w:t>
      </w:r>
      <w:r w:rsidRPr="005C6518">
        <w:t>Task Extraction Agent Output</w:t>
      </w:r>
      <w:bookmarkEnd w:id="142"/>
    </w:p>
    <w:p w14:paraId="3741FC86" w14:textId="77777777" w:rsidR="00EC265D" w:rsidRPr="00676B2C" w:rsidRDefault="00EC265D" w:rsidP="00016D53">
      <w:pPr>
        <w:pStyle w:val="Heading4"/>
        <w:numPr>
          <w:ilvl w:val="3"/>
          <w:numId w:val="2"/>
        </w:numPr>
        <w:tabs>
          <w:tab w:val="num" w:pos="0"/>
        </w:tabs>
        <w:ind w:left="864" w:hanging="864"/>
      </w:pPr>
      <w:r w:rsidRPr="00676B2C">
        <w:lastRenderedPageBreak/>
        <w:t>Task Categorization</w:t>
      </w:r>
    </w:p>
    <w:p w14:paraId="79816097" w14:textId="77777777" w:rsidR="00EC265D" w:rsidRPr="00676B2C" w:rsidRDefault="00EC265D" w:rsidP="00EC265D">
      <w:r w:rsidRPr="00676B2C">
        <w:t>Once the tasks are extracted, they are then grouped into different categories based on the architecture and technology stack mentioned in the project plan. The categories include:</w:t>
      </w:r>
    </w:p>
    <w:p w14:paraId="73637EBB" w14:textId="77777777" w:rsidR="00EC265D" w:rsidRPr="00676B2C" w:rsidRDefault="00EC265D" w:rsidP="00016D53">
      <w:pPr>
        <w:pStyle w:val="List"/>
        <w:numPr>
          <w:ilvl w:val="0"/>
          <w:numId w:val="41"/>
        </w:numPr>
        <w:suppressAutoHyphens w:val="0"/>
        <w:spacing w:after="160"/>
        <w:rPr>
          <w:rFonts w:cs="Times New Roman"/>
        </w:rPr>
      </w:pPr>
      <w:r w:rsidRPr="00676B2C">
        <w:rPr>
          <w:rFonts w:cs="Times New Roman"/>
        </w:rPr>
        <w:t>Frontend (UI components, routing, state management etc.)</w:t>
      </w:r>
    </w:p>
    <w:p w14:paraId="4B01D221" w14:textId="77777777" w:rsidR="00EC265D" w:rsidRPr="00676B2C" w:rsidRDefault="00EC265D" w:rsidP="00016D53">
      <w:pPr>
        <w:pStyle w:val="List"/>
        <w:numPr>
          <w:ilvl w:val="0"/>
          <w:numId w:val="41"/>
        </w:numPr>
        <w:suppressAutoHyphens w:val="0"/>
        <w:spacing w:after="160"/>
        <w:rPr>
          <w:rFonts w:cs="Times New Roman"/>
        </w:rPr>
      </w:pPr>
      <w:r w:rsidRPr="00676B2C">
        <w:rPr>
          <w:rFonts w:cs="Times New Roman"/>
        </w:rPr>
        <w:t>Backend (API endpoints, services etc.)</w:t>
      </w:r>
    </w:p>
    <w:p w14:paraId="1FE7221E" w14:textId="77777777" w:rsidR="00EC265D" w:rsidRPr="00676B2C" w:rsidRDefault="00EC265D" w:rsidP="00016D53">
      <w:pPr>
        <w:pStyle w:val="List"/>
        <w:numPr>
          <w:ilvl w:val="0"/>
          <w:numId w:val="41"/>
        </w:numPr>
        <w:suppressAutoHyphens w:val="0"/>
        <w:spacing w:after="160"/>
        <w:rPr>
          <w:rFonts w:cs="Times New Roman"/>
        </w:rPr>
      </w:pPr>
      <w:r w:rsidRPr="00676B2C">
        <w:rPr>
          <w:rFonts w:cs="Times New Roman"/>
        </w:rPr>
        <w:t>Database (schema design, stored procedures etc.)</w:t>
      </w:r>
    </w:p>
    <w:p w14:paraId="0114A27B" w14:textId="77777777" w:rsidR="00EC265D" w:rsidRPr="00676B2C" w:rsidRDefault="00EC265D" w:rsidP="00016D53">
      <w:pPr>
        <w:pStyle w:val="List"/>
        <w:numPr>
          <w:ilvl w:val="0"/>
          <w:numId w:val="41"/>
        </w:numPr>
        <w:suppressAutoHyphens w:val="0"/>
        <w:spacing w:after="160"/>
        <w:rPr>
          <w:rFonts w:cs="Times New Roman"/>
        </w:rPr>
      </w:pPr>
      <w:r w:rsidRPr="00676B2C">
        <w:rPr>
          <w:rFonts w:cs="Times New Roman"/>
        </w:rPr>
        <w:t>Cloud (monitoring, scaling etc.)</w:t>
      </w:r>
    </w:p>
    <w:p w14:paraId="0FAA0A66" w14:textId="77777777" w:rsidR="00EC265D" w:rsidRPr="00676B2C" w:rsidRDefault="00EC265D" w:rsidP="00016D53">
      <w:pPr>
        <w:pStyle w:val="List"/>
        <w:numPr>
          <w:ilvl w:val="0"/>
          <w:numId w:val="41"/>
        </w:numPr>
        <w:suppressAutoHyphens w:val="0"/>
        <w:spacing w:after="160"/>
        <w:rPr>
          <w:rFonts w:cs="Times New Roman"/>
        </w:rPr>
      </w:pPr>
      <w:r w:rsidRPr="00676B2C">
        <w:rPr>
          <w:rFonts w:cs="Times New Roman"/>
        </w:rPr>
        <w:t>DevOps (CI/CD pipelines, containerization etc.)</w:t>
      </w:r>
    </w:p>
    <w:p w14:paraId="095DAA00" w14:textId="77777777" w:rsidR="00EC265D" w:rsidRPr="00676B2C" w:rsidRDefault="00EC265D" w:rsidP="00016D53">
      <w:pPr>
        <w:pStyle w:val="List"/>
        <w:numPr>
          <w:ilvl w:val="0"/>
          <w:numId w:val="41"/>
        </w:numPr>
        <w:suppressAutoHyphens w:val="0"/>
        <w:spacing w:after="160"/>
        <w:rPr>
          <w:rFonts w:cs="Times New Roman"/>
        </w:rPr>
      </w:pPr>
      <w:r w:rsidRPr="00676B2C">
        <w:rPr>
          <w:rFonts w:cs="Times New Roman"/>
        </w:rPr>
        <w:t>Design (UI/UX guidelines, prototyping)</w:t>
      </w:r>
    </w:p>
    <w:p w14:paraId="694F70CA" w14:textId="77777777" w:rsidR="00EC265D" w:rsidRPr="00676B2C" w:rsidRDefault="00EC265D" w:rsidP="00EC265D">
      <w:pPr>
        <w:rPr>
          <w:noProof/>
        </w:rPr>
      </w:pPr>
      <w:r w:rsidRPr="00676B2C">
        <w:t>This step makes sure that the structured prompts for code generation are specialized, accurate and relevant. The below is a small sample on how the extracted tasks are categorized.</w:t>
      </w:r>
    </w:p>
    <w:p w14:paraId="5BB8EC9C" w14:textId="77777777" w:rsidR="00D84FEF" w:rsidRDefault="00EC265D" w:rsidP="00D84FEF">
      <w:pPr>
        <w:keepNext/>
        <w:jc w:val="center"/>
      </w:pPr>
      <w:r w:rsidRPr="00676B2C">
        <w:rPr>
          <w:noProof/>
        </w:rPr>
        <w:drawing>
          <wp:inline distT="0" distB="0" distL="0" distR="0" wp14:anchorId="5C865266" wp14:editId="281400C0">
            <wp:extent cx="3156668" cy="2424845"/>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0837" t="18449" r="11830" b="16013"/>
                    <a:stretch/>
                  </pic:blipFill>
                  <pic:spPr bwMode="auto">
                    <a:xfrm>
                      <a:off x="0" y="0"/>
                      <a:ext cx="3168056" cy="2433592"/>
                    </a:xfrm>
                    <a:prstGeom prst="rect">
                      <a:avLst/>
                    </a:prstGeom>
                    <a:noFill/>
                    <a:ln>
                      <a:noFill/>
                    </a:ln>
                    <a:extLst>
                      <a:ext uri="{53640926-AAD7-44D8-BBD7-CCE9431645EC}">
                        <a14:shadowObscured xmlns:a14="http://schemas.microsoft.com/office/drawing/2010/main"/>
                      </a:ext>
                    </a:extLst>
                  </pic:spPr>
                </pic:pic>
              </a:graphicData>
            </a:graphic>
          </wp:inline>
        </w:drawing>
      </w:r>
    </w:p>
    <w:p w14:paraId="27A6F314" w14:textId="2217F209" w:rsidR="00EC265D" w:rsidRPr="00676B2C" w:rsidRDefault="00D84FEF" w:rsidP="00D84FEF">
      <w:pPr>
        <w:pStyle w:val="Caption"/>
        <w:jc w:val="center"/>
      </w:pPr>
      <w:bookmarkStart w:id="143" w:name="_Toc207743499"/>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12</w:t>
      </w:r>
      <w:r w:rsidR="001439CD">
        <w:fldChar w:fldCharType="end"/>
      </w:r>
      <w:r>
        <w:t xml:space="preserve">: </w:t>
      </w:r>
      <w:r w:rsidRPr="00246718">
        <w:t>Task Categorization Agent Output</w:t>
      </w:r>
      <w:bookmarkEnd w:id="143"/>
    </w:p>
    <w:p w14:paraId="75ECD25F" w14:textId="77777777" w:rsidR="00EC265D" w:rsidRPr="00676B2C" w:rsidRDefault="00EC265D" w:rsidP="00EC265D">
      <w:pPr>
        <w:rPr>
          <w:b/>
          <w:bCs/>
        </w:rPr>
      </w:pPr>
      <w:r w:rsidRPr="00676B2C">
        <w:rPr>
          <w:b/>
          <w:bCs/>
        </w:rPr>
        <w:t>Role in Code Generation</w:t>
      </w:r>
    </w:p>
    <w:p w14:paraId="194F83CB" w14:textId="77777777" w:rsidR="00EC265D" w:rsidRPr="00676B2C" w:rsidRDefault="00EC265D" w:rsidP="00016D53">
      <w:pPr>
        <w:pStyle w:val="List"/>
        <w:numPr>
          <w:ilvl w:val="0"/>
          <w:numId w:val="42"/>
        </w:numPr>
        <w:suppressAutoHyphens w:val="0"/>
        <w:spacing w:after="160"/>
        <w:rPr>
          <w:rFonts w:cs="Times New Roman"/>
        </w:rPr>
      </w:pPr>
      <w:r w:rsidRPr="00676B2C">
        <w:rPr>
          <w:rFonts w:cs="Times New Roman"/>
        </w:rPr>
        <w:t xml:space="preserve">Categorization offers more detail for the code generation phase. It ensures that each snippet fits the specific technology. </w:t>
      </w:r>
    </w:p>
    <w:p w14:paraId="1A7FD133" w14:textId="77777777" w:rsidR="00EC265D" w:rsidRPr="00676B2C" w:rsidRDefault="00EC265D" w:rsidP="00016D53">
      <w:pPr>
        <w:pStyle w:val="List"/>
        <w:numPr>
          <w:ilvl w:val="0"/>
          <w:numId w:val="42"/>
        </w:numPr>
        <w:suppressAutoHyphens w:val="0"/>
        <w:spacing w:after="160"/>
        <w:rPr>
          <w:rFonts w:cs="Times New Roman"/>
        </w:rPr>
      </w:pPr>
      <w:r w:rsidRPr="00676B2C">
        <w:rPr>
          <w:rFonts w:cs="Times New Roman"/>
        </w:rPr>
        <w:lastRenderedPageBreak/>
        <w:t>This also allows developers to choose tasks from a category they like, making the system more interactive and modular.</w:t>
      </w:r>
    </w:p>
    <w:p w14:paraId="17BC10C1" w14:textId="77777777" w:rsidR="00D84FEF" w:rsidRDefault="00EC265D" w:rsidP="00D84FEF">
      <w:pPr>
        <w:keepNext/>
        <w:jc w:val="center"/>
      </w:pPr>
      <w:r w:rsidRPr="00676B2C">
        <w:rPr>
          <w:noProof/>
        </w:rPr>
        <w:drawing>
          <wp:inline distT="0" distB="0" distL="0" distR="0" wp14:anchorId="226D9C98" wp14:editId="621D3AB3">
            <wp:extent cx="1343660" cy="438912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343660" cy="4389120"/>
                    </a:xfrm>
                    <a:prstGeom prst="rect">
                      <a:avLst/>
                    </a:prstGeom>
                    <a:noFill/>
                    <a:ln>
                      <a:noFill/>
                    </a:ln>
                  </pic:spPr>
                </pic:pic>
              </a:graphicData>
            </a:graphic>
          </wp:inline>
        </w:drawing>
      </w:r>
    </w:p>
    <w:p w14:paraId="34894BD3" w14:textId="35A7B13F" w:rsidR="00EC265D" w:rsidRDefault="00D84FEF" w:rsidP="00D84FEF">
      <w:pPr>
        <w:pStyle w:val="Caption"/>
        <w:jc w:val="center"/>
      </w:pPr>
      <w:bookmarkStart w:id="144" w:name="_Toc207743500"/>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13</w:t>
      </w:r>
      <w:r w:rsidR="001439CD">
        <w:fldChar w:fldCharType="end"/>
      </w:r>
      <w:r>
        <w:t xml:space="preserve">: </w:t>
      </w:r>
      <w:r w:rsidRPr="006469A4">
        <w:t>Task Extraction and Categorization Pipeline</w:t>
      </w:r>
      <w:bookmarkEnd w:id="144"/>
    </w:p>
    <w:p w14:paraId="79EB8187" w14:textId="77777777" w:rsidR="00D84FEF" w:rsidRPr="00D84FEF" w:rsidRDefault="00D84FEF" w:rsidP="00D84FEF"/>
    <w:p w14:paraId="21541BB6" w14:textId="1653443A" w:rsidR="00EC265D" w:rsidRPr="00676B2C" w:rsidRDefault="00EC265D" w:rsidP="00016D53">
      <w:pPr>
        <w:pStyle w:val="Heading3"/>
        <w:numPr>
          <w:ilvl w:val="2"/>
          <w:numId w:val="2"/>
        </w:numPr>
        <w:tabs>
          <w:tab w:val="num" w:pos="0"/>
        </w:tabs>
        <w:ind w:left="720"/>
      </w:pPr>
      <w:bookmarkStart w:id="145" w:name="_Toc206336852"/>
      <w:bookmarkStart w:id="146" w:name="_Toc206942876"/>
      <w:r w:rsidRPr="00676B2C">
        <w:t>Code Prompting &amp; Generation (LLM Layer)</w:t>
      </w:r>
      <w:bookmarkEnd w:id="145"/>
      <w:bookmarkEnd w:id="146"/>
    </w:p>
    <w:p w14:paraId="32B7DF13" w14:textId="77777777" w:rsidR="00EC265D" w:rsidRPr="00676B2C" w:rsidRDefault="00EC265D" w:rsidP="00EC265D">
      <w:r w:rsidRPr="00676B2C">
        <w:t>The main responsibility of the LLM layer is to convert a single task that is prepared by the agent layer into a code snippet that is executable and which aligns with the architecture and technology stack of the project. The backend construct a prompt with two parts (system + user) and calls OpenAI Gpt-4o and instructs it to generate an output with a particular JSON schema so that the frontend can easily render the code.</w:t>
      </w:r>
    </w:p>
    <w:p w14:paraId="52F59A18" w14:textId="77777777" w:rsidR="00EC265D" w:rsidRPr="00676B2C" w:rsidRDefault="00EC265D" w:rsidP="00016D53">
      <w:pPr>
        <w:pStyle w:val="Heading4"/>
        <w:numPr>
          <w:ilvl w:val="3"/>
          <w:numId w:val="2"/>
        </w:numPr>
        <w:tabs>
          <w:tab w:val="num" w:pos="0"/>
        </w:tabs>
        <w:ind w:left="864" w:hanging="864"/>
      </w:pPr>
      <w:r w:rsidRPr="00676B2C">
        <w:lastRenderedPageBreak/>
        <w:t>Prompt Design</w:t>
      </w:r>
    </w:p>
    <w:p w14:paraId="33255B6B" w14:textId="77777777" w:rsidR="00EC265D" w:rsidRPr="00676B2C" w:rsidRDefault="00EC265D" w:rsidP="00016D53">
      <w:pPr>
        <w:pStyle w:val="List"/>
        <w:numPr>
          <w:ilvl w:val="0"/>
          <w:numId w:val="43"/>
        </w:numPr>
        <w:suppressAutoHyphens w:val="0"/>
        <w:spacing w:after="160"/>
        <w:rPr>
          <w:rFonts w:cs="Times New Roman"/>
          <w:b/>
          <w:bCs/>
        </w:rPr>
      </w:pPr>
      <w:r w:rsidRPr="00676B2C">
        <w:rPr>
          <w:rFonts w:cs="Times New Roman"/>
          <w:b/>
          <w:bCs/>
        </w:rPr>
        <w:t xml:space="preserve">System Role: </w:t>
      </w:r>
      <w:r w:rsidRPr="00676B2C">
        <w:rPr>
          <w:rFonts w:cs="Times New Roman"/>
        </w:rPr>
        <w:t xml:space="preserve">This role establishes a developer persona, style, safety constraints and the required JSON schema as the output from the response that the LLM provides. </w:t>
      </w:r>
    </w:p>
    <w:p w14:paraId="7EC239FA" w14:textId="77777777" w:rsidR="00D84FEF" w:rsidRDefault="00EC265D" w:rsidP="00D84FEF">
      <w:pPr>
        <w:keepNext/>
        <w:ind w:right="4"/>
        <w:jc w:val="center"/>
      </w:pPr>
      <w:r w:rsidRPr="00676B2C">
        <w:rPr>
          <w:noProof/>
        </w:rPr>
        <w:drawing>
          <wp:inline distT="0" distB="0" distL="0" distR="0" wp14:anchorId="1661C9CF" wp14:editId="4087C970">
            <wp:extent cx="5732891" cy="452727"/>
            <wp:effectExtent l="0" t="0" r="1270" b="50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67393" cy="455452"/>
                    </a:xfrm>
                    <a:prstGeom prst="rect">
                      <a:avLst/>
                    </a:prstGeom>
                  </pic:spPr>
                </pic:pic>
              </a:graphicData>
            </a:graphic>
          </wp:inline>
        </w:drawing>
      </w:r>
    </w:p>
    <w:p w14:paraId="3B30E366" w14:textId="6893BE06" w:rsidR="00EC265D" w:rsidRPr="00676B2C" w:rsidRDefault="00D84FEF" w:rsidP="00D84FEF">
      <w:pPr>
        <w:pStyle w:val="Caption"/>
        <w:jc w:val="center"/>
      </w:pPr>
      <w:bookmarkStart w:id="147" w:name="_Toc207743501"/>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14</w:t>
      </w:r>
      <w:r w:rsidR="001439CD">
        <w:fldChar w:fldCharType="end"/>
      </w:r>
      <w:r>
        <w:t xml:space="preserve">: </w:t>
      </w:r>
      <w:r w:rsidRPr="009F110F">
        <w:t>System Role</w:t>
      </w:r>
      <w:bookmarkEnd w:id="147"/>
    </w:p>
    <w:p w14:paraId="0FF6B1A9" w14:textId="77777777" w:rsidR="00EC265D" w:rsidRPr="00676B2C" w:rsidRDefault="00EC265D" w:rsidP="00016D53">
      <w:pPr>
        <w:pStyle w:val="List"/>
        <w:numPr>
          <w:ilvl w:val="0"/>
          <w:numId w:val="43"/>
        </w:numPr>
        <w:suppressAutoHyphens w:val="0"/>
        <w:spacing w:after="160"/>
        <w:rPr>
          <w:rFonts w:cs="Times New Roman"/>
          <w:b/>
          <w:bCs/>
        </w:rPr>
      </w:pPr>
      <w:r w:rsidRPr="00676B2C">
        <w:rPr>
          <w:rFonts w:cs="Times New Roman"/>
          <w:b/>
          <w:bCs/>
        </w:rPr>
        <w:t xml:space="preserve">User Role: </w:t>
      </w:r>
      <w:r w:rsidRPr="00676B2C">
        <w:rPr>
          <w:rFonts w:cs="Times New Roman"/>
        </w:rPr>
        <w:t>The user role includes data such as the finalized plan, the selected task with the title and description and other hints such as framework, language etc.</w:t>
      </w:r>
    </w:p>
    <w:p w14:paraId="25774E72" w14:textId="77777777" w:rsidR="00D84FEF" w:rsidRDefault="00EC265D" w:rsidP="00D84FEF">
      <w:pPr>
        <w:keepNext/>
        <w:jc w:val="center"/>
      </w:pPr>
      <w:r w:rsidRPr="00676B2C">
        <w:rPr>
          <w:noProof/>
        </w:rPr>
        <w:drawing>
          <wp:inline distT="0" distB="0" distL="0" distR="0" wp14:anchorId="3447B337" wp14:editId="3DB3238A">
            <wp:extent cx="5685182" cy="326472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99565" cy="3272987"/>
                    </a:xfrm>
                    <a:prstGeom prst="rect">
                      <a:avLst/>
                    </a:prstGeom>
                  </pic:spPr>
                </pic:pic>
              </a:graphicData>
            </a:graphic>
          </wp:inline>
        </w:drawing>
      </w:r>
    </w:p>
    <w:p w14:paraId="54492ECE" w14:textId="5E08F84C" w:rsidR="00EC265D" w:rsidRPr="00D84FEF" w:rsidRDefault="00D84FEF" w:rsidP="00D84FEF">
      <w:pPr>
        <w:pStyle w:val="Caption"/>
        <w:jc w:val="center"/>
        <w:rPr>
          <w:b w:val="0"/>
          <w:bCs w:val="0"/>
        </w:rPr>
      </w:pPr>
      <w:bookmarkStart w:id="148" w:name="_Toc207743502"/>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15</w:t>
      </w:r>
      <w:r w:rsidR="001439CD">
        <w:fldChar w:fldCharType="end"/>
      </w:r>
      <w:r>
        <w:t xml:space="preserve">: </w:t>
      </w:r>
      <w:r w:rsidRPr="00CF1E78">
        <w:t>User Role</w:t>
      </w:r>
      <w:bookmarkEnd w:id="148"/>
    </w:p>
    <w:p w14:paraId="1695775F" w14:textId="77777777" w:rsidR="00EC265D" w:rsidRPr="00676B2C" w:rsidRDefault="00EC265D" w:rsidP="00016D53">
      <w:pPr>
        <w:pStyle w:val="List"/>
        <w:numPr>
          <w:ilvl w:val="0"/>
          <w:numId w:val="43"/>
        </w:numPr>
        <w:suppressAutoHyphens w:val="0"/>
        <w:spacing w:after="160"/>
        <w:rPr>
          <w:rFonts w:cs="Times New Roman"/>
          <w:b/>
          <w:bCs/>
        </w:rPr>
      </w:pPr>
      <w:r w:rsidRPr="00676B2C">
        <w:rPr>
          <w:rFonts w:cs="Times New Roman"/>
          <w:b/>
          <w:bCs/>
        </w:rPr>
        <w:t xml:space="preserve">Output Contract: </w:t>
      </w:r>
      <w:r w:rsidRPr="00676B2C">
        <w:rPr>
          <w:rFonts w:cs="Times New Roman"/>
        </w:rPr>
        <w:t>The model returns its response in a strict JSON format. The below figure shows a sample of the model response.</w:t>
      </w:r>
    </w:p>
    <w:p w14:paraId="53400228" w14:textId="77777777" w:rsidR="00D84FEF" w:rsidRDefault="00EC265D" w:rsidP="00D84FEF">
      <w:pPr>
        <w:keepNext/>
      </w:pPr>
      <w:r w:rsidRPr="00676B2C">
        <w:rPr>
          <w:b/>
          <w:bCs/>
          <w:noProof/>
        </w:rPr>
        <w:lastRenderedPageBreak/>
        <w:drawing>
          <wp:inline distT="0" distB="0" distL="0" distR="0" wp14:anchorId="1C6747D1" wp14:editId="413AD8DE">
            <wp:extent cx="5943600" cy="122491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1224915"/>
                    </a:xfrm>
                    <a:prstGeom prst="rect">
                      <a:avLst/>
                    </a:prstGeom>
                  </pic:spPr>
                </pic:pic>
              </a:graphicData>
            </a:graphic>
          </wp:inline>
        </w:drawing>
      </w:r>
    </w:p>
    <w:p w14:paraId="7F112584" w14:textId="22A128E0" w:rsidR="00EC265D" w:rsidRDefault="00D84FEF" w:rsidP="00D84FEF">
      <w:pPr>
        <w:pStyle w:val="Caption"/>
        <w:jc w:val="center"/>
      </w:pPr>
      <w:bookmarkStart w:id="149" w:name="_Toc207743503"/>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16</w:t>
      </w:r>
      <w:r w:rsidR="001439CD">
        <w:fldChar w:fldCharType="end"/>
      </w:r>
      <w:r>
        <w:t xml:space="preserve">: </w:t>
      </w:r>
      <w:r w:rsidRPr="00B23C13">
        <w:t>Output contract</w:t>
      </w:r>
      <w:bookmarkEnd w:id="149"/>
    </w:p>
    <w:p w14:paraId="719D5692" w14:textId="77777777" w:rsidR="00D84FEF" w:rsidRPr="00D84FEF" w:rsidRDefault="00D84FEF" w:rsidP="00D84FEF"/>
    <w:p w14:paraId="58BAE493" w14:textId="77777777" w:rsidR="00EC265D" w:rsidRPr="00676B2C" w:rsidRDefault="00EC265D" w:rsidP="00016D53">
      <w:pPr>
        <w:pStyle w:val="Heading4"/>
        <w:numPr>
          <w:ilvl w:val="3"/>
          <w:numId w:val="2"/>
        </w:numPr>
        <w:tabs>
          <w:tab w:val="num" w:pos="0"/>
        </w:tabs>
        <w:ind w:left="864" w:hanging="864"/>
      </w:pPr>
      <w:r w:rsidRPr="00676B2C">
        <w:t>Model &amp; Parameters</w:t>
      </w:r>
    </w:p>
    <w:p w14:paraId="14DFBB9D" w14:textId="77777777" w:rsidR="00EC265D" w:rsidRPr="00676B2C" w:rsidRDefault="00EC265D" w:rsidP="00EC265D">
      <w:r w:rsidRPr="00676B2C">
        <w:t xml:space="preserve">The system uses </w:t>
      </w:r>
      <w:r w:rsidRPr="00676B2C">
        <w:rPr>
          <w:b/>
          <w:bCs/>
        </w:rPr>
        <w:t>OpenAI-4o</w:t>
      </w:r>
      <w:r w:rsidRPr="00676B2C">
        <w:t xml:space="preserve"> for code generation for its reasoning capabilities and speed as it is an important factor since multiple code snippets might need to be generated during the software development stage.</w:t>
      </w:r>
    </w:p>
    <w:p w14:paraId="662D3233" w14:textId="77777777" w:rsidR="00EC265D" w:rsidRPr="00676B2C" w:rsidRDefault="00EC265D" w:rsidP="00EC265D">
      <w:r w:rsidRPr="00676B2C">
        <w:t xml:space="preserve">The model is configured with a </w:t>
      </w:r>
      <w:r w:rsidRPr="00676B2C">
        <w:rPr>
          <w:b/>
          <w:bCs/>
        </w:rPr>
        <w:t>low temperature</w:t>
      </w:r>
      <w:r w:rsidRPr="00676B2C">
        <w:t xml:space="preserve"> of </w:t>
      </w:r>
      <w:r w:rsidRPr="00676B2C">
        <w:rPr>
          <w:b/>
          <w:bCs/>
        </w:rPr>
        <w:t>0.3</w:t>
      </w:r>
      <w:r w:rsidRPr="00676B2C">
        <w:t xml:space="preserve"> to maintain determinism and reproducibility. This makes sure that the outputs of a selected task that are generated multiple times are consistent and do not have major variations in them.</w:t>
      </w:r>
    </w:p>
    <w:p w14:paraId="6EEBC942" w14:textId="77777777" w:rsidR="00EC265D" w:rsidRPr="00676B2C" w:rsidRDefault="00EC265D" w:rsidP="00EC265D">
      <w:r w:rsidRPr="00676B2C">
        <w:t xml:space="preserve">Due to the explicit definitions of </w:t>
      </w:r>
      <w:r w:rsidRPr="00676B2C">
        <w:rPr>
          <w:b/>
          <w:bCs/>
        </w:rPr>
        <w:t>system and user roles</w:t>
      </w:r>
      <w:r w:rsidRPr="00676B2C">
        <w:t>, the mode works with a controlled prompt template and ensure that the response is always aligned with project’s plan, task description and technology stack. This configuration minimizes hallucinations and makes sure that the code generated is trustworthy.</w:t>
      </w:r>
    </w:p>
    <w:p w14:paraId="6694D70B" w14:textId="77777777" w:rsidR="00EC265D" w:rsidRPr="00676B2C" w:rsidRDefault="00EC265D" w:rsidP="00016D53">
      <w:pPr>
        <w:pStyle w:val="Heading4"/>
        <w:numPr>
          <w:ilvl w:val="3"/>
          <w:numId w:val="2"/>
        </w:numPr>
        <w:tabs>
          <w:tab w:val="num" w:pos="0"/>
        </w:tabs>
        <w:ind w:left="864" w:hanging="864"/>
      </w:pPr>
      <w:r w:rsidRPr="00676B2C">
        <w:t>Context Narrowing</w:t>
      </w:r>
    </w:p>
    <w:p w14:paraId="770ABAC0" w14:textId="77777777" w:rsidR="00EC265D" w:rsidRPr="00676B2C" w:rsidRDefault="00EC265D" w:rsidP="00EC265D">
      <w:pPr>
        <w:rPr>
          <w:b/>
          <w:bCs/>
        </w:rPr>
      </w:pPr>
      <w:r w:rsidRPr="00676B2C">
        <w:t xml:space="preserve">Hallucinations are often seen in the LLM responses due to passing of data that are irrelevant to the task that you need the LLM to do. Hence, in order to minimize the likelihood of hallucinated outputs, the system uses a </w:t>
      </w:r>
      <w:r w:rsidRPr="00676B2C">
        <w:rPr>
          <w:b/>
          <w:bCs/>
        </w:rPr>
        <w:t>context narrowing</w:t>
      </w:r>
      <w:r w:rsidRPr="00676B2C">
        <w:t xml:space="preserve"> </w:t>
      </w:r>
      <w:r w:rsidRPr="00676B2C">
        <w:rPr>
          <w:b/>
          <w:bCs/>
        </w:rPr>
        <w:t xml:space="preserve">strategy. </w:t>
      </w:r>
    </w:p>
    <w:p w14:paraId="71AB5E52" w14:textId="77777777" w:rsidR="00EC265D" w:rsidRPr="00676B2C" w:rsidRDefault="00EC265D" w:rsidP="00EC265D">
      <w:r w:rsidRPr="00676B2C">
        <w:t>In this strategy, instead of passing the entire project plan, the backend selectively takes out the sections that are relevant to the given task. For example, if the task is to create a login page in the frontend, the system takes the frontend architecture, technology stack and excludes other sections such as database schema etc. that are unrelated.</w:t>
      </w:r>
    </w:p>
    <w:p w14:paraId="564E5252" w14:textId="77777777" w:rsidR="00EC265D" w:rsidRPr="00676B2C" w:rsidRDefault="00EC265D" w:rsidP="00EC265D">
      <w:r w:rsidRPr="00676B2C">
        <w:lastRenderedPageBreak/>
        <w:t>This helps the model concentrate on the given task and does not let it drift into unnecessary domains. Additionally, by passing the category metadata (e.g., Frontend, Backend) the model has a clear path to produce accurate solutions.</w:t>
      </w:r>
    </w:p>
    <w:p w14:paraId="15B8E83C" w14:textId="77777777" w:rsidR="00EC265D" w:rsidRPr="00676B2C" w:rsidRDefault="00EC265D" w:rsidP="00016D53">
      <w:pPr>
        <w:pStyle w:val="Heading4"/>
        <w:numPr>
          <w:ilvl w:val="3"/>
          <w:numId w:val="2"/>
        </w:numPr>
        <w:tabs>
          <w:tab w:val="num" w:pos="0"/>
        </w:tabs>
        <w:ind w:left="864" w:hanging="864"/>
      </w:pPr>
      <w:r w:rsidRPr="00676B2C">
        <w:t>Safety &amp; Guardrails</w:t>
      </w:r>
    </w:p>
    <w:p w14:paraId="71B21478" w14:textId="77777777" w:rsidR="00EC265D" w:rsidRPr="00676B2C" w:rsidRDefault="00EC265D" w:rsidP="00EC265D">
      <w:r w:rsidRPr="00676B2C">
        <w:t xml:space="preserve">The safety is insured at the prompt level. The </w:t>
      </w:r>
      <w:r w:rsidRPr="00676B2C">
        <w:rPr>
          <w:b/>
          <w:bCs/>
        </w:rPr>
        <w:t>user role</w:t>
      </w:r>
      <w:r w:rsidRPr="00676B2C">
        <w:t xml:space="preserve"> explicitly tells the model to generate a single code snippet that is relevant to the task and return it in a strict JSON format which the fields task, language and snippet. This instruction acts as a main guard and ensures that the response is in an expected structure every time. </w:t>
      </w:r>
    </w:p>
    <w:p w14:paraId="57C83528" w14:textId="77777777" w:rsidR="00EC265D" w:rsidRPr="00676B2C" w:rsidRDefault="00EC265D" w:rsidP="00EC265D">
      <w:r w:rsidRPr="00676B2C">
        <w:t xml:space="preserve">The </w:t>
      </w:r>
      <w:r w:rsidRPr="00676B2C">
        <w:rPr>
          <w:b/>
          <w:bCs/>
        </w:rPr>
        <w:t>system role</w:t>
      </w:r>
      <w:r w:rsidRPr="00676B2C">
        <w:t xml:space="preserve"> further strengthens it by specifically mentioning the LLM that it is a “precise full-stack developer”, which encourages focused and accurate output. No other security checks are applied apart from these prompt based constraints.</w:t>
      </w:r>
    </w:p>
    <w:p w14:paraId="36AC1939" w14:textId="77777777" w:rsidR="00EC265D" w:rsidRPr="00676B2C" w:rsidRDefault="00EC265D" w:rsidP="00016D53">
      <w:pPr>
        <w:pStyle w:val="Heading4"/>
        <w:numPr>
          <w:ilvl w:val="3"/>
          <w:numId w:val="2"/>
        </w:numPr>
        <w:tabs>
          <w:tab w:val="num" w:pos="0"/>
        </w:tabs>
        <w:ind w:left="864" w:hanging="864"/>
      </w:pPr>
      <w:r w:rsidRPr="00676B2C">
        <w:t>Error Handling &amp; Retries</w:t>
      </w:r>
    </w:p>
    <w:p w14:paraId="03506372" w14:textId="77777777" w:rsidR="00EC265D" w:rsidRPr="00676B2C" w:rsidRDefault="00EC265D" w:rsidP="00EC265D">
      <w:r w:rsidRPr="00676B2C">
        <w:t xml:space="preserve">Once the LLM model sends the response the backed attempts to parse it directly as a JSON using </w:t>
      </w:r>
      <w:r w:rsidRPr="00676B2C">
        <w:rPr>
          <w:i/>
          <w:iCs/>
        </w:rPr>
        <w:t xml:space="preserve">json.loads(). </w:t>
      </w:r>
      <w:r w:rsidRPr="00676B2C">
        <w:t xml:space="preserve">If it fails to parse the response for some reason such as Markdown code fences etc. a cleanup step interferes and strips away json or markers before retrying again. If it is still invalid, the process throws an error as HTTP 500 and returns the details of the error to the client. Currently the implementation does not include any retries or repair prompts or schema validation. </w:t>
      </w:r>
    </w:p>
    <w:p w14:paraId="3E03C7AF" w14:textId="181DCD86" w:rsidR="00EC265D" w:rsidRPr="00676B2C" w:rsidRDefault="00EC265D" w:rsidP="00016D53">
      <w:pPr>
        <w:pStyle w:val="Heading3"/>
        <w:numPr>
          <w:ilvl w:val="2"/>
          <w:numId w:val="2"/>
        </w:numPr>
        <w:tabs>
          <w:tab w:val="num" w:pos="0"/>
        </w:tabs>
        <w:ind w:left="720"/>
      </w:pPr>
      <w:bookmarkStart w:id="150" w:name="_Toc206336853"/>
      <w:bookmarkStart w:id="151" w:name="_Toc206942877"/>
      <w:r w:rsidRPr="00676B2C">
        <w:t>Code Generation Workflow</w:t>
      </w:r>
      <w:bookmarkEnd w:id="150"/>
      <w:bookmarkEnd w:id="151"/>
    </w:p>
    <w:p w14:paraId="3210520E" w14:textId="77777777" w:rsidR="00EC265D" w:rsidRPr="00676B2C" w:rsidRDefault="00EC265D" w:rsidP="00EC265D">
      <w:r w:rsidRPr="00676B2C">
        <w:t>The code generation workflow in the development module is structured in such a way that it helps user to view the tasks in a very organized manner. The implementation is a sequence of API calls that narrow down the user selection from categories such a Frontend, Backend etc. to specific tasks related to those categories and finally to the code generation upon selection of any particular task. The workflow steps are as described below:</w:t>
      </w:r>
    </w:p>
    <w:p w14:paraId="3728A686" w14:textId="77777777" w:rsidR="00EC265D" w:rsidRPr="00676B2C" w:rsidRDefault="00EC265D" w:rsidP="00016D53">
      <w:pPr>
        <w:pStyle w:val="Heading4"/>
        <w:numPr>
          <w:ilvl w:val="3"/>
          <w:numId w:val="2"/>
        </w:numPr>
        <w:tabs>
          <w:tab w:val="num" w:pos="0"/>
        </w:tabs>
        <w:ind w:left="864" w:hanging="864"/>
      </w:pPr>
      <w:r w:rsidRPr="00676B2C">
        <w:lastRenderedPageBreak/>
        <w:t>Category Retrieval</w:t>
      </w:r>
    </w:p>
    <w:p w14:paraId="2D892870" w14:textId="77777777" w:rsidR="00EC265D" w:rsidRPr="00676B2C" w:rsidRDefault="00EC265D" w:rsidP="00016D53">
      <w:pPr>
        <w:pStyle w:val="List"/>
        <w:numPr>
          <w:ilvl w:val="0"/>
          <w:numId w:val="43"/>
        </w:numPr>
        <w:suppressAutoHyphens w:val="0"/>
        <w:spacing w:after="160"/>
        <w:rPr>
          <w:rFonts w:cs="Times New Roman"/>
        </w:rPr>
      </w:pPr>
      <w:r w:rsidRPr="00676B2C">
        <w:rPr>
          <w:rFonts w:cs="Times New Roman"/>
        </w:rPr>
        <w:t xml:space="preserve">When the user loads the development screen, the frontend calls the </w:t>
      </w:r>
      <w:r w:rsidRPr="00676B2C">
        <w:rPr>
          <w:rFonts w:cs="Times New Roman"/>
          <w:b/>
          <w:bCs/>
          <w:i/>
          <w:iCs/>
        </w:rPr>
        <w:t xml:space="preserve">/api/get-dev-categories </w:t>
      </w:r>
      <w:r w:rsidRPr="00676B2C">
        <w:rPr>
          <w:rFonts w:cs="Times New Roman"/>
        </w:rPr>
        <w:t xml:space="preserve">which is a POST endpoint. </w:t>
      </w:r>
    </w:p>
    <w:p w14:paraId="01E12EA7" w14:textId="77777777" w:rsidR="00EC265D" w:rsidRPr="00676B2C" w:rsidRDefault="00EC265D" w:rsidP="00016D53">
      <w:pPr>
        <w:pStyle w:val="List"/>
        <w:numPr>
          <w:ilvl w:val="0"/>
          <w:numId w:val="43"/>
        </w:numPr>
        <w:suppressAutoHyphens w:val="0"/>
        <w:spacing w:after="160"/>
        <w:rPr>
          <w:rFonts w:cs="Times New Roman"/>
        </w:rPr>
      </w:pPr>
      <w:r w:rsidRPr="00676B2C">
        <w:rPr>
          <w:rFonts w:cs="Times New Roman"/>
        </w:rPr>
        <w:t>The backend scans the final project plan and extracts the development categories such as Frontend, Backend, Database etc. from the technology stack section and return them in a JSON format.</w:t>
      </w:r>
    </w:p>
    <w:p w14:paraId="36C7679A" w14:textId="77777777" w:rsidR="00EC265D" w:rsidRPr="00676B2C" w:rsidRDefault="00EC265D" w:rsidP="00016D53">
      <w:pPr>
        <w:pStyle w:val="List"/>
        <w:numPr>
          <w:ilvl w:val="0"/>
          <w:numId w:val="43"/>
        </w:numPr>
        <w:suppressAutoHyphens w:val="0"/>
        <w:spacing w:after="160"/>
        <w:rPr>
          <w:rFonts w:cs="Times New Roman"/>
        </w:rPr>
      </w:pPr>
      <w:r w:rsidRPr="00676B2C">
        <w:rPr>
          <w:rFonts w:cs="Times New Roman"/>
        </w:rPr>
        <w:t>These categories are then rendered in the user interface.Task Listing by Category</w:t>
      </w:r>
    </w:p>
    <w:p w14:paraId="1ADE5BDD" w14:textId="77777777" w:rsidR="00EC265D" w:rsidRPr="00676B2C" w:rsidRDefault="00EC265D" w:rsidP="00016D53">
      <w:pPr>
        <w:pStyle w:val="List"/>
        <w:numPr>
          <w:ilvl w:val="0"/>
          <w:numId w:val="44"/>
        </w:numPr>
        <w:suppressAutoHyphens w:val="0"/>
        <w:spacing w:after="160"/>
        <w:rPr>
          <w:rFonts w:cs="Times New Roman"/>
        </w:rPr>
      </w:pPr>
      <w:r w:rsidRPr="00676B2C">
        <w:rPr>
          <w:rFonts w:cs="Times New Roman"/>
        </w:rPr>
        <w:t xml:space="preserve">Upon selection of a category, the frontend then calls the </w:t>
      </w:r>
      <w:r w:rsidRPr="00676B2C">
        <w:rPr>
          <w:rFonts w:cs="Times New Roman"/>
          <w:b/>
          <w:bCs/>
          <w:i/>
          <w:iCs/>
        </w:rPr>
        <w:t xml:space="preserve">/api/get-tasks-by-category, </w:t>
      </w:r>
      <w:r w:rsidRPr="00676B2C">
        <w:rPr>
          <w:rFonts w:cs="Times New Roman"/>
        </w:rPr>
        <w:t>which is another POST endpoint.</w:t>
      </w:r>
    </w:p>
    <w:p w14:paraId="5F76DA64" w14:textId="77777777" w:rsidR="00EC265D" w:rsidRPr="00676B2C" w:rsidRDefault="00EC265D" w:rsidP="00016D53">
      <w:pPr>
        <w:pStyle w:val="List"/>
        <w:numPr>
          <w:ilvl w:val="0"/>
          <w:numId w:val="44"/>
        </w:numPr>
        <w:suppressAutoHyphens w:val="0"/>
        <w:spacing w:after="160"/>
        <w:rPr>
          <w:rFonts w:cs="Times New Roman"/>
        </w:rPr>
      </w:pPr>
      <w:r w:rsidRPr="00676B2C">
        <w:rPr>
          <w:rFonts w:cs="Times New Roman"/>
        </w:rPr>
        <w:t>The request body specifies the details of the chosen category.</w:t>
      </w:r>
    </w:p>
    <w:p w14:paraId="6DA51580" w14:textId="77777777" w:rsidR="00EC265D" w:rsidRPr="00676B2C" w:rsidRDefault="00EC265D" w:rsidP="00016D53">
      <w:pPr>
        <w:pStyle w:val="List"/>
        <w:numPr>
          <w:ilvl w:val="0"/>
          <w:numId w:val="44"/>
        </w:numPr>
        <w:suppressAutoHyphens w:val="0"/>
        <w:spacing w:after="160"/>
        <w:rPr>
          <w:rFonts w:cs="Times New Roman"/>
        </w:rPr>
      </w:pPr>
      <w:r w:rsidRPr="00676B2C">
        <w:rPr>
          <w:rFonts w:cs="Times New Roman"/>
        </w:rPr>
        <w:t>The backend returns the tasks that are relevant to that category in a JSON array format</w:t>
      </w:r>
    </w:p>
    <w:p w14:paraId="7136D445" w14:textId="77777777" w:rsidR="00EC265D" w:rsidRPr="00676B2C" w:rsidRDefault="00EC265D" w:rsidP="00016D53">
      <w:pPr>
        <w:pStyle w:val="List"/>
        <w:numPr>
          <w:ilvl w:val="0"/>
          <w:numId w:val="44"/>
        </w:numPr>
        <w:suppressAutoHyphens w:val="0"/>
        <w:spacing w:after="160"/>
        <w:rPr>
          <w:rFonts w:cs="Times New Roman"/>
        </w:rPr>
      </w:pPr>
      <w:r w:rsidRPr="00676B2C">
        <w:rPr>
          <w:rFonts w:cs="Times New Roman"/>
        </w:rPr>
        <w:t>These tasks are displayed to the user as selectable cards.</w:t>
      </w:r>
    </w:p>
    <w:p w14:paraId="5F7A562C" w14:textId="77777777" w:rsidR="00EC265D" w:rsidRPr="00676B2C" w:rsidRDefault="00EC265D" w:rsidP="00016D53">
      <w:pPr>
        <w:pStyle w:val="Heading4"/>
        <w:numPr>
          <w:ilvl w:val="3"/>
          <w:numId w:val="2"/>
        </w:numPr>
        <w:tabs>
          <w:tab w:val="num" w:pos="0"/>
        </w:tabs>
        <w:ind w:left="864" w:hanging="864"/>
      </w:pPr>
      <w:r w:rsidRPr="00676B2C">
        <w:t>Code Generation by Task</w:t>
      </w:r>
    </w:p>
    <w:p w14:paraId="7348C09B" w14:textId="77777777" w:rsidR="00EC265D" w:rsidRPr="00676B2C" w:rsidRDefault="00EC265D" w:rsidP="00016D53">
      <w:pPr>
        <w:pStyle w:val="List"/>
        <w:numPr>
          <w:ilvl w:val="0"/>
          <w:numId w:val="45"/>
        </w:numPr>
        <w:suppressAutoHyphens w:val="0"/>
        <w:spacing w:after="160"/>
        <w:rPr>
          <w:rFonts w:cs="Times New Roman"/>
        </w:rPr>
      </w:pPr>
      <w:r w:rsidRPr="00676B2C">
        <w:rPr>
          <w:rFonts w:cs="Times New Roman"/>
        </w:rPr>
        <w:t xml:space="preserve">When the user selects a task, the frontend calls the final POST endpoint </w:t>
      </w:r>
      <w:r w:rsidRPr="00676B2C">
        <w:rPr>
          <w:rFonts w:cs="Times New Roman"/>
          <w:b/>
          <w:bCs/>
          <w:i/>
          <w:iCs/>
        </w:rPr>
        <w:t>/api/generate-code-snippet.</w:t>
      </w:r>
    </w:p>
    <w:p w14:paraId="4911E65B" w14:textId="77777777" w:rsidR="00EC265D" w:rsidRPr="00676B2C" w:rsidRDefault="00EC265D" w:rsidP="00016D53">
      <w:pPr>
        <w:pStyle w:val="List"/>
        <w:numPr>
          <w:ilvl w:val="0"/>
          <w:numId w:val="45"/>
        </w:numPr>
        <w:suppressAutoHyphens w:val="0"/>
        <w:spacing w:after="160"/>
        <w:rPr>
          <w:rFonts w:cs="Times New Roman"/>
        </w:rPr>
      </w:pPr>
      <w:r w:rsidRPr="00676B2C">
        <w:rPr>
          <w:rFonts w:cs="Times New Roman"/>
        </w:rPr>
        <w:t>The request body for this endpoint includes:</w:t>
      </w:r>
    </w:p>
    <w:p w14:paraId="4EBF0833" w14:textId="77777777" w:rsidR="00EC265D" w:rsidRPr="00676B2C" w:rsidRDefault="00EC265D" w:rsidP="00016D53">
      <w:pPr>
        <w:pStyle w:val="List"/>
        <w:numPr>
          <w:ilvl w:val="1"/>
          <w:numId w:val="45"/>
        </w:numPr>
        <w:suppressAutoHyphens w:val="0"/>
        <w:spacing w:after="160"/>
        <w:rPr>
          <w:rFonts w:cs="Times New Roman"/>
        </w:rPr>
      </w:pPr>
      <w:r w:rsidRPr="00676B2C">
        <w:rPr>
          <w:rFonts w:cs="Times New Roman"/>
        </w:rPr>
        <w:t>final_plan: The finalized project plan</w:t>
      </w:r>
    </w:p>
    <w:p w14:paraId="11AA6FE3" w14:textId="77777777" w:rsidR="00EC265D" w:rsidRPr="00676B2C" w:rsidRDefault="00EC265D" w:rsidP="00016D53">
      <w:pPr>
        <w:pStyle w:val="List"/>
        <w:numPr>
          <w:ilvl w:val="1"/>
          <w:numId w:val="45"/>
        </w:numPr>
        <w:suppressAutoHyphens w:val="0"/>
        <w:spacing w:after="160"/>
        <w:rPr>
          <w:rFonts w:cs="Times New Roman"/>
        </w:rPr>
      </w:pPr>
      <w:r w:rsidRPr="00676B2C">
        <w:rPr>
          <w:rFonts w:cs="Times New Roman"/>
        </w:rPr>
        <w:t>task_name: The name of the task selected</w:t>
      </w:r>
    </w:p>
    <w:p w14:paraId="52930565" w14:textId="77777777" w:rsidR="00EC265D" w:rsidRPr="00676B2C" w:rsidRDefault="00EC265D" w:rsidP="00016D53">
      <w:pPr>
        <w:pStyle w:val="List"/>
        <w:numPr>
          <w:ilvl w:val="1"/>
          <w:numId w:val="45"/>
        </w:numPr>
        <w:suppressAutoHyphens w:val="0"/>
        <w:spacing w:after="160"/>
        <w:rPr>
          <w:rFonts w:cs="Times New Roman"/>
        </w:rPr>
      </w:pPr>
      <w:r w:rsidRPr="00676B2C">
        <w:rPr>
          <w:rFonts w:cs="Times New Roman"/>
        </w:rPr>
        <w:t>task_description: Description of the selected task</w:t>
      </w:r>
    </w:p>
    <w:p w14:paraId="6D42DACA" w14:textId="77777777" w:rsidR="00EC265D" w:rsidRPr="00676B2C" w:rsidRDefault="00EC265D" w:rsidP="00016D53">
      <w:pPr>
        <w:pStyle w:val="List"/>
        <w:numPr>
          <w:ilvl w:val="0"/>
          <w:numId w:val="45"/>
        </w:numPr>
        <w:suppressAutoHyphens w:val="0"/>
        <w:spacing w:after="160"/>
        <w:rPr>
          <w:rFonts w:cs="Times New Roman"/>
        </w:rPr>
      </w:pPr>
      <w:r w:rsidRPr="00676B2C">
        <w:rPr>
          <w:rFonts w:cs="Times New Roman"/>
        </w:rPr>
        <w:t>Using this body, the system constructs a well-structured system role and user role and hits the GPT-4o endpoint.</w:t>
      </w:r>
    </w:p>
    <w:p w14:paraId="38D07530" w14:textId="77777777" w:rsidR="00EC265D" w:rsidRPr="00676B2C" w:rsidRDefault="00EC265D" w:rsidP="00016D53">
      <w:pPr>
        <w:pStyle w:val="List"/>
        <w:numPr>
          <w:ilvl w:val="0"/>
          <w:numId w:val="45"/>
        </w:numPr>
        <w:suppressAutoHyphens w:val="0"/>
        <w:spacing w:after="160"/>
        <w:rPr>
          <w:rFonts w:cs="Times New Roman"/>
        </w:rPr>
      </w:pPr>
      <w:r w:rsidRPr="00676B2C">
        <w:rPr>
          <w:rFonts w:cs="Times New Roman"/>
        </w:rPr>
        <w:t>The response received is parsed as a JSON.</w:t>
      </w:r>
    </w:p>
    <w:p w14:paraId="302C8B61" w14:textId="77777777" w:rsidR="00EC265D" w:rsidRPr="00676B2C" w:rsidRDefault="00EC265D" w:rsidP="00016D53">
      <w:pPr>
        <w:pStyle w:val="List"/>
        <w:numPr>
          <w:ilvl w:val="0"/>
          <w:numId w:val="45"/>
        </w:numPr>
        <w:suppressAutoHyphens w:val="0"/>
        <w:spacing w:after="160"/>
        <w:rPr>
          <w:rFonts w:cs="Times New Roman"/>
        </w:rPr>
      </w:pPr>
      <w:r w:rsidRPr="00676B2C">
        <w:rPr>
          <w:rFonts w:cs="Times New Roman"/>
        </w:rPr>
        <w:t>If the parsing is successful the backend returns the JSON object else throws a HTTP 500 error.</w:t>
      </w:r>
    </w:p>
    <w:p w14:paraId="4B4B75A2" w14:textId="77777777" w:rsidR="00D84FEF" w:rsidRDefault="00EC265D" w:rsidP="00D84FEF">
      <w:pPr>
        <w:keepNext/>
        <w:jc w:val="center"/>
      </w:pPr>
      <w:r w:rsidRPr="00676B2C">
        <w:rPr>
          <w:noProof/>
        </w:rPr>
        <w:lastRenderedPageBreak/>
        <w:drawing>
          <wp:inline distT="0" distB="0" distL="0" distR="0" wp14:anchorId="099EA27B" wp14:editId="7DCB8EFA">
            <wp:extent cx="5168348" cy="587565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224120" cy="5939059"/>
                    </a:xfrm>
                    <a:prstGeom prst="rect">
                      <a:avLst/>
                    </a:prstGeom>
                    <a:noFill/>
                    <a:ln>
                      <a:noFill/>
                    </a:ln>
                  </pic:spPr>
                </pic:pic>
              </a:graphicData>
            </a:graphic>
          </wp:inline>
        </w:drawing>
      </w:r>
    </w:p>
    <w:p w14:paraId="37EBD304" w14:textId="63BBFC8F" w:rsidR="00EC265D" w:rsidRPr="00676B2C" w:rsidRDefault="00D84FEF" w:rsidP="00D84FEF">
      <w:pPr>
        <w:pStyle w:val="Caption"/>
        <w:jc w:val="center"/>
      </w:pPr>
      <w:bookmarkStart w:id="152" w:name="_Toc207743504"/>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17</w:t>
      </w:r>
      <w:r w:rsidR="001439CD">
        <w:fldChar w:fldCharType="end"/>
      </w:r>
      <w:r>
        <w:t xml:space="preserve">: </w:t>
      </w:r>
      <w:r w:rsidRPr="004C5041">
        <w:t>Code Generation Workflow - Sequence Diagram</w:t>
      </w:r>
      <w:bookmarkEnd w:id="152"/>
    </w:p>
    <w:p w14:paraId="10E24DED" w14:textId="77777777" w:rsidR="00D551A3" w:rsidRDefault="00EC265D" w:rsidP="00D551A3">
      <w:pPr>
        <w:pStyle w:val="Heading3"/>
        <w:numPr>
          <w:ilvl w:val="2"/>
          <w:numId w:val="2"/>
        </w:numPr>
        <w:tabs>
          <w:tab w:val="num" w:pos="0"/>
        </w:tabs>
        <w:ind w:left="0" w:firstLine="0"/>
      </w:pPr>
      <w:bookmarkStart w:id="153" w:name="_Toc206336855"/>
      <w:bookmarkStart w:id="154" w:name="_Toc206942879"/>
      <w:r w:rsidRPr="00676B2C">
        <w:lastRenderedPageBreak/>
        <w:t>Sample Input/Output</w:t>
      </w:r>
      <w:bookmarkEnd w:id="153"/>
      <w:bookmarkEnd w:id="154"/>
      <w:r w:rsidR="00D551A3">
        <w:br/>
      </w:r>
      <w:r w:rsidR="00AB1012">
        <w:rPr>
          <w:noProof/>
        </w:rPr>
        <w:drawing>
          <wp:inline distT="0" distB="0" distL="0" distR="0" wp14:anchorId="05076FF1" wp14:editId="6CD9624B">
            <wp:extent cx="5219700" cy="514667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19700" cy="5146675"/>
                    </a:xfrm>
                    <a:prstGeom prst="rect">
                      <a:avLst/>
                    </a:prstGeom>
                    <a:noFill/>
                    <a:ln>
                      <a:noFill/>
                    </a:ln>
                  </pic:spPr>
                </pic:pic>
              </a:graphicData>
            </a:graphic>
          </wp:inline>
        </w:drawing>
      </w:r>
    </w:p>
    <w:p w14:paraId="54D446E7" w14:textId="5F098D23" w:rsidR="00D551A3" w:rsidRDefault="00D551A3" w:rsidP="00D551A3">
      <w:pPr>
        <w:pStyle w:val="Caption"/>
        <w:jc w:val="center"/>
      </w:pPr>
      <w:bookmarkStart w:id="155" w:name="_Toc207743505"/>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18</w:t>
      </w:r>
      <w:r w:rsidR="001439CD">
        <w:fldChar w:fldCharType="end"/>
      </w:r>
      <w:r>
        <w:t>: Development tasks generated for Frontend</w:t>
      </w:r>
      <w:bookmarkEnd w:id="155"/>
    </w:p>
    <w:p w14:paraId="11C4AB7D" w14:textId="77777777" w:rsidR="00D551A3" w:rsidRDefault="00D551A3" w:rsidP="00D551A3">
      <w:pPr>
        <w:keepNext/>
      </w:pPr>
      <w:r>
        <w:rPr>
          <w:noProof/>
        </w:rPr>
        <w:lastRenderedPageBreak/>
        <w:drawing>
          <wp:inline distT="0" distB="0" distL="0" distR="0" wp14:anchorId="4D0C9E19" wp14:editId="7819F5C7">
            <wp:extent cx="5219700" cy="5045710"/>
            <wp:effectExtent l="0" t="0" r="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19700" cy="5045710"/>
                    </a:xfrm>
                    <a:prstGeom prst="rect">
                      <a:avLst/>
                    </a:prstGeom>
                    <a:noFill/>
                    <a:ln>
                      <a:noFill/>
                    </a:ln>
                  </pic:spPr>
                </pic:pic>
              </a:graphicData>
            </a:graphic>
          </wp:inline>
        </w:drawing>
      </w:r>
    </w:p>
    <w:p w14:paraId="3CFFEC2F" w14:textId="190529CB" w:rsidR="00D551A3" w:rsidRDefault="00D551A3" w:rsidP="00D551A3">
      <w:pPr>
        <w:pStyle w:val="Caption"/>
        <w:jc w:val="center"/>
      </w:pPr>
      <w:bookmarkStart w:id="156" w:name="_Toc207743506"/>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19</w:t>
      </w:r>
      <w:r w:rsidR="001439CD">
        <w:fldChar w:fldCharType="end"/>
      </w:r>
      <w:r>
        <w:t xml:space="preserve">: </w:t>
      </w:r>
      <w:r w:rsidRPr="005711E7">
        <w:t>Development tasks generated for Database</w:t>
      </w:r>
      <w:bookmarkEnd w:id="156"/>
    </w:p>
    <w:p w14:paraId="69175269" w14:textId="77777777" w:rsidR="00D551A3" w:rsidRPr="00D551A3" w:rsidRDefault="00D551A3" w:rsidP="00D551A3"/>
    <w:p w14:paraId="4051DB7B" w14:textId="77777777" w:rsidR="00D551A3" w:rsidRDefault="00AB1012" w:rsidP="00D551A3">
      <w:pPr>
        <w:pStyle w:val="Heading3"/>
        <w:numPr>
          <w:ilvl w:val="0"/>
          <w:numId w:val="0"/>
        </w:numPr>
        <w:ind w:left="360"/>
      </w:pPr>
      <w:r>
        <w:rPr>
          <w:noProof/>
        </w:rPr>
        <w:lastRenderedPageBreak/>
        <w:drawing>
          <wp:inline distT="0" distB="0" distL="0" distR="0" wp14:anchorId="095E20CF" wp14:editId="239EF8F2">
            <wp:extent cx="4699000" cy="5851743"/>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5">
                      <a:extLst>
                        <a:ext uri="{28A0092B-C50C-407E-A947-70E740481C1C}">
                          <a14:useLocalDpi xmlns:a14="http://schemas.microsoft.com/office/drawing/2010/main" val="0"/>
                        </a:ext>
                      </a:extLst>
                    </a:blip>
                    <a:srcRect l="4570" t="1289" r="5400" b="3857"/>
                    <a:stretch/>
                  </pic:blipFill>
                  <pic:spPr bwMode="auto">
                    <a:xfrm>
                      <a:off x="0" y="0"/>
                      <a:ext cx="4699330" cy="5852154"/>
                    </a:xfrm>
                    <a:prstGeom prst="rect">
                      <a:avLst/>
                    </a:prstGeom>
                    <a:noFill/>
                    <a:ln>
                      <a:noFill/>
                    </a:ln>
                    <a:extLst>
                      <a:ext uri="{53640926-AAD7-44D8-BBD7-CCE9431645EC}">
                        <a14:shadowObscured xmlns:a14="http://schemas.microsoft.com/office/drawing/2010/main"/>
                      </a:ext>
                    </a:extLst>
                  </pic:spPr>
                </pic:pic>
              </a:graphicData>
            </a:graphic>
          </wp:inline>
        </w:drawing>
      </w:r>
    </w:p>
    <w:p w14:paraId="3E9653FE" w14:textId="38C4D7CA" w:rsidR="00D551A3" w:rsidRDefault="00D551A3" w:rsidP="00D551A3">
      <w:pPr>
        <w:pStyle w:val="Caption"/>
        <w:jc w:val="center"/>
      </w:pPr>
      <w:bookmarkStart w:id="157" w:name="_Toc207743507"/>
      <w:r>
        <w:t xml:space="preserve">Figure </w:t>
      </w:r>
      <w:r w:rsidR="001439CD">
        <w:fldChar w:fldCharType="begin"/>
      </w:r>
      <w:r w:rsidR="001439CD">
        <w:instrText xml:space="preserve"> STYLEREF 1 \s </w:instrText>
      </w:r>
      <w:r w:rsidR="001439CD">
        <w:fldChar w:fldCharType="separate"/>
      </w:r>
      <w:r w:rsidR="001439CD">
        <w:rPr>
          <w:noProof/>
        </w:rPr>
        <w:t>3</w:t>
      </w:r>
      <w:r w:rsidR="001439CD">
        <w:fldChar w:fldCharType="end"/>
      </w:r>
      <w:r w:rsidR="001439CD">
        <w:t>.</w:t>
      </w:r>
      <w:r w:rsidR="001439CD">
        <w:fldChar w:fldCharType="begin"/>
      </w:r>
      <w:r w:rsidR="001439CD">
        <w:instrText xml:space="preserve"> SEQ Figure \* ARABIC \s 1 </w:instrText>
      </w:r>
      <w:r w:rsidR="001439CD">
        <w:fldChar w:fldCharType="separate"/>
      </w:r>
      <w:r w:rsidR="001439CD">
        <w:rPr>
          <w:noProof/>
        </w:rPr>
        <w:t>20</w:t>
      </w:r>
      <w:r w:rsidR="001439CD">
        <w:fldChar w:fldCharType="end"/>
      </w:r>
      <w:r>
        <w:t>: Sample Code for a Frontend Task</w:t>
      </w:r>
      <w:bookmarkEnd w:id="157"/>
    </w:p>
    <w:p w14:paraId="2AE6A804" w14:textId="77777777" w:rsidR="002D172B" w:rsidRPr="002D172B" w:rsidRDefault="002D172B" w:rsidP="002D172B"/>
    <w:p w14:paraId="2814D3DC" w14:textId="41E62841" w:rsidR="00EC265D" w:rsidRPr="00676B2C" w:rsidRDefault="00EC265D" w:rsidP="00016D53">
      <w:pPr>
        <w:pStyle w:val="Heading2"/>
        <w:numPr>
          <w:ilvl w:val="1"/>
          <w:numId w:val="2"/>
        </w:numPr>
        <w:tabs>
          <w:tab w:val="num" w:pos="0"/>
        </w:tabs>
        <w:ind w:left="576" w:hanging="576"/>
      </w:pPr>
      <w:bookmarkStart w:id="158" w:name="_Toc206336856"/>
      <w:bookmarkStart w:id="159" w:name="_Toc206942880"/>
      <w:r w:rsidRPr="00676B2C">
        <w:lastRenderedPageBreak/>
        <w:t>Integration Flow</w:t>
      </w:r>
      <w:bookmarkEnd w:id="158"/>
      <w:bookmarkEnd w:id="159"/>
    </w:p>
    <w:p w14:paraId="42106953" w14:textId="5184DE16" w:rsidR="00EC265D" w:rsidRPr="00676B2C" w:rsidRDefault="00EC265D" w:rsidP="00016D53">
      <w:pPr>
        <w:pStyle w:val="Heading3"/>
        <w:numPr>
          <w:ilvl w:val="2"/>
          <w:numId w:val="2"/>
        </w:numPr>
        <w:tabs>
          <w:tab w:val="num" w:pos="0"/>
        </w:tabs>
        <w:ind w:left="720"/>
      </w:pPr>
      <w:bookmarkStart w:id="160" w:name="_Toc206942881"/>
      <w:r w:rsidRPr="00676B2C">
        <w:t>Overview</w:t>
      </w:r>
      <w:bookmarkEnd w:id="160"/>
    </w:p>
    <w:p w14:paraId="0AA57D28" w14:textId="77777777" w:rsidR="00EC265D" w:rsidRPr="00676B2C" w:rsidRDefault="00EC265D" w:rsidP="00EC265D">
      <w:r w:rsidRPr="00676B2C">
        <w:t xml:space="preserve">The integration flow shows how the gap between the </w:t>
      </w:r>
      <w:r w:rsidRPr="00676B2C">
        <w:rPr>
          <w:b/>
          <w:bCs/>
        </w:rPr>
        <w:t xml:space="preserve">Project Planning Module </w:t>
      </w:r>
      <w:r w:rsidRPr="00676B2C">
        <w:t xml:space="preserve">and </w:t>
      </w:r>
      <w:r w:rsidRPr="00676B2C">
        <w:rPr>
          <w:b/>
          <w:bCs/>
        </w:rPr>
        <w:t xml:space="preserve">Project Development Module </w:t>
      </w:r>
      <w:r w:rsidRPr="00676B2C">
        <w:t>is bridged. Both modules serve distinct purposes. The planning module focuses on the understanding the user given requirements and structuring them into a plan. The development module on the other hand focuses on delivering implementation level code. The system’s overall objective is achieved only when these two modules are integrated and work in a smooth pipeline.</w:t>
      </w:r>
    </w:p>
    <w:p w14:paraId="09BF1F82" w14:textId="77777777" w:rsidR="00EC265D" w:rsidRPr="00676B2C" w:rsidRDefault="00EC265D" w:rsidP="00EC265D">
      <w:r w:rsidRPr="00676B2C">
        <w:t>The structured project plan generated in module 1 is used as the foundation for module 2. This ensures that the transition from high-level project planning to low level code generation is consistent, context-aware and automated. Without this integration, they would work as independent components and this would require the users to do a lot of manual work and also the continuity of the flow is lost in this process.</w:t>
      </w:r>
    </w:p>
    <w:p w14:paraId="042865A5" w14:textId="77777777" w:rsidR="00EC265D" w:rsidRPr="00676B2C" w:rsidRDefault="00EC265D" w:rsidP="00EC265D">
      <w:r w:rsidRPr="00676B2C">
        <w:t xml:space="preserve">Thus, the integration of these two modules ensures a user experience where requirement specified at the beginning directly influence the code snippets produced at the end. </w:t>
      </w:r>
    </w:p>
    <w:p w14:paraId="1CD00CE3" w14:textId="1F4AC657" w:rsidR="00EC265D" w:rsidRPr="00676B2C" w:rsidRDefault="00EC265D" w:rsidP="00016D53">
      <w:pPr>
        <w:pStyle w:val="Heading3"/>
        <w:numPr>
          <w:ilvl w:val="2"/>
          <w:numId w:val="2"/>
        </w:numPr>
        <w:tabs>
          <w:tab w:val="num" w:pos="0"/>
        </w:tabs>
        <w:ind w:left="720"/>
      </w:pPr>
      <w:bookmarkStart w:id="161" w:name="_Toc206942882"/>
      <w:r w:rsidRPr="00676B2C">
        <w:t>Linking Project Planning to Development</w:t>
      </w:r>
      <w:bookmarkEnd w:id="161"/>
    </w:p>
    <w:p w14:paraId="748B1ECD" w14:textId="77777777" w:rsidR="00EC265D" w:rsidRPr="00676B2C" w:rsidRDefault="00EC265D" w:rsidP="00EC265D">
      <w:r w:rsidRPr="00676B2C">
        <w:t>The key to the integration flow is how the structured project plan from Module 1 serves as the foundation for all activities in Module 2. By converting the project requirements into a machine-readable format, the system keeps planning decisions intact and reusable during development. This ensures both consistency and traceability.</w:t>
      </w:r>
    </w:p>
    <w:p w14:paraId="1829A379" w14:textId="77777777" w:rsidR="00EC265D" w:rsidRPr="00676B2C" w:rsidRDefault="00EC265D" w:rsidP="00016D53">
      <w:pPr>
        <w:pStyle w:val="Heading4"/>
        <w:numPr>
          <w:ilvl w:val="3"/>
          <w:numId w:val="2"/>
        </w:numPr>
        <w:tabs>
          <w:tab w:val="num" w:pos="0"/>
        </w:tabs>
        <w:ind w:left="864" w:hanging="864"/>
        <w:rPr>
          <w:shd w:val="clear" w:color="auto" w:fill="FFFFFF"/>
        </w:rPr>
      </w:pPr>
      <w:r w:rsidRPr="00676B2C">
        <w:rPr>
          <w:shd w:val="clear" w:color="auto" w:fill="FFFFFF"/>
        </w:rPr>
        <w:t>Project Plan Representation</w:t>
      </w:r>
    </w:p>
    <w:p w14:paraId="10711C52" w14:textId="77777777" w:rsidR="00EC265D" w:rsidRPr="00676B2C" w:rsidRDefault="00EC265D" w:rsidP="00EC265D">
      <w:r w:rsidRPr="00676B2C">
        <w:t xml:space="preserve">At the end of the planning phase, the system creates a structured project plan. This plan is saved as a JSON object and includes: </w:t>
      </w:r>
    </w:p>
    <w:p w14:paraId="5E583494" w14:textId="77777777" w:rsidR="00EC265D" w:rsidRPr="00676B2C" w:rsidRDefault="00EC265D" w:rsidP="00016D53">
      <w:pPr>
        <w:pStyle w:val="List"/>
        <w:numPr>
          <w:ilvl w:val="0"/>
          <w:numId w:val="47"/>
        </w:numPr>
        <w:suppressAutoHyphens w:val="0"/>
        <w:spacing w:after="160"/>
        <w:rPr>
          <w:rFonts w:cs="Times New Roman"/>
        </w:rPr>
      </w:pPr>
      <w:r w:rsidRPr="00676B2C">
        <w:rPr>
          <w:rFonts w:cs="Times New Roman"/>
        </w:rPr>
        <w:t xml:space="preserve">Categories (e.g., Authentication, Database, Frontend) </w:t>
      </w:r>
    </w:p>
    <w:p w14:paraId="78E5F3D8" w14:textId="77777777" w:rsidR="00EC265D" w:rsidRPr="00676B2C" w:rsidRDefault="00EC265D" w:rsidP="00016D53">
      <w:pPr>
        <w:pStyle w:val="List"/>
        <w:numPr>
          <w:ilvl w:val="0"/>
          <w:numId w:val="47"/>
        </w:numPr>
        <w:suppressAutoHyphens w:val="0"/>
        <w:spacing w:after="160"/>
        <w:rPr>
          <w:rFonts w:cs="Times New Roman"/>
        </w:rPr>
      </w:pPr>
      <w:r w:rsidRPr="00676B2C">
        <w:rPr>
          <w:rFonts w:cs="Times New Roman"/>
        </w:rPr>
        <w:t xml:space="preserve">Tasks linked to each category </w:t>
      </w:r>
    </w:p>
    <w:p w14:paraId="28C89CC2" w14:textId="77777777" w:rsidR="00EC265D" w:rsidRPr="00676B2C" w:rsidRDefault="00EC265D" w:rsidP="00016D53">
      <w:pPr>
        <w:pStyle w:val="List"/>
        <w:numPr>
          <w:ilvl w:val="0"/>
          <w:numId w:val="47"/>
        </w:numPr>
        <w:suppressAutoHyphens w:val="0"/>
        <w:spacing w:after="160"/>
        <w:rPr>
          <w:rFonts w:cs="Times New Roman"/>
        </w:rPr>
      </w:pPr>
      <w:r w:rsidRPr="00676B2C">
        <w:rPr>
          <w:rFonts w:cs="Times New Roman"/>
        </w:rPr>
        <w:lastRenderedPageBreak/>
        <w:t xml:space="preserve">Task descriptions, including details about expected functionality </w:t>
      </w:r>
    </w:p>
    <w:p w14:paraId="3332788C" w14:textId="77777777" w:rsidR="00EC265D" w:rsidRPr="00676B2C" w:rsidRDefault="00EC265D" w:rsidP="00EC265D">
      <w:r w:rsidRPr="00676B2C">
        <w:t>This format supports automatic processes because APIs can process it directly without needing additional interpretation. The standardized format also allows both form-based and file-based inputs in Module 1 to fit into the same structure.</w:t>
      </w:r>
    </w:p>
    <w:p w14:paraId="324763EF" w14:textId="77777777" w:rsidR="00EC265D" w:rsidRPr="00676B2C" w:rsidRDefault="00EC265D" w:rsidP="00016D53">
      <w:pPr>
        <w:pStyle w:val="Heading4"/>
        <w:numPr>
          <w:ilvl w:val="3"/>
          <w:numId w:val="2"/>
        </w:numPr>
        <w:tabs>
          <w:tab w:val="num" w:pos="0"/>
        </w:tabs>
        <w:ind w:left="864" w:hanging="864"/>
        <w:rPr>
          <w:shd w:val="clear" w:color="auto" w:fill="FFFFFF"/>
        </w:rPr>
      </w:pPr>
      <w:r w:rsidRPr="00676B2C">
        <w:rPr>
          <w:shd w:val="clear" w:color="auto" w:fill="FFFFFF"/>
        </w:rPr>
        <w:t>Role in Development</w:t>
      </w:r>
    </w:p>
    <w:p w14:paraId="77D18FD4" w14:textId="77777777" w:rsidR="00EC265D" w:rsidRPr="00676B2C" w:rsidRDefault="00EC265D" w:rsidP="00EC265D">
      <w:r w:rsidRPr="00676B2C">
        <w:t xml:space="preserve">The project plan serves as the single source of truth for Module 2. All APIs in the development phase, whether fetching categories, listing tasks, or generating code, depend on this stored representation. By connecting back to the plan: </w:t>
      </w:r>
    </w:p>
    <w:p w14:paraId="3D87A736" w14:textId="77777777" w:rsidR="00EC265D" w:rsidRPr="00676B2C" w:rsidRDefault="00EC265D" w:rsidP="00016D53">
      <w:pPr>
        <w:pStyle w:val="List"/>
        <w:numPr>
          <w:ilvl w:val="0"/>
          <w:numId w:val="46"/>
        </w:numPr>
        <w:suppressAutoHyphens w:val="0"/>
        <w:spacing w:after="160"/>
        <w:rPr>
          <w:rFonts w:cs="Times New Roman"/>
        </w:rPr>
      </w:pPr>
      <w:r w:rsidRPr="00676B2C">
        <w:rPr>
          <w:rFonts w:cs="Times New Roman"/>
        </w:rPr>
        <w:t xml:space="preserve">Categories shown in the development UI come directly from the plan </w:t>
      </w:r>
    </w:p>
    <w:p w14:paraId="18268B60" w14:textId="77777777" w:rsidR="00EC265D" w:rsidRPr="00676B2C" w:rsidRDefault="00EC265D" w:rsidP="00016D53">
      <w:pPr>
        <w:pStyle w:val="List"/>
        <w:numPr>
          <w:ilvl w:val="0"/>
          <w:numId w:val="46"/>
        </w:numPr>
        <w:suppressAutoHyphens w:val="0"/>
        <w:spacing w:after="160"/>
        <w:rPr>
          <w:rFonts w:cs="Times New Roman"/>
        </w:rPr>
      </w:pPr>
      <w:r w:rsidRPr="00676B2C">
        <w:rPr>
          <w:rFonts w:cs="Times New Roman"/>
        </w:rPr>
        <w:t xml:space="preserve">Task descriptions guide the code generation prompts </w:t>
      </w:r>
    </w:p>
    <w:p w14:paraId="19BDA3AA" w14:textId="77777777" w:rsidR="00EC265D" w:rsidRPr="00676B2C" w:rsidRDefault="00EC265D" w:rsidP="00016D53">
      <w:pPr>
        <w:pStyle w:val="List"/>
        <w:numPr>
          <w:ilvl w:val="0"/>
          <w:numId w:val="46"/>
        </w:numPr>
        <w:suppressAutoHyphens w:val="0"/>
        <w:spacing w:after="160"/>
        <w:rPr>
          <w:rFonts w:cs="Times New Roman"/>
        </w:rPr>
      </w:pPr>
      <w:r w:rsidRPr="00676B2C">
        <w:rPr>
          <w:rFonts w:cs="Times New Roman"/>
        </w:rPr>
        <w:t xml:space="preserve">Context from the overall plan ensures that generated snippets align with the original project requirements </w:t>
      </w:r>
    </w:p>
    <w:p w14:paraId="1B3C76AB" w14:textId="77777777" w:rsidR="00EC265D" w:rsidRPr="00676B2C" w:rsidRDefault="00EC265D" w:rsidP="00EC265D">
      <w:r w:rsidRPr="00676B2C">
        <w:t>This approach guarantees a smooth connection between what was planned and what is implemented, making the workflow reliable.</w:t>
      </w:r>
    </w:p>
    <w:p w14:paraId="79A143A7" w14:textId="1D4E1598" w:rsidR="00EC265D" w:rsidRPr="00676B2C" w:rsidRDefault="00EC265D" w:rsidP="00016D53">
      <w:pPr>
        <w:pStyle w:val="Heading3"/>
        <w:numPr>
          <w:ilvl w:val="2"/>
          <w:numId w:val="2"/>
        </w:numPr>
        <w:tabs>
          <w:tab w:val="num" w:pos="0"/>
        </w:tabs>
        <w:ind w:left="720"/>
      </w:pPr>
      <w:bookmarkStart w:id="162" w:name="_Toc206942883"/>
      <w:r w:rsidRPr="00676B2C">
        <w:t>API Workflow</w:t>
      </w:r>
      <w:bookmarkEnd w:id="162"/>
    </w:p>
    <w:p w14:paraId="3AAD4D16" w14:textId="77777777" w:rsidR="00EC265D" w:rsidRPr="00676B2C" w:rsidRDefault="00EC265D" w:rsidP="00EC265D">
      <w:r w:rsidRPr="00676B2C">
        <w:t>The connection between the Project Planning module and the Code Generation module relies on a set of APIs. These APIs enable smooth movement from requirement specification to task planning and then to code snippet generation. All APIs are designed as POST methods to handle flexible JSON payloads.</w:t>
      </w:r>
    </w:p>
    <w:p w14:paraId="257322BB" w14:textId="77777777" w:rsidR="00EC265D" w:rsidRPr="00676B2C" w:rsidRDefault="00EC265D" w:rsidP="00016D53">
      <w:pPr>
        <w:pStyle w:val="Heading4"/>
        <w:numPr>
          <w:ilvl w:val="3"/>
          <w:numId w:val="2"/>
        </w:numPr>
        <w:tabs>
          <w:tab w:val="num" w:pos="0"/>
        </w:tabs>
        <w:ind w:left="864" w:hanging="864"/>
      </w:pPr>
      <w:r w:rsidRPr="00676B2C">
        <w:t>Planning Module APIs</w:t>
      </w:r>
    </w:p>
    <w:p w14:paraId="4D081C53" w14:textId="77777777" w:rsidR="00EC265D" w:rsidRPr="00676B2C" w:rsidRDefault="00EC265D" w:rsidP="00EC265D">
      <w:r w:rsidRPr="00676B2C">
        <w:t>The following endpoints are in charge of creating and refining the project plan:</w:t>
      </w:r>
    </w:p>
    <w:p w14:paraId="4B33856D" w14:textId="77777777" w:rsidR="00EC265D" w:rsidRPr="00676B2C" w:rsidRDefault="00EC265D" w:rsidP="00016D53">
      <w:pPr>
        <w:pStyle w:val="List"/>
        <w:numPr>
          <w:ilvl w:val="0"/>
          <w:numId w:val="48"/>
        </w:numPr>
        <w:suppressAutoHyphens w:val="0"/>
        <w:spacing w:after="160"/>
        <w:rPr>
          <w:rFonts w:cs="Times New Roman"/>
        </w:rPr>
      </w:pPr>
      <w:r w:rsidRPr="00676B2C">
        <w:rPr>
          <w:rFonts w:cs="Times New Roman"/>
        </w:rPr>
        <w:t xml:space="preserve">POST </w:t>
      </w:r>
      <w:r w:rsidRPr="00676B2C">
        <w:rPr>
          <w:rFonts w:cs="Times New Roman"/>
          <w:b/>
          <w:bCs/>
          <w:i/>
          <w:iCs/>
        </w:rPr>
        <w:t>/api/generate-plan</w:t>
      </w:r>
      <w:r w:rsidRPr="00676B2C">
        <w:rPr>
          <w:rFonts w:cs="Times New Roman"/>
        </w:rPr>
        <w:t>, creates a structured project plan from form-based or file-based inputs.</w:t>
      </w:r>
    </w:p>
    <w:p w14:paraId="1292884F" w14:textId="77777777" w:rsidR="00EC265D" w:rsidRPr="00676B2C" w:rsidRDefault="00EC265D" w:rsidP="00016D53">
      <w:pPr>
        <w:pStyle w:val="List"/>
        <w:numPr>
          <w:ilvl w:val="0"/>
          <w:numId w:val="48"/>
        </w:numPr>
        <w:suppressAutoHyphens w:val="0"/>
        <w:spacing w:after="160"/>
        <w:rPr>
          <w:rFonts w:cs="Times New Roman"/>
        </w:rPr>
      </w:pPr>
      <w:r w:rsidRPr="00676B2C">
        <w:rPr>
          <w:rFonts w:cs="Times New Roman"/>
        </w:rPr>
        <w:t xml:space="preserve">POST </w:t>
      </w:r>
      <w:r w:rsidRPr="00676B2C">
        <w:rPr>
          <w:rFonts w:cs="Times New Roman"/>
          <w:b/>
          <w:bCs/>
          <w:i/>
          <w:iCs/>
        </w:rPr>
        <w:t>/api/refine-plan</w:t>
      </w:r>
      <w:r w:rsidRPr="00676B2C">
        <w:rPr>
          <w:rFonts w:cs="Times New Roman"/>
        </w:rPr>
        <w:t>, updates or improves the generated plan based on user feedback.</w:t>
      </w:r>
    </w:p>
    <w:p w14:paraId="1A83ECC8" w14:textId="77777777" w:rsidR="00EC265D" w:rsidRPr="00676B2C" w:rsidRDefault="00EC265D" w:rsidP="00016D53">
      <w:pPr>
        <w:pStyle w:val="List"/>
        <w:numPr>
          <w:ilvl w:val="0"/>
          <w:numId w:val="48"/>
        </w:numPr>
        <w:suppressAutoHyphens w:val="0"/>
        <w:spacing w:after="160"/>
        <w:rPr>
          <w:rFonts w:cs="Times New Roman"/>
        </w:rPr>
      </w:pPr>
      <w:r w:rsidRPr="00676B2C">
        <w:rPr>
          <w:rFonts w:cs="Times New Roman"/>
        </w:rPr>
        <w:t xml:space="preserve">POST </w:t>
      </w:r>
      <w:r w:rsidRPr="00676B2C">
        <w:rPr>
          <w:rFonts w:cs="Times New Roman"/>
          <w:b/>
          <w:bCs/>
          <w:i/>
          <w:iCs/>
        </w:rPr>
        <w:t>/api/suggest-jira-tickets</w:t>
      </w:r>
      <w:r w:rsidRPr="00676B2C">
        <w:rPr>
          <w:rFonts w:cs="Times New Roman"/>
        </w:rPr>
        <w:t>, suggests JIRA tickets based on the structured plan.</w:t>
      </w:r>
    </w:p>
    <w:p w14:paraId="521F8355" w14:textId="77777777" w:rsidR="00EC265D" w:rsidRPr="00676B2C" w:rsidRDefault="00EC265D" w:rsidP="00016D53">
      <w:pPr>
        <w:pStyle w:val="List"/>
        <w:numPr>
          <w:ilvl w:val="0"/>
          <w:numId w:val="48"/>
        </w:numPr>
        <w:suppressAutoHyphens w:val="0"/>
        <w:spacing w:after="160"/>
        <w:rPr>
          <w:rFonts w:cs="Times New Roman"/>
        </w:rPr>
      </w:pPr>
      <w:r w:rsidRPr="00676B2C">
        <w:rPr>
          <w:rFonts w:cs="Times New Roman"/>
        </w:rPr>
        <w:lastRenderedPageBreak/>
        <w:t xml:space="preserve">POST </w:t>
      </w:r>
      <w:r w:rsidRPr="00676B2C">
        <w:rPr>
          <w:rFonts w:cs="Times New Roman"/>
          <w:b/>
          <w:bCs/>
          <w:i/>
          <w:iCs/>
        </w:rPr>
        <w:t>/api/submit-tickets</w:t>
      </w:r>
      <w:r w:rsidRPr="00676B2C">
        <w:rPr>
          <w:rFonts w:cs="Times New Roman"/>
        </w:rPr>
        <w:t>, sends suggested tickets to the project dashboard.</w:t>
      </w:r>
    </w:p>
    <w:p w14:paraId="1DFE2315" w14:textId="77777777" w:rsidR="00EC265D" w:rsidRPr="00676B2C" w:rsidRDefault="00EC265D" w:rsidP="00EC265D">
      <w:r w:rsidRPr="00676B2C">
        <w:t>These APIs make sure that user inputs are turned into a clear and actionable plan that serves as the basis for later development tasks.</w:t>
      </w:r>
    </w:p>
    <w:p w14:paraId="39948FE1" w14:textId="77777777" w:rsidR="00EC265D" w:rsidRPr="00676B2C" w:rsidRDefault="00EC265D" w:rsidP="00016D53">
      <w:pPr>
        <w:pStyle w:val="Heading4"/>
        <w:numPr>
          <w:ilvl w:val="3"/>
          <w:numId w:val="2"/>
        </w:numPr>
        <w:tabs>
          <w:tab w:val="num" w:pos="0"/>
        </w:tabs>
        <w:ind w:left="864" w:hanging="864"/>
      </w:pPr>
      <w:r w:rsidRPr="00676B2C">
        <w:t>Development Module APIs</w:t>
      </w:r>
    </w:p>
    <w:p w14:paraId="13608DDF" w14:textId="77777777" w:rsidR="00EC265D" w:rsidRPr="00676B2C" w:rsidRDefault="00EC265D" w:rsidP="00EC265D">
      <w:r w:rsidRPr="00676B2C">
        <w:t>The following endpoints use the project plan to help with development tasks:</w:t>
      </w:r>
    </w:p>
    <w:p w14:paraId="7A2F6366" w14:textId="77777777" w:rsidR="00EC265D" w:rsidRPr="00676B2C" w:rsidRDefault="00EC265D" w:rsidP="00016D53">
      <w:pPr>
        <w:pStyle w:val="List"/>
        <w:numPr>
          <w:ilvl w:val="0"/>
          <w:numId w:val="49"/>
        </w:numPr>
        <w:suppressAutoHyphens w:val="0"/>
        <w:spacing w:after="160"/>
        <w:rPr>
          <w:rFonts w:cs="Times New Roman"/>
        </w:rPr>
      </w:pPr>
      <w:r w:rsidRPr="00676B2C">
        <w:rPr>
          <w:rFonts w:cs="Times New Roman"/>
        </w:rPr>
        <w:t xml:space="preserve">POST </w:t>
      </w:r>
      <w:r w:rsidRPr="00676B2C">
        <w:rPr>
          <w:rFonts w:cs="Times New Roman"/>
          <w:b/>
          <w:bCs/>
          <w:i/>
          <w:iCs/>
        </w:rPr>
        <w:t>/api/get-dev-categories</w:t>
      </w:r>
      <w:r w:rsidRPr="00676B2C">
        <w:rPr>
          <w:rFonts w:cs="Times New Roman"/>
        </w:rPr>
        <w:t>, pulls categories (e.g., Database, Frontend) from the stored plan.</w:t>
      </w:r>
    </w:p>
    <w:p w14:paraId="07053386" w14:textId="77777777" w:rsidR="00EC265D" w:rsidRPr="00676B2C" w:rsidRDefault="00EC265D" w:rsidP="00016D53">
      <w:pPr>
        <w:pStyle w:val="List"/>
        <w:numPr>
          <w:ilvl w:val="0"/>
          <w:numId w:val="49"/>
        </w:numPr>
        <w:suppressAutoHyphens w:val="0"/>
        <w:spacing w:after="160"/>
        <w:rPr>
          <w:rFonts w:cs="Times New Roman"/>
        </w:rPr>
      </w:pPr>
      <w:r w:rsidRPr="00676B2C">
        <w:rPr>
          <w:rFonts w:cs="Times New Roman"/>
        </w:rPr>
        <w:t xml:space="preserve">POST </w:t>
      </w:r>
      <w:r w:rsidRPr="00676B2C">
        <w:rPr>
          <w:rFonts w:cs="Times New Roman"/>
          <w:b/>
          <w:bCs/>
          <w:i/>
          <w:iCs/>
        </w:rPr>
        <w:t>/api/get-tasks-by-category</w:t>
      </w:r>
      <w:r w:rsidRPr="00676B2C">
        <w:rPr>
          <w:rFonts w:cs="Times New Roman"/>
        </w:rPr>
        <w:t>, gets a list of tasks associated with the selected category.</w:t>
      </w:r>
    </w:p>
    <w:p w14:paraId="6D964BB5" w14:textId="77777777" w:rsidR="00EC265D" w:rsidRPr="00676B2C" w:rsidRDefault="00EC265D" w:rsidP="00016D53">
      <w:pPr>
        <w:pStyle w:val="List"/>
        <w:numPr>
          <w:ilvl w:val="0"/>
          <w:numId w:val="49"/>
        </w:numPr>
        <w:suppressAutoHyphens w:val="0"/>
        <w:spacing w:after="160"/>
        <w:rPr>
          <w:rFonts w:cs="Times New Roman"/>
        </w:rPr>
      </w:pPr>
      <w:r w:rsidRPr="00676B2C">
        <w:rPr>
          <w:rFonts w:cs="Times New Roman"/>
        </w:rPr>
        <w:t xml:space="preserve">POST </w:t>
      </w:r>
      <w:r w:rsidRPr="00676B2C">
        <w:rPr>
          <w:rFonts w:cs="Times New Roman"/>
          <w:b/>
          <w:bCs/>
          <w:i/>
          <w:iCs/>
        </w:rPr>
        <w:t>/api/generate-code-snippet</w:t>
      </w:r>
      <w:r w:rsidRPr="00676B2C">
        <w:rPr>
          <w:rFonts w:cs="Times New Roman"/>
        </w:rPr>
        <w:t>, creates a language-specific snippet for a given task using GPT-4o.</w:t>
      </w:r>
    </w:p>
    <w:p w14:paraId="39E34927" w14:textId="77777777" w:rsidR="00EC265D" w:rsidRPr="00676B2C" w:rsidRDefault="00EC265D" w:rsidP="00EC265D">
      <w:r w:rsidRPr="00676B2C">
        <w:t>These APIs ensure that the structured plan is not just theoretical but can be acted upon, allowing the user to explore tasks and obtain usable implementation snippets.</w:t>
      </w:r>
    </w:p>
    <w:p w14:paraId="5F7A344F" w14:textId="77777777" w:rsidR="00EC265D" w:rsidRPr="00676B2C" w:rsidRDefault="00EC265D" w:rsidP="00016D53">
      <w:pPr>
        <w:pStyle w:val="Heading4"/>
        <w:numPr>
          <w:ilvl w:val="3"/>
          <w:numId w:val="2"/>
        </w:numPr>
        <w:tabs>
          <w:tab w:val="num" w:pos="0"/>
        </w:tabs>
        <w:ind w:left="864" w:hanging="864"/>
      </w:pPr>
      <w:r w:rsidRPr="00676B2C">
        <w:t xml:space="preserve">Integration Role of APIs </w:t>
      </w:r>
    </w:p>
    <w:p w14:paraId="6E359E0D" w14:textId="77777777" w:rsidR="00EC265D" w:rsidRPr="00676B2C" w:rsidRDefault="00EC265D" w:rsidP="00EC265D">
      <w:r w:rsidRPr="00676B2C">
        <w:t>The key to integration is the shared project plan, which is produced in Module 1 and used in Module 2. Planning APIs create, refine, and store the plan, while development APIs access it to show categories, tasks, and generate code. This guarantees that:</w:t>
      </w:r>
    </w:p>
    <w:p w14:paraId="19FD5362" w14:textId="77777777" w:rsidR="00EC265D" w:rsidRPr="00676B2C" w:rsidRDefault="00EC265D" w:rsidP="00016D53">
      <w:pPr>
        <w:pStyle w:val="List"/>
        <w:numPr>
          <w:ilvl w:val="0"/>
          <w:numId w:val="50"/>
        </w:numPr>
        <w:suppressAutoHyphens w:val="0"/>
        <w:spacing w:after="160"/>
        <w:rPr>
          <w:rFonts w:cs="Times New Roman"/>
        </w:rPr>
      </w:pPr>
      <w:r w:rsidRPr="00676B2C">
        <w:rPr>
          <w:rFonts w:cs="Times New Roman"/>
        </w:rPr>
        <w:t>No redundant user input is needed.</w:t>
      </w:r>
    </w:p>
    <w:p w14:paraId="2674976B" w14:textId="77777777" w:rsidR="00EC265D" w:rsidRPr="00676B2C" w:rsidRDefault="00EC265D" w:rsidP="00016D53">
      <w:pPr>
        <w:pStyle w:val="List"/>
        <w:numPr>
          <w:ilvl w:val="0"/>
          <w:numId w:val="50"/>
        </w:numPr>
        <w:suppressAutoHyphens w:val="0"/>
        <w:spacing w:after="160"/>
        <w:rPr>
          <w:rFonts w:cs="Times New Roman"/>
        </w:rPr>
      </w:pPr>
      <w:r w:rsidRPr="00676B2C">
        <w:rPr>
          <w:rFonts w:cs="Times New Roman"/>
        </w:rPr>
        <w:t>The generated code always matches the original requirements.</w:t>
      </w:r>
    </w:p>
    <w:p w14:paraId="61E19BEA" w14:textId="77777777" w:rsidR="00EC265D" w:rsidRPr="00676B2C" w:rsidRDefault="00EC265D" w:rsidP="00016D53">
      <w:pPr>
        <w:pStyle w:val="List"/>
        <w:numPr>
          <w:ilvl w:val="0"/>
          <w:numId w:val="50"/>
        </w:numPr>
        <w:suppressAutoHyphens w:val="0"/>
        <w:spacing w:after="160"/>
        <w:rPr>
          <w:rFonts w:cs="Times New Roman"/>
        </w:rPr>
      </w:pPr>
      <w:r w:rsidRPr="00676B2C">
        <w:rPr>
          <w:rFonts w:cs="Times New Roman"/>
        </w:rPr>
        <w:t>The workflow runs as a single, continuous process.</w:t>
      </w:r>
    </w:p>
    <w:p w14:paraId="27275B1E" w14:textId="77777777" w:rsidR="00EC265D" w:rsidRPr="00676B2C" w:rsidRDefault="00EC265D" w:rsidP="00EC265D">
      <w:r w:rsidRPr="00676B2C">
        <w:t>The following table give a quick overview of all APIs used in the systems one place. With the input it takes and output it provides.</w:t>
      </w:r>
    </w:p>
    <w:tbl>
      <w:tblPr>
        <w:tblStyle w:val="GridTable1Light"/>
        <w:tblW w:w="0" w:type="auto"/>
        <w:tblInd w:w="421" w:type="dxa"/>
        <w:tblLook w:val="04A0" w:firstRow="1" w:lastRow="0" w:firstColumn="1" w:lastColumn="0" w:noHBand="0" w:noVBand="1"/>
      </w:tblPr>
      <w:tblGrid>
        <w:gridCol w:w="2612"/>
        <w:gridCol w:w="2716"/>
        <w:gridCol w:w="2461"/>
      </w:tblGrid>
      <w:tr w:rsidR="00EC265D" w:rsidRPr="00676B2C" w14:paraId="5E365FB1" w14:textId="77777777" w:rsidTr="00FE42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76" w:type="dxa"/>
            <w:hideMark/>
          </w:tcPr>
          <w:p w14:paraId="2BDF5216" w14:textId="77777777" w:rsidR="00EC265D" w:rsidRPr="00676B2C" w:rsidRDefault="00EC265D" w:rsidP="00FE42EC">
            <w:pPr>
              <w:jc w:val="center"/>
              <w:rPr>
                <w:rFonts w:cs="Times New Roman"/>
              </w:rPr>
            </w:pPr>
            <w:r w:rsidRPr="00676B2C">
              <w:rPr>
                <w:rFonts w:cs="Times New Roman"/>
              </w:rPr>
              <w:t>Endpoint</w:t>
            </w:r>
          </w:p>
        </w:tc>
        <w:tc>
          <w:tcPr>
            <w:tcW w:w="3119" w:type="dxa"/>
            <w:hideMark/>
          </w:tcPr>
          <w:p w14:paraId="315CD4B5" w14:textId="77777777" w:rsidR="00EC265D" w:rsidRPr="00676B2C" w:rsidRDefault="00EC265D" w:rsidP="00FE42EC">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676B2C">
              <w:rPr>
                <w:rFonts w:cs="Times New Roman"/>
              </w:rPr>
              <w:t>Input</w:t>
            </w:r>
          </w:p>
        </w:tc>
        <w:tc>
          <w:tcPr>
            <w:tcW w:w="2834" w:type="dxa"/>
            <w:hideMark/>
          </w:tcPr>
          <w:p w14:paraId="5158FEDE" w14:textId="77777777" w:rsidR="00EC265D" w:rsidRPr="00676B2C" w:rsidRDefault="00EC265D" w:rsidP="00FE42EC">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676B2C">
              <w:rPr>
                <w:rFonts w:cs="Times New Roman"/>
              </w:rPr>
              <w:t>Output</w:t>
            </w:r>
          </w:p>
        </w:tc>
      </w:tr>
      <w:tr w:rsidR="00EC265D" w:rsidRPr="00676B2C" w14:paraId="4B14CC22" w14:textId="77777777" w:rsidTr="00FE42EC">
        <w:tc>
          <w:tcPr>
            <w:cnfStyle w:val="001000000000" w:firstRow="0" w:lastRow="0" w:firstColumn="1" w:lastColumn="0" w:oddVBand="0" w:evenVBand="0" w:oddHBand="0" w:evenHBand="0" w:firstRowFirstColumn="0" w:firstRowLastColumn="0" w:lastRowFirstColumn="0" w:lastRowLastColumn="0"/>
            <w:tcW w:w="2976" w:type="dxa"/>
            <w:hideMark/>
          </w:tcPr>
          <w:p w14:paraId="6701E95B" w14:textId="77777777" w:rsidR="00EC265D" w:rsidRPr="00676B2C" w:rsidRDefault="00EC265D" w:rsidP="00FE42EC">
            <w:pPr>
              <w:jc w:val="center"/>
              <w:rPr>
                <w:rFonts w:cs="Times New Roman"/>
              </w:rPr>
            </w:pPr>
            <w:r w:rsidRPr="00676B2C">
              <w:rPr>
                <w:rFonts w:cs="Times New Roman"/>
              </w:rPr>
              <w:t>/</w:t>
            </w:r>
            <w:proofErr w:type="spellStart"/>
            <w:r w:rsidRPr="00676B2C">
              <w:rPr>
                <w:rFonts w:cs="Times New Roman"/>
              </w:rPr>
              <w:t>api</w:t>
            </w:r>
            <w:proofErr w:type="spellEnd"/>
            <w:r w:rsidRPr="00676B2C">
              <w:rPr>
                <w:rFonts w:cs="Times New Roman"/>
              </w:rPr>
              <w:t>/generate-plan</w:t>
            </w:r>
          </w:p>
        </w:tc>
        <w:tc>
          <w:tcPr>
            <w:tcW w:w="3119" w:type="dxa"/>
            <w:hideMark/>
          </w:tcPr>
          <w:p w14:paraId="4F624304"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Form/File input (requirements)</w:t>
            </w:r>
          </w:p>
        </w:tc>
        <w:tc>
          <w:tcPr>
            <w:tcW w:w="2834" w:type="dxa"/>
            <w:hideMark/>
          </w:tcPr>
          <w:p w14:paraId="07B1CD11"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Structured project plan (JSON)</w:t>
            </w:r>
          </w:p>
        </w:tc>
      </w:tr>
      <w:tr w:rsidR="00EC265D" w:rsidRPr="00676B2C" w14:paraId="0E47DBDA" w14:textId="77777777" w:rsidTr="00FE42EC">
        <w:tc>
          <w:tcPr>
            <w:cnfStyle w:val="001000000000" w:firstRow="0" w:lastRow="0" w:firstColumn="1" w:lastColumn="0" w:oddVBand="0" w:evenVBand="0" w:oddHBand="0" w:evenHBand="0" w:firstRowFirstColumn="0" w:firstRowLastColumn="0" w:lastRowFirstColumn="0" w:lastRowLastColumn="0"/>
            <w:tcW w:w="2976" w:type="dxa"/>
            <w:hideMark/>
          </w:tcPr>
          <w:p w14:paraId="77E80EB6" w14:textId="77777777" w:rsidR="00EC265D" w:rsidRPr="00676B2C" w:rsidRDefault="00EC265D" w:rsidP="00FE42EC">
            <w:pPr>
              <w:jc w:val="center"/>
              <w:rPr>
                <w:rFonts w:cs="Times New Roman"/>
              </w:rPr>
            </w:pPr>
            <w:r w:rsidRPr="00676B2C">
              <w:rPr>
                <w:rFonts w:cs="Times New Roman"/>
              </w:rPr>
              <w:lastRenderedPageBreak/>
              <w:t>/</w:t>
            </w:r>
            <w:proofErr w:type="spellStart"/>
            <w:r w:rsidRPr="00676B2C">
              <w:rPr>
                <w:rFonts w:cs="Times New Roman"/>
              </w:rPr>
              <w:t>api</w:t>
            </w:r>
            <w:proofErr w:type="spellEnd"/>
            <w:r w:rsidRPr="00676B2C">
              <w:rPr>
                <w:rFonts w:cs="Times New Roman"/>
              </w:rPr>
              <w:t>/refine-plan</w:t>
            </w:r>
          </w:p>
        </w:tc>
        <w:tc>
          <w:tcPr>
            <w:tcW w:w="3119" w:type="dxa"/>
            <w:hideMark/>
          </w:tcPr>
          <w:p w14:paraId="1C895E92"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Plan + user feedback</w:t>
            </w:r>
          </w:p>
        </w:tc>
        <w:tc>
          <w:tcPr>
            <w:tcW w:w="2834" w:type="dxa"/>
            <w:hideMark/>
          </w:tcPr>
          <w:p w14:paraId="5CFDC3A8"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Updated project plan (JSON)</w:t>
            </w:r>
          </w:p>
        </w:tc>
      </w:tr>
      <w:tr w:rsidR="00EC265D" w:rsidRPr="00676B2C" w14:paraId="13B4338A" w14:textId="77777777" w:rsidTr="00FE42EC">
        <w:tc>
          <w:tcPr>
            <w:cnfStyle w:val="001000000000" w:firstRow="0" w:lastRow="0" w:firstColumn="1" w:lastColumn="0" w:oddVBand="0" w:evenVBand="0" w:oddHBand="0" w:evenHBand="0" w:firstRowFirstColumn="0" w:firstRowLastColumn="0" w:lastRowFirstColumn="0" w:lastRowLastColumn="0"/>
            <w:tcW w:w="2976" w:type="dxa"/>
            <w:hideMark/>
          </w:tcPr>
          <w:p w14:paraId="75C9E92C" w14:textId="77777777" w:rsidR="00EC265D" w:rsidRPr="00676B2C" w:rsidRDefault="00EC265D" w:rsidP="00FE42EC">
            <w:pPr>
              <w:jc w:val="center"/>
              <w:rPr>
                <w:rFonts w:cs="Times New Roman"/>
              </w:rPr>
            </w:pPr>
            <w:r w:rsidRPr="00676B2C">
              <w:rPr>
                <w:rFonts w:cs="Times New Roman"/>
              </w:rPr>
              <w:t>/</w:t>
            </w:r>
            <w:proofErr w:type="spellStart"/>
            <w:r w:rsidRPr="00676B2C">
              <w:rPr>
                <w:rFonts w:cs="Times New Roman"/>
              </w:rPr>
              <w:t>api</w:t>
            </w:r>
            <w:proofErr w:type="spellEnd"/>
            <w:r w:rsidRPr="00676B2C">
              <w:rPr>
                <w:rFonts w:cs="Times New Roman"/>
              </w:rPr>
              <w:t>/suggest-</w:t>
            </w:r>
            <w:proofErr w:type="spellStart"/>
            <w:r w:rsidRPr="00676B2C">
              <w:rPr>
                <w:rFonts w:cs="Times New Roman"/>
              </w:rPr>
              <w:t>jira</w:t>
            </w:r>
            <w:proofErr w:type="spellEnd"/>
            <w:r w:rsidRPr="00676B2C">
              <w:rPr>
                <w:rFonts w:cs="Times New Roman"/>
              </w:rPr>
              <w:t>-tickets</w:t>
            </w:r>
          </w:p>
        </w:tc>
        <w:tc>
          <w:tcPr>
            <w:tcW w:w="3119" w:type="dxa"/>
            <w:hideMark/>
          </w:tcPr>
          <w:p w14:paraId="5E0338EA"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Project plan</w:t>
            </w:r>
          </w:p>
        </w:tc>
        <w:tc>
          <w:tcPr>
            <w:tcW w:w="2834" w:type="dxa"/>
            <w:hideMark/>
          </w:tcPr>
          <w:p w14:paraId="3CAB53A2"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Suggested tickets (JSON)</w:t>
            </w:r>
          </w:p>
        </w:tc>
      </w:tr>
      <w:tr w:rsidR="00EC265D" w:rsidRPr="00676B2C" w14:paraId="2EF8D5F2" w14:textId="77777777" w:rsidTr="00FE42EC">
        <w:tc>
          <w:tcPr>
            <w:cnfStyle w:val="001000000000" w:firstRow="0" w:lastRow="0" w:firstColumn="1" w:lastColumn="0" w:oddVBand="0" w:evenVBand="0" w:oddHBand="0" w:evenHBand="0" w:firstRowFirstColumn="0" w:firstRowLastColumn="0" w:lastRowFirstColumn="0" w:lastRowLastColumn="0"/>
            <w:tcW w:w="2976" w:type="dxa"/>
            <w:hideMark/>
          </w:tcPr>
          <w:p w14:paraId="0329E5C4" w14:textId="77777777" w:rsidR="00EC265D" w:rsidRPr="00676B2C" w:rsidRDefault="00EC265D" w:rsidP="00FE42EC">
            <w:pPr>
              <w:jc w:val="center"/>
              <w:rPr>
                <w:rFonts w:cs="Times New Roman"/>
              </w:rPr>
            </w:pPr>
            <w:r w:rsidRPr="00676B2C">
              <w:rPr>
                <w:rFonts w:cs="Times New Roman"/>
              </w:rPr>
              <w:t>/</w:t>
            </w:r>
            <w:proofErr w:type="spellStart"/>
            <w:r w:rsidRPr="00676B2C">
              <w:rPr>
                <w:rFonts w:cs="Times New Roman"/>
              </w:rPr>
              <w:t>api</w:t>
            </w:r>
            <w:proofErr w:type="spellEnd"/>
            <w:r w:rsidRPr="00676B2C">
              <w:rPr>
                <w:rFonts w:cs="Times New Roman"/>
              </w:rPr>
              <w:t>/submit-tickets</w:t>
            </w:r>
          </w:p>
        </w:tc>
        <w:tc>
          <w:tcPr>
            <w:tcW w:w="3119" w:type="dxa"/>
            <w:hideMark/>
          </w:tcPr>
          <w:p w14:paraId="79603F41"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Tickets JSON</w:t>
            </w:r>
          </w:p>
        </w:tc>
        <w:tc>
          <w:tcPr>
            <w:tcW w:w="2834" w:type="dxa"/>
            <w:hideMark/>
          </w:tcPr>
          <w:p w14:paraId="7C67A383"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Confirmation / Dashboard update</w:t>
            </w:r>
          </w:p>
        </w:tc>
      </w:tr>
      <w:tr w:rsidR="00EC265D" w:rsidRPr="00676B2C" w14:paraId="2703519C" w14:textId="77777777" w:rsidTr="00FE42EC">
        <w:tc>
          <w:tcPr>
            <w:cnfStyle w:val="001000000000" w:firstRow="0" w:lastRow="0" w:firstColumn="1" w:lastColumn="0" w:oddVBand="0" w:evenVBand="0" w:oddHBand="0" w:evenHBand="0" w:firstRowFirstColumn="0" w:firstRowLastColumn="0" w:lastRowFirstColumn="0" w:lastRowLastColumn="0"/>
            <w:tcW w:w="2976" w:type="dxa"/>
            <w:hideMark/>
          </w:tcPr>
          <w:p w14:paraId="1B347A69" w14:textId="77777777" w:rsidR="00EC265D" w:rsidRPr="00676B2C" w:rsidRDefault="00EC265D" w:rsidP="00FE42EC">
            <w:pPr>
              <w:jc w:val="center"/>
              <w:rPr>
                <w:rFonts w:cs="Times New Roman"/>
              </w:rPr>
            </w:pPr>
            <w:r w:rsidRPr="00676B2C">
              <w:rPr>
                <w:rFonts w:cs="Times New Roman"/>
              </w:rPr>
              <w:t>/</w:t>
            </w:r>
            <w:proofErr w:type="spellStart"/>
            <w:r w:rsidRPr="00676B2C">
              <w:rPr>
                <w:rFonts w:cs="Times New Roman"/>
              </w:rPr>
              <w:t>api</w:t>
            </w:r>
            <w:proofErr w:type="spellEnd"/>
            <w:r w:rsidRPr="00676B2C">
              <w:rPr>
                <w:rFonts w:cs="Times New Roman"/>
              </w:rPr>
              <w:t>/get-dev-categories</w:t>
            </w:r>
          </w:p>
        </w:tc>
        <w:tc>
          <w:tcPr>
            <w:tcW w:w="3119" w:type="dxa"/>
            <w:hideMark/>
          </w:tcPr>
          <w:p w14:paraId="4748CB49"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Project plan reference</w:t>
            </w:r>
          </w:p>
        </w:tc>
        <w:tc>
          <w:tcPr>
            <w:tcW w:w="2834" w:type="dxa"/>
            <w:hideMark/>
          </w:tcPr>
          <w:p w14:paraId="4EAB91C0"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List of categories (JSON)</w:t>
            </w:r>
          </w:p>
        </w:tc>
      </w:tr>
      <w:tr w:rsidR="00EC265D" w:rsidRPr="00676B2C" w14:paraId="104EF4B3" w14:textId="77777777" w:rsidTr="00FE42EC">
        <w:tc>
          <w:tcPr>
            <w:cnfStyle w:val="001000000000" w:firstRow="0" w:lastRow="0" w:firstColumn="1" w:lastColumn="0" w:oddVBand="0" w:evenVBand="0" w:oddHBand="0" w:evenHBand="0" w:firstRowFirstColumn="0" w:firstRowLastColumn="0" w:lastRowFirstColumn="0" w:lastRowLastColumn="0"/>
            <w:tcW w:w="2976" w:type="dxa"/>
            <w:hideMark/>
          </w:tcPr>
          <w:p w14:paraId="455EA5DD" w14:textId="77777777" w:rsidR="00EC265D" w:rsidRPr="00676B2C" w:rsidRDefault="00EC265D" w:rsidP="00FE42EC">
            <w:pPr>
              <w:jc w:val="center"/>
              <w:rPr>
                <w:rFonts w:cs="Times New Roman"/>
              </w:rPr>
            </w:pPr>
            <w:r w:rsidRPr="00676B2C">
              <w:rPr>
                <w:rFonts w:cs="Times New Roman"/>
              </w:rPr>
              <w:t>/</w:t>
            </w:r>
            <w:proofErr w:type="spellStart"/>
            <w:r w:rsidRPr="00676B2C">
              <w:rPr>
                <w:rFonts w:cs="Times New Roman"/>
              </w:rPr>
              <w:t>api</w:t>
            </w:r>
            <w:proofErr w:type="spellEnd"/>
            <w:r w:rsidRPr="00676B2C">
              <w:rPr>
                <w:rFonts w:cs="Times New Roman"/>
              </w:rPr>
              <w:t>/get-tasks-by-category</w:t>
            </w:r>
          </w:p>
        </w:tc>
        <w:tc>
          <w:tcPr>
            <w:tcW w:w="3119" w:type="dxa"/>
            <w:hideMark/>
          </w:tcPr>
          <w:p w14:paraId="5B0DE11B"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Category name</w:t>
            </w:r>
          </w:p>
        </w:tc>
        <w:tc>
          <w:tcPr>
            <w:tcW w:w="2834" w:type="dxa"/>
            <w:hideMark/>
          </w:tcPr>
          <w:p w14:paraId="3E81B023"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List of tasks (JSON)</w:t>
            </w:r>
          </w:p>
        </w:tc>
      </w:tr>
      <w:tr w:rsidR="00EC265D" w:rsidRPr="00676B2C" w14:paraId="098C7BEC" w14:textId="77777777" w:rsidTr="00FE42EC">
        <w:tc>
          <w:tcPr>
            <w:cnfStyle w:val="001000000000" w:firstRow="0" w:lastRow="0" w:firstColumn="1" w:lastColumn="0" w:oddVBand="0" w:evenVBand="0" w:oddHBand="0" w:evenHBand="0" w:firstRowFirstColumn="0" w:firstRowLastColumn="0" w:lastRowFirstColumn="0" w:lastRowLastColumn="0"/>
            <w:tcW w:w="2976" w:type="dxa"/>
            <w:hideMark/>
          </w:tcPr>
          <w:p w14:paraId="400E4388" w14:textId="77777777" w:rsidR="00EC265D" w:rsidRPr="00676B2C" w:rsidRDefault="00EC265D" w:rsidP="00FE42EC">
            <w:pPr>
              <w:jc w:val="center"/>
              <w:rPr>
                <w:rFonts w:cs="Times New Roman"/>
              </w:rPr>
            </w:pPr>
            <w:r w:rsidRPr="00676B2C">
              <w:rPr>
                <w:rFonts w:cs="Times New Roman"/>
              </w:rPr>
              <w:t>/</w:t>
            </w:r>
            <w:proofErr w:type="spellStart"/>
            <w:r w:rsidRPr="00676B2C">
              <w:rPr>
                <w:rFonts w:cs="Times New Roman"/>
              </w:rPr>
              <w:t>api</w:t>
            </w:r>
            <w:proofErr w:type="spellEnd"/>
            <w:r w:rsidRPr="00676B2C">
              <w:rPr>
                <w:rFonts w:cs="Times New Roman"/>
              </w:rPr>
              <w:t>/generate-code-snippet</w:t>
            </w:r>
          </w:p>
        </w:tc>
        <w:tc>
          <w:tcPr>
            <w:tcW w:w="3119" w:type="dxa"/>
            <w:hideMark/>
          </w:tcPr>
          <w:p w14:paraId="7E417D56" w14:textId="77777777" w:rsidR="00EC265D" w:rsidRPr="00676B2C" w:rsidRDefault="00EC265D" w:rsidP="00FE42EC">
            <w:pPr>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Final plan + task details</w:t>
            </w:r>
          </w:p>
        </w:tc>
        <w:tc>
          <w:tcPr>
            <w:tcW w:w="2834" w:type="dxa"/>
            <w:hideMark/>
          </w:tcPr>
          <w:p w14:paraId="317250A4" w14:textId="77777777" w:rsidR="00EC265D" w:rsidRPr="00676B2C" w:rsidRDefault="00EC265D" w:rsidP="001C3CD2">
            <w:pPr>
              <w:keepNext/>
              <w:jc w:val="center"/>
              <w:cnfStyle w:val="000000000000" w:firstRow="0" w:lastRow="0" w:firstColumn="0" w:lastColumn="0" w:oddVBand="0" w:evenVBand="0" w:oddHBand="0" w:evenHBand="0" w:firstRowFirstColumn="0" w:firstRowLastColumn="0" w:lastRowFirstColumn="0" w:lastRowLastColumn="0"/>
              <w:rPr>
                <w:rFonts w:cs="Times New Roman"/>
              </w:rPr>
            </w:pPr>
            <w:r w:rsidRPr="00676B2C">
              <w:rPr>
                <w:rFonts w:cs="Times New Roman"/>
              </w:rPr>
              <w:t>Task, language, snippet (JSON)</w:t>
            </w:r>
          </w:p>
        </w:tc>
      </w:tr>
    </w:tbl>
    <w:p w14:paraId="504DCD5D" w14:textId="300C0BA8" w:rsidR="001C3CD2" w:rsidRPr="001C3CD2" w:rsidRDefault="001C3CD2" w:rsidP="001C3CD2">
      <w:pPr>
        <w:pStyle w:val="Caption"/>
        <w:jc w:val="center"/>
      </w:pPr>
      <w:bookmarkStart w:id="163" w:name="_Toc206943182"/>
      <w:bookmarkStart w:id="164" w:name="_Toc206942884"/>
      <w:r w:rsidRPr="001C3CD2">
        <w:t xml:space="preserve">Table </w:t>
      </w:r>
      <w:r w:rsidR="00C3220A">
        <w:fldChar w:fldCharType="begin"/>
      </w:r>
      <w:r w:rsidR="00C3220A">
        <w:instrText xml:space="preserve"> STYLEREF 1 \s </w:instrText>
      </w:r>
      <w:r w:rsidR="00C3220A">
        <w:fldChar w:fldCharType="separate"/>
      </w:r>
      <w:r w:rsidR="00D16F8B">
        <w:rPr>
          <w:noProof/>
        </w:rPr>
        <w:t>3</w:t>
      </w:r>
      <w:r w:rsidR="00C3220A">
        <w:rPr>
          <w:noProof/>
        </w:rPr>
        <w:fldChar w:fldCharType="end"/>
      </w:r>
      <w:r w:rsidR="007726CA">
        <w:noBreakHyphen/>
      </w:r>
      <w:r w:rsidR="00C3220A">
        <w:fldChar w:fldCharType="begin"/>
      </w:r>
      <w:r w:rsidR="00C3220A">
        <w:instrText xml:space="preserve"> SEQ Table \* ARABIC \s 1 </w:instrText>
      </w:r>
      <w:r w:rsidR="00C3220A">
        <w:fldChar w:fldCharType="separate"/>
      </w:r>
      <w:r w:rsidR="00D16F8B">
        <w:rPr>
          <w:noProof/>
        </w:rPr>
        <w:t>1</w:t>
      </w:r>
      <w:r w:rsidR="00C3220A">
        <w:rPr>
          <w:noProof/>
        </w:rPr>
        <w:fldChar w:fldCharType="end"/>
      </w:r>
      <w:r w:rsidRPr="001C3CD2">
        <w:t>: API Summary Table</w:t>
      </w:r>
      <w:bookmarkEnd w:id="163"/>
    </w:p>
    <w:p w14:paraId="1A0FBF13" w14:textId="06595AAD" w:rsidR="00EC265D" w:rsidRPr="00676B2C" w:rsidRDefault="00EC265D" w:rsidP="00016D53">
      <w:pPr>
        <w:pStyle w:val="Heading3"/>
        <w:numPr>
          <w:ilvl w:val="2"/>
          <w:numId w:val="2"/>
        </w:numPr>
        <w:tabs>
          <w:tab w:val="num" w:pos="0"/>
        </w:tabs>
        <w:ind w:left="720"/>
      </w:pPr>
      <w:r w:rsidRPr="00676B2C">
        <w:t>User Interaction Flow</w:t>
      </w:r>
      <w:bookmarkEnd w:id="164"/>
    </w:p>
    <w:p w14:paraId="692202B5" w14:textId="77777777" w:rsidR="00EC265D" w:rsidRPr="00676B2C" w:rsidRDefault="00EC265D" w:rsidP="00EC265D">
      <w:r w:rsidRPr="00676B2C">
        <w:t>The integration of planning and development is both technical and user-focused. From the user’s viewpoint, the workflow aims to reduce redundancy, ensure continuity, and allow a smooth transition from defining requirements to exploring code snippets.</w:t>
      </w:r>
    </w:p>
    <w:p w14:paraId="58CECC8B" w14:textId="77777777" w:rsidR="00EC265D" w:rsidRPr="00676B2C" w:rsidRDefault="00EC265D" w:rsidP="00016D53">
      <w:pPr>
        <w:pStyle w:val="Heading4"/>
        <w:numPr>
          <w:ilvl w:val="3"/>
          <w:numId w:val="2"/>
        </w:numPr>
        <w:tabs>
          <w:tab w:val="num" w:pos="0"/>
        </w:tabs>
        <w:ind w:left="864" w:hanging="864"/>
      </w:pPr>
      <w:r w:rsidRPr="00676B2C">
        <w:t>Planning Phase UI</w:t>
      </w:r>
    </w:p>
    <w:p w14:paraId="1089D4D4" w14:textId="77777777" w:rsidR="00EC265D" w:rsidRPr="00676B2C" w:rsidRDefault="00EC265D" w:rsidP="00016D53">
      <w:pPr>
        <w:pStyle w:val="List"/>
        <w:numPr>
          <w:ilvl w:val="0"/>
          <w:numId w:val="51"/>
        </w:numPr>
        <w:suppressAutoHyphens w:val="0"/>
        <w:spacing w:after="160"/>
        <w:rPr>
          <w:rFonts w:cs="Times New Roman"/>
        </w:rPr>
      </w:pPr>
      <w:r w:rsidRPr="00676B2C">
        <w:rPr>
          <w:rFonts w:cs="Times New Roman"/>
        </w:rPr>
        <w:t>Users start by entering project requirements through a form or by uploading a free-text requirements file.</w:t>
      </w:r>
    </w:p>
    <w:p w14:paraId="12B684D0" w14:textId="77777777" w:rsidR="00EC265D" w:rsidRPr="00676B2C" w:rsidRDefault="00EC265D" w:rsidP="00016D53">
      <w:pPr>
        <w:pStyle w:val="List"/>
        <w:numPr>
          <w:ilvl w:val="0"/>
          <w:numId w:val="51"/>
        </w:numPr>
        <w:suppressAutoHyphens w:val="0"/>
        <w:spacing w:after="160"/>
        <w:rPr>
          <w:rFonts w:cs="Times New Roman"/>
        </w:rPr>
      </w:pPr>
      <w:r w:rsidRPr="00676B2C">
        <w:rPr>
          <w:rFonts w:cs="Times New Roman"/>
        </w:rPr>
        <w:t>Once submitted, the system normalizes the input, organizes workflows, and creates a structured project plan that appears on the planning dashboard.</w:t>
      </w:r>
    </w:p>
    <w:p w14:paraId="7F11D116" w14:textId="77777777" w:rsidR="00EC265D" w:rsidRPr="00676B2C" w:rsidRDefault="00EC265D" w:rsidP="00016D53">
      <w:pPr>
        <w:pStyle w:val="List"/>
        <w:numPr>
          <w:ilvl w:val="0"/>
          <w:numId w:val="51"/>
        </w:numPr>
        <w:suppressAutoHyphens w:val="0"/>
        <w:spacing w:after="160"/>
        <w:rPr>
          <w:rFonts w:cs="Times New Roman"/>
        </w:rPr>
      </w:pPr>
      <w:r w:rsidRPr="00676B2C">
        <w:rPr>
          <w:rFonts w:cs="Times New Roman"/>
        </w:rPr>
        <w:t>At this stage, users can also:</w:t>
      </w:r>
    </w:p>
    <w:p w14:paraId="698F3BAA" w14:textId="77777777" w:rsidR="00EC265D" w:rsidRPr="00676B2C" w:rsidRDefault="00EC265D" w:rsidP="00016D53">
      <w:pPr>
        <w:pStyle w:val="List"/>
        <w:numPr>
          <w:ilvl w:val="1"/>
          <w:numId w:val="51"/>
        </w:numPr>
        <w:suppressAutoHyphens w:val="0"/>
        <w:spacing w:after="160"/>
        <w:rPr>
          <w:rFonts w:cs="Times New Roman"/>
        </w:rPr>
      </w:pPr>
      <w:r w:rsidRPr="00676B2C">
        <w:rPr>
          <w:rFonts w:cs="Times New Roman"/>
        </w:rPr>
        <w:t>Refine the plan based on feedback.</w:t>
      </w:r>
    </w:p>
    <w:p w14:paraId="36F0E092" w14:textId="77777777" w:rsidR="00EC265D" w:rsidRPr="00676B2C" w:rsidRDefault="00EC265D" w:rsidP="00016D53">
      <w:pPr>
        <w:pStyle w:val="List"/>
        <w:numPr>
          <w:ilvl w:val="1"/>
          <w:numId w:val="51"/>
        </w:numPr>
        <w:suppressAutoHyphens w:val="0"/>
        <w:spacing w:after="160"/>
        <w:rPr>
          <w:rFonts w:cs="Times New Roman"/>
        </w:rPr>
      </w:pPr>
      <w:r w:rsidRPr="00676B2C">
        <w:rPr>
          <w:rFonts w:cs="Times New Roman"/>
        </w:rPr>
        <w:t>Generate suggested JIRA tickets.</w:t>
      </w:r>
    </w:p>
    <w:p w14:paraId="51E40586" w14:textId="77777777" w:rsidR="00EC265D" w:rsidRPr="00676B2C" w:rsidRDefault="00EC265D" w:rsidP="00016D53">
      <w:pPr>
        <w:pStyle w:val="List"/>
        <w:numPr>
          <w:ilvl w:val="1"/>
          <w:numId w:val="51"/>
        </w:numPr>
        <w:suppressAutoHyphens w:val="0"/>
        <w:spacing w:after="160"/>
        <w:rPr>
          <w:rFonts w:cs="Times New Roman"/>
        </w:rPr>
      </w:pPr>
      <w:r w:rsidRPr="00676B2C">
        <w:rPr>
          <w:rFonts w:cs="Times New Roman"/>
        </w:rPr>
        <w:t>Submit tickets to the project dashboard.</w:t>
      </w:r>
    </w:p>
    <w:p w14:paraId="33B4C045" w14:textId="77777777" w:rsidR="00EC265D" w:rsidRPr="00676B2C" w:rsidRDefault="00EC265D" w:rsidP="00016D53">
      <w:pPr>
        <w:pStyle w:val="Heading4"/>
        <w:numPr>
          <w:ilvl w:val="3"/>
          <w:numId w:val="2"/>
        </w:numPr>
        <w:tabs>
          <w:tab w:val="num" w:pos="0"/>
        </w:tabs>
        <w:ind w:left="864" w:hanging="864"/>
      </w:pPr>
      <w:r w:rsidRPr="00676B2C">
        <w:lastRenderedPageBreak/>
        <w:t>Transition to Development</w:t>
      </w:r>
    </w:p>
    <w:p w14:paraId="3840E1B2" w14:textId="77777777" w:rsidR="00EC265D" w:rsidRPr="00676B2C" w:rsidRDefault="00EC265D" w:rsidP="00016D53">
      <w:pPr>
        <w:pStyle w:val="List"/>
        <w:numPr>
          <w:ilvl w:val="0"/>
          <w:numId w:val="52"/>
        </w:numPr>
        <w:suppressAutoHyphens w:val="0"/>
        <w:spacing w:after="160"/>
        <w:rPr>
          <w:rFonts w:cs="Times New Roman"/>
        </w:rPr>
      </w:pPr>
      <w:r w:rsidRPr="00676B2C">
        <w:rPr>
          <w:rFonts w:cs="Times New Roman"/>
        </w:rPr>
        <w:t>After finishing the planning phase, the user moves to the Development screen.</w:t>
      </w:r>
    </w:p>
    <w:p w14:paraId="2C1F4035" w14:textId="77777777" w:rsidR="00EC265D" w:rsidRPr="00676B2C" w:rsidRDefault="00EC265D" w:rsidP="00016D53">
      <w:pPr>
        <w:pStyle w:val="List"/>
        <w:numPr>
          <w:ilvl w:val="0"/>
          <w:numId w:val="52"/>
        </w:numPr>
        <w:suppressAutoHyphens w:val="0"/>
        <w:spacing w:after="160"/>
        <w:rPr>
          <w:rFonts w:cs="Times New Roman"/>
        </w:rPr>
      </w:pPr>
      <w:r w:rsidRPr="00676B2C">
        <w:rPr>
          <w:rFonts w:cs="Times New Roman"/>
        </w:rPr>
        <w:t xml:space="preserve">Upon entry, the frontend automatically calls the backend to retrieve categories from the stored plan using the POST </w:t>
      </w:r>
      <w:r w:rsidRPr="00676B2C">
        <w:rPr>
          <w:rFonts w:cs="Times New Roman"/>
          <w:b/>
          <w:bCs/>
          <w:i/>
          <w:iCs/>
        </w:rPr>
        <w:t>/api/get-dev-categories</w:t>
      </w:r>
      <w:r w:rsidRPr="00676B2C">
        <w:rPr>
          <w:rFonts w:cs="Times New Roman"/>
        </w:rPr>
        <w:t xml:space="preserve"> endpoint.</w:t>
      </w:r>
    </w:p>
    <w:p w14:paraId="45EF033A" w14:textId="77777777" w:rsidR="00EC265D" w:rsidRPr="00676B2C" w:rsidRDefault="00EC265D" w:rsidP="00016D53">
      <w:pPr>
        <w:pStyle w:val="List"/>
        <w:numPr>
          <w:ilvl w:val="0"/>
          <w:numId w:val="52"/>
        </w:numPr>
        <w:suppressAutoHyphens w:val="0"/>
        <w:spacing w:after="160"/>
        <w:rPr>
          <w:rFonts w:cs="Times New Roman"/>
        </w:rPr>
      </w:pPr>
      <w:r w:rsidRPr="00676B2C">
        <w:rPr>
          <w:rFonts w:cs="Times New Roman"/>
        </w:rPr>
        <w:t>The categories are listed as selectable items, ensuring a direct connection to the work completed in planning.</w:t>
      </w:r>
    </w:p>
    <w:p w14:paraId="7D5B96F7" w14:textId="77777777" w:rsidR="00EC265D" w:rsidRPr="00676B2C" w:rsidRDefault="00EC265D" w:rsidP="00016D53">
      <w:pPr>
        <w:pStyle w:val="Heading4"/>
        <w:numPr>
          <w:ilvl w:val="3"/>
          <w:numId w:val="2"/>
        </w:numPr>
        <w:tabs>
          <w:tab w:val="num" w:pos="0"/>
        </w:tabs>
        <w:ind w:left="864" w:hanging="864"/>
      </w:pPr>
      <w:r w:rsidRPr="00676B2C">
        <w:t>Code Exploration</w:t>
      </w:r>
    </w:p>
    <w:p w14:paraId="3DBB8C33" w14:textId="77777777" w:rsidR="00EC265D" w:rsidRPr="00676B2C" w:rsidRDefault="00EC265D" w:rsidP="00016D53">
      <w:pPr>
        <w:pStyle w:val="List"/>
        <w:numPr>
          <w:ilvl w:val="0"/>
          <w:numId w:val="53"/>
        </w:numPr>
        <w:suppressAutoHyphens w:val="0"/>
        <w:spacing w:after="160"/>
        <w:rPr>
          <w:rFonts w:cs="Times New Roman"/>
        </w:rPr>
      </w:pPr>
      <w:r w:rsidRPr="00676B2C">
        <w:rPr>
          <w:rFonts w:cs="Times New Roman"/>
        </w:rPr>
        <w:t xml:space="preserve">When a user picks a category, the system calls POST </w:t>
      </w:r>
      <w:r w:rsidRPr="00676B2C">
        <w:rPr>
          <w:rFonts w:cs="Times New Roman"/>
          <w:b/>
          <w:bCs/>
        </w:rPr>
        <w:t>/api/get-tasks-by-category</w:t>
      </w:r>
      <w:r w:rsidRPr="00676B2C">
        <w:rPr>
          <w:rFonts w:cs="Times New Roman"/>
        </w:rPr>
        <w:t xml:space="preserve"> to show the related tasks.</w:t>
      </w:r>
    </w:p>
    <w:p w14:paraId="5EFE4DC7" w14:textId="77777777" w:rsidR="00EC265D" w:rsidRPr="00676B2C" w:rsidRDefault="00EC265D" w:rsidP="00016D53">
      <w:pPr>
        <w:pStyle w:val="List"/>
        <w:numPr>
          <w:ilvl w:val="0"/>
          <w:numId w:val="53"/>
        </w:numPr>
        <w:suppressAutoHyphens w:val="0"/>
        <w:spacing w:after="160"/>
        <w:rPr>
          <w:rFonts w:cs="Times New Roman"/>
        </w:rPr>
      </w:pPr>
      <w:r w:rsidRPr="00676B2C">
        <w:rPr>
          <w:rFonts w:cs="Times New Roman"/>
        </w:rPr>
        <w:t xml:space="preserve">Selecting a task triggers the POST </w:t>
      </w:r>
      <w:r w:rsidRPr="00676B2C">
        <w:rPr>
          <w:rFonts w:cs="Times New Roman"/>
          <w:b/>
          <w:bCs/>
        </w:rPr>
        <w:t>/api/generate-code-snippet</w:t>
      </w:r>
      <w:r w:rsidRPr="00676B2C">
        <w:rPr>
          <w:rFonts w:cs="Times New Roman"/>
        </w:rPr>
        <w:t xml:space="preserve"> endpoint, which returns a validated code snippet in JSON format.</w:t>
      </w:r>
    </w:p>
    <w:p w14:paraId="5CFAAF8C" w14:textId="77777777" w:rsidR="00EC265D" w:rsidRPr="00676B2C" w:rsidRDefault="00EC265D" w:rsidP="00016D53">
      <w:pPr>
        <w:pStyle w:val="List"/>
        <w:numPr>
          <w:ilvl w:val="0"/>
          <w:numId w:val="53"/>
        </w:numPr>
        <w:suppressAutoHyphens w:val="0"/>
        <w:spacing w:after="160"/>
        <w:rPr>
          <w:rFonts w:cs="Times New Roman"/>
        </w:rPr>
      </w:pPr>
      <w:r w:rsidRPr="00676B2C">
        <w:rPr>
          <w:rFonts w:cs="Times New Roman"/>
        </w:rPr>
        <w:t>The snippet appears in a syntax-highlighted code viewer.</w:t>
      </w:r>
    </w:p>
    <w:p w14:paraId="182D690D" w14:textId="77777777" w:rsidR="00EC265D" w:rsidRPr="00676B2C" w:rsidRDefault="00EC265D" w:rsidP="00EC265D">
      <w:r w:rsidRPr="00676B2C">
        <w:t>This process makes sure that the user does not have to re-enter information at any stage. The planning results directly fuel the development features, leading to a smooth and guided experience from broad requirements to detailed implementation.</w:t>
      </w:r>
    </w:p>
    <w:p w14:paraId="2123CD60" w14:textId="41A95B96" w:rsidR="00EC265D" w:rsidRPr="00676B2C" w:rsidRDefault="00EC265D" w:rsidP="00016D53">
      <w:pPr>
        <w:pStyle w:val="Heading3"/>
        <w:numPr>
          <w:ilvl w:val="2"/>
          <w:numId w:val="2"/>
        </w:numPr>
        <w:tabs>
          <w:tab w:val="num" w:pos="0"/>
        </w:tabs>
        <w:ind w:left="720"/>
      </w:pPr>
      <w:bookmarkStart w:id="165" w:name="_Toc206942885"/>
      <w:r w:rsidRPr="00676B2C">
        <w:t>Detailed System Integration</w:t>
      </w:r>
      <w:bookmarkEnd w:id="165"/>
    </w:p>
    <w:p w14:paraId="17CE0D00" w14:textId="77777777" w:rsidR="001439CD" w:rsidRDefault="00EC265D" w:rsidP="001439CD">
      <w:pPr>
        <w:keepNext/>
      </w:pPr>
      <w:r w:rsidRPr="00676B2C">
        <w:rPr>
          <w:noProof/>
        </w:rPr>
        <w:drawing>
          <wp:inline distT="0" distB="0" distL="0" distR="0" wp14:anchorId="1CB82C87" wp14:editId="008E9155">
            <wp:extent cx="5040630" cy="2377440"/>
            <wp:effectExtent l="0" t="0" r="762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51615" cy="2382621"/>
                    </a:xfrm>
                    <a:prstGeom prst="rect">
                      <a:avLst/>
                    </a:prstGeom>
                  </pic:spPr>
                </pic:pic>
              </a:graphicData>
            </a:graphic>
          </wp:inline>
        </w:drawing>
      </w:r>
    </w:p>
    <w:p w14:paraId="758A9172" w14:textId="46CFD591" w:rsidR="00EC265D" w:rsidRPr="00676B2C" w:rsidRDefault="001439CD" w:rsidP="001439CD">
      <w:pPr>
        <w:pStyle w:val="Caption"/>
        <w:jc w:val="center"/>
      </w:pPr>
      <w:bookmarkStart w:id="166" w:name="_Toc207743508"/>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1</w:t>
      </w:r>
      <w:r>
        <w:fldChar w:fldCharType="end"/>
      </w:r>
      <w:r>
        <w:t xml:space="preserve">: </w:t>
      </w:r>
      <w:r w:rsidRPr="009C6681">
        <w:t>Detailed System Integration Flow</w:t>
      </w:r>
      <w:bookmarkEnd w:id="166"/>
    </w:p>
    <w:p w14:paraId="1D6CDDC7" w14:textId="1BCA064C" w:rsidR="00EC265D" w:rsidRDefault="00EC265D" w:rsidP="00016D53">
      <w:pPr>
        <w:pStyle w:val="Heading2"/>
        <w:numPr>
          <w:ilvl w:val="1"/>
          <w:numId w:val="2"/>
        </w:numPr>
        <w:tabs>
          <w:tab w:val="num" w:pos="0"/>
        </w:tabs>
        <w:ind w:left="576" w:hanging="576"/>
      </w:pPr>
      <w:bookmarkStart w:id="167" w:name="_Toc206336858"/>
      <w:bookmarkStart w:id="168" w:name="_Toc206942886"/>
      <w:r w:rsidRPr="00676B2C">
        <w:lastRenderedPageBreak/>
        <w:t>Summary</w:t>
      </w:r>
      <w:bookmarkEnd w:id="167"/>
      <w:bookmarkEnd w:id="168"/>
    </w:p>
    <w:p w14:paraId="4E189258" w14:textId="2BF2F460" w:rsidR="00C81DAF" w:rsidRDefault="00C81DAF" w:rsidP="00C81DAF">
      <w:r>
        <w:t>This chapter described how to put into action a system that combines reasoning models and agent workflows to automate key parts of the software development lifecycle, especially project planning and development. The design was divided into separate modules, each handling specific tasks, while connecting smoothly through FastAPI-based backend services. The planning module allowed users to enter requirements in structured or unstructured formats. These requirements were normalized and processed through agent workflows, then enhanced with the reasoning capabilities of GPT-4o to create actionable project plans. Features like refinement, ticket suggestion, and ticket submission further improved its usefulness by linking planning with execution-oriented workflows.</w:t>
      </w:r>
    </w:p>
    <w:p w14:paraId="3367E53E" w14:textId="5AD0577D" w:rsidR="00C81DAF" w:rsidRDefault="00C81DAF" w:rsidP="00C81DAF">
      <w:r>
        <w:t>The development module built on the planning results and let users explore project requirements more closely. By showing categories and tasks from the plan, it enabled task-specific code generation. The APIs ensured consistency between the planning outputs and the development inputs, while the LLM generated context-aware, high-quality code snippets. The entire workflow was designed to be interactive, allowing users to move between categories and tasks while getting direct responses from the system through validated JSON outputs.</w:t>
      </w:r>
    </w:p>
    <w:p w14:paraId="27C57B16" w14:textId="7852BBCD" w:rsidR="00C81DAF" w:rsidRDefault="00C81DAF" w:rsidP="00C81DAF">
      <w:r>
        <w:t>Integration across modules came from a clear orchestration flow that connected user interfaces, backend APIs, CrewAI agents, and the LLM. This setup ensured that the outputs of one module smoothly became the inputs of the next, reducing redundancy and maintaining context throughout the lifecycle. The use of agent coordination enabled the system to manage input normalization, ticket creation, and workflow management, while assigning reasoning-heavy tasks to the LLM.</w:t>
      </w:r>
    </w:p>
    <w:p w14:paraId="7C8F63FA" w14:textId="37F4D34E" w:rsidR="00C81DAF" w:rsidRPr="00C81DAF" w:rsidRDefault="00C81DAF" w:rsidP="00C81DAF">
      <w:r>
        <w:t xml:space="preserve">In summary, this implementation shows a modular yet integrated way to automate project planning and parts of development workflows. The design illustrates how reasoning models and agents can work together to create a context-aware, end-to-end workflow for software engineering tasks. </w:t>
      </w:r>
    </w:p>
    <w:p w14:paraId="7484EF49" w14:textId="19B962FC" w:rsidR="00EC265D" w:rsidRDefault="00EC265D" w:rsidP="00016D53">
      <w:pPr>
        <w:pStyle w:val="Heading1"/>
        <w:numPr>
          <w:ilvl w:val="0"/>
          <w:numId w:val="2"/>
        </w:numPr>
        <w:tabs>
          <w:tab w:val="num" w:pos="0"/>
        </w:tabs>
        <w:ind w:left="432" w:hanging="432"/>
      </w:pPr>
      <w:bookmarkStart w:id="169" w:name="_Toc206336859"/>
      <w:bookmarkStart w:id="170" w:name="_Toc206942887"/>
      <w:r w:rsidRPr="00676B2C">
        <w:lastRenderedPageBreak/>
        <w:t>Evaluation</w:t>
      </w:r>
      <w:bookmarkEnd w:id="169"/>
      <w:bookmarkEnd w:id="170"/>
    </w:p>
    <w:p w14:paraId="781725A0" w14:textId="0F86403C" w:rsidR="001362D3" w:rsidRDefault="001362D3" w:rsidP="001362D3">
      <w:pPr>
        <w:pStyle w:val="Heading2"/>
        <w:numPr>
          <w:ilvl w:val="1"/>
          <w:numId w:val="2"/>
        </w:numPr>
        <w:tabs>
          <w:tab w:val="num" w:pos="0"/>
        </w:tabs>
        <w:ind w:left="576" w:hanging="576"/>
      </w:pPr>
      <w:r>
        <w:t>Introduction</w:t>
      </w:r>
    </w:p>
    <w:p w14:paraId="2C5B06EE" w14:textId="214E0E99" w:rsidR="001362D3" w:rsidRDefault="001362D3" w:rsidP="001362D3">
      <w:r>
        <w:t xml:space="preserve">This chapter presents the evaluation of the implemented system, that focuses on two modules: </w:t>
      </w:r>
      <w:r>
        <w:rPr>
          <w:rStyle w:val="Strong"/>
        </w:rPr>
        <w:t>project planning</w:t>
      </w:r>
      <w:r>
        <w:t xml:space="preserve"> and </w:t>
      </w:r>
      <w:r w:rsidRPr="001362D3">
        <w:rPr>
          <w:b/>
          <w:bCs/>
        </w:rPr>
        <w:t>project</w:t>
      </w:r>
      <w:r>
        <w:t xml:space="preserve"> </w:t>
      </w:r>
      <w:r>
        <w:rPr>
          <w:rStyle w:val="Strong"/>
        </w:rPr>
        <w:t>development</w:t>
      </w:r>
      <w:r>
        <w:t>. The evaluation was conducted using user studies with domain experts and developers through structured Google Forms. The aim was to assess the quality, usefulness, and overall effectiveness of the system-generated outputs.</w:t>
      </w:r>
    </w:p>
    <w:p w14:paraId="4A92BBDA" w14:textId="5B1CADE6" w:rsidR="001362D3" w:rsidRDefault="001362D3" w:rsidP="001362D3">
      <w:pPr>
        <w:pStyle w:val="Heading2"/>
        <w:numPr>
          <w:ilvl w:val="1"/>
          <w:numId w:val="2"/>
        </w:numPr>
        <w:tabs>
          <w:tab w:val="num" w:pos="0"/>
        </w:tabs>
        <w:ind w:left="576" w:hanging="576"/>
      </w:pPr>
      <w:r>
        <w:t>Evaluation of Project Planning</w:t>
      </w:r>
    </w:p>
    <w:p w14:paraId="76482F1C" w14:textId="4AEBE7F0" w:rsidR="001362D3" w:rsidRDefault="001362D3" w:rsidP="001362D3">
      <w:pPr>
        <w:pStyle w:val="Heading3"/>
        <w:numPr>
          <w:ilvl w:val="2"/>
          <w:numId w:val="2"/>
        </w:numPr>
        <w:tabs>
          <w:tab w:val="num" w:pos="0"/>
        </w:tabs>
        <w:ind w:left="720"/>
      </w:pPr>
      <w:r w:rsidRPr="001362D3">
        <w:t>Methodology</w:t>
      </w:r>
    </w:p>
    <w:p w14:paraId="0AEF21CA" w14:textId="77777777" w:rsidR="001362D3" w:rsidRPr="001362D3" w:rsidRDefault="001362D3" w:rsidP="001362D3">
      <w:r w:rsidRPr="001362D3">
        <w:t xml:space="preserve">For evaluating the planning module, a set of project requirements was used to generate structured project plans. These plans were shown to </w:t>
      </w:r>
      <w:r w:rsidRPr="001362D3">
        <w:rPr>
          <w:b/>
          <w:bCs/>
        </w:rPr>
        <w:t>10 experts</w:t>
      </w:r>
      <w:r w:rsidRPr="001362D3">
        <w:t xml:space="preserve"> with backgrounds in software development or project management through a Google Form.</w:t>
      </w:r>
    </w:p>
    <w:p w14:paraId="12EFEE4B" w14:textId="77777777" w:rsidR="001362D3" w:rsidRPr="001362D3" w:rsidRDefault="001362D3" w:rsidP="001362D3">
      <w:r w:rsidRPr="001362D3">
        <w:t>The form contained two parts:</w:t>
      </w:r>
    </w:p>
    <w:p w14:paraId="199577A9" w14:textId="77777777" w:rsidR="001362D3" w:rsidRPr="001362D3" w:rsidRDefault="001362D3" w:rsidP="005E7D7F">
      <w:pPr>
        <w:pStyle w:val="ListParagraph"/>
        <w:numPr>
          <w:ilvl w:val="0"/>
          <w:numId w:val="54"/>
        </w:numPr>
      </w:pPr>
      <w:r w:rsidRPr="001362D3">
        <w:rPr>
          <w:b/>
          <w:bCs/>
        </w:rPr>
        <w:t>Quantitative Ratings</w:t>
      </w:r>
      <w:r w:rsidRPr="001362D3">
        <w:t>: Experts rated the generated plans across 10 predefined criteria (clarity, structure, completeness, actionability, relevance, consistency, granularity, feasibility, readiness, and overall satisfaction) using a 5-point Likert scale.</w:t>
      </w:r>
    </w:p>
    <w:p w14:paraId="572DBC7A" w14:textId="381619F9" w:rsidR="001362D3" w:rsidRDefault="001362D3" w:rsidP="005E7D7F">
      <w:pPr>
        <w:pStyle w:val="ListParagraph"/>
        <w:numPr>
          <w:ilvl w:val="0"/>
          <w:numId w:val="54"/>
        </w:numPr>
      </w:pPr>
      <w:r w:rsidRPr="001362D3">
        <w:rPr>
          <w:b/>
          <w:bCs/>
        </w:rPr>
        <w:t>Qualitative Feedback</w:t>
      </w:r>
      <w:r w:rsidRPr="001362D3">
        <w:t>: Experts were asked what was missing compared to manual planning, what aspects were better than manual planning, and whether they would trust such a plan in real use.</w:t>
      </w:r>
      <w:r>
        <w:br/>
      </w:r>
    </w:p>
    <w:p w14:paraId="42EF321C" w14:textId="2D47A270" w:rsidR="001362D3" w:rsidRDefault="001362D3" w:rsidP="001362D3"/>
    <w:p w14:paraId="302F7436" w14:textId="77777777" w:rsidR="001362D3" w:rsidRPr="001362D3" w:rsidRDefault="001362D3" w:rsidP="001362D3"/>
    <w:p w14:paraId="76001AAC" w14:textId="05C7B7F9" w:rsidR="001362D3" w:rsidRDefault="00B36573" w:rsidP="001362D3">
      <w:pPr>
        <w:pStyle w:val="Heading3"/>
        <w:numPr>
          <w:ilvl w:val="2"/>
          <w:numId w:val="2"/>
        </w:numPr>
        <w:tabs>
          <w:tab w:val="num" w:pos="0"/>
        </w:tabs>
        <w:ind w:left="720"/>
      </w:pPr>
      <w:r>
        <w:lastRenderedPageBreak/>
        <w:t xml:space="preserve">Quantitative Ratings </w:t>
      </w:r>
      <w:r w:rsidR="001362D3" w:rsidRPr="001362D3">
        <w:t>Results</w:t>
      </w:r>
    </w:p>
    <w:p w14:paraId="734B0483" w14:textId="2EED0930" w:rsidR="001362D3" w:rsidRDefault="001362D3" w:rsidP="001362D3">
      <w:r>
        <w:t>The average expert ratings for each criterion are as shown in the below table</w:t>
      </w:r>
    </w:p>
    <w:tbl>
      <w:tblPr>
        <w:tblStyle w:val="GridTable1Light"/>
        <w:tblW w:w="0" w:type="auto"/>
        <w:tblLook w:val="04A0" w:firstRow="1" w:lastRow="0" w:firstColumn="1" w:lastColumn="0" w:noHBand="0" w:noVBand="1"/>
      </w:tblPr>
      <w:tblGrid>
        <w:gridCol w:w="2736"/>
        <w:gridCol w:w="2737"/>
        <w:gridCol w:w="2737"/>
      </w:tblGrid>
      <w:tr w:rsidR="001362D3" w14:paraId="20906E7B" w14:textId="77777777" w:rsidTr="00B365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6" w:type="dxa"/>
          </w:tcPr>
          <w:p w14:paraId="050BB825" w14:textId="2C4C6127" w:rsidR="001362D3" w:rsidRPr="00B36573" w:rsidRDefault="00B36573" w:rsidP="00B36573">
            <w:pPr>
              <w:jc w:val="center"/>
              <w:rPr>
                <w:rFonts w:ascii="Times New Roman" w:hAnsi="Times New Roman" w:cs="Times New Roman"/>
                <w:sz w:val="24"/>
                <w:szCs w:val="24"/>
              </w:rPr>
            </w:pPr>
            <w:r>
              <w:rPr>
                <w:rFonts w:ascii="Times New Roman" w:hAnsi="Times New Roman" w:cs="Times New Roman"/>
                <w:sz w:val="24"/>
                <w:szCs w:val="24"/>
              </w:rPr>
              <w:t>Criterion</w:t>
            </w:r>
          </w:p>
        </w:tc>
        <w:tc>
          <w:tcPr>
            <w:tcW w:w="2737" w:type="dxa"/>
          </w:tcPr>
          <w:p w14:paraId="2DA41160" w14:textId="0D03A8F3" w:rsidR="001362D3" w:rsidRPr="00B36573" w:rsidRDefault="00B36573" w:rsidP="00B3657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verage Score</w:t>
            </w:r>
          </w:p>
        </w:tc>
        <w:tc>
          <w:tcPr>
            <w:tcW w:w="2737" w:type="dxa"/>
          </w:tcPr>
          <w:p w14:paraId="0A3B509E" w14:textId="492B566A" w:rsidR="001362D3" w:rsidRPr="00B36573" w:rsidRDefault="00B36573" w:rsidP="00B36573">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andard Deviation</w:t>
            </w:r>
          </w:p>
        </w:tc>
      </w:tr>
      <w:tr w:rsidR="001362D3" w14:paraId="0B8FA9C5" w14:textId="77777777" w:rsidTr="00B36573">
        <w:tc>
          <w:tcPr>
            <w:cnfStyle w:val="001000000000" w:firstRow="0" w:lastRow="0" w:firstColumn="1" w:lastColumn="0" w:oddVBand="0" w:evenVBand="0" w:oddHBand="0" w:evenHBand="0" w:firstRowFirstColumn="0" w:firstRowLastColumn="0" w:lastRowFirstColumn="0" w:lastRowLastColumn="0"/>
            <w:tcW w:w="2736" w:type="dxa"/>
          </w:tcPr>
          <w:p w14:paraId="5FEB172F" w14:textId="5F406C68" w:rsidR="001362D3" w:rsidRPr="00B36573" w:rsidRDefault="00B36573" w:rsidP="00B36573">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Clarity</w:t>
            </w:r>
          </w:p>
        </w:tc>
        <w:tc>
          <w:tcPr>
            <w:tcW w:w="2737" w:type="dxa"/>
          </w:tcPr>
          <w:p w14:paraId="58E5503F"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tcPr>
          <w:p w14:paraId="7044697C"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362D3" w14:paraId="1DAE580D" w14:textId="77777777" w:rsidTr="00B36573">
        <w:tc>
          <w:tcPr>
            <w:cnfStyle w:val="001000000000" w:firstRow="0" w:lastRow="0" w:firstColumn="1" w:lastColumn="0" w:oddVBand="0" w:evenVBand="0" w:oddHBand="0" w:evenHBand="0" w:firstRowFirstColumn="0" w:firstRowLastColumn="0" w:lastRowFirstColumn="0" w:lastRowLastColumn="0"/>
            <w:tcW w:w="2736" w:type="dxa"/>
          </w:tcPr>
          <w:p w14:paraId="21709773" w14:textId="15525A3D" w:rsidR="001362D3" w:rsidRPr="00B36573" w:rsidRDefault="00B36573" w:rsidP="00B36573">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Structure</w:t>
            </w:r>
          </w:p>
        </w:tc>
        <w:tc>
          <w:tcPr>
            <w:tcW w:w="2737" w:type="dxa"/>
          </w:tcPr>
          <w:p w14:paraId="776EE90C"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tcPr>
          <w:p w14:paraId="74EF5C21"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362D3" w14:paraId="5DFC3FA5" w14:textId="77777777" w:rsidTr="00B36573">
        <w:tc>
          <w:tcPr>
            <w:cnfStyle w:val="001000000000" w:firstRow="0" w:lastRow="0" w:firstColumn="1" w:lastColumn="0" w:oddVBand="0" w:evenVBand="0" w:oddHBand="0" w:evenHBand="0" w:firstRowFirstColumn="0" w:firstRowLastColumn="0" w:lastRowFirstColumn="0" w:lastRowLastColumn="0"/>
            <w:tcW w:w="2736" w:type="dxa"/>
          </w:tcPr>
          <w:p w14:paraId="44749A27" w14:textId="0F6FCA61" w:rsidR="001362D3" w:rsidRPr="00B36573" w:rsidRDefault="00B36573" w:rsidP="00B36573">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Completeness</w:t>
            </w:r>
          </w:p>
        </w:tc>
        <w:tc>
          <w:tcPr>
            <w:tcW w:w="2737" w:type="dxa"/>
          </w:tcPr>
          <w:p w14:paraId="484AA32F"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tcPr>
          <w:p w14:paraId="726313D1"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362D3" w14:paraId="6A1D0B25" w14:textId="77777777" w:rsidTr="00B36573">
        <w:tc>
          <w:tcPr>
            <w:cnfStyle w:val="001000000000" w:firstRow="0" w:lastRow="0" w:firstColumn="1" w:lastColumn="0" w:oddVBand="0" w:evenVBand="0" w:oddHBand="0" w:evenHBand="0" w:firstRowFirstColumn="0" w:firstRowLastColumn="0" w:lastRowFirstColumn="0" w:lastRowLastColumn="0"/>
            <w:tcW w:w="2736" w:type="dxa"/>
          </w:tcPr>
          <w:p w14:paraId="31228D8F" w14:textId="3DA23F8C" w:rsidR="001362D3" w:rsidRPr="00B36573" w:rsidRDefault="00B36573" w:rsidP="00B36573">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Actionability</w:t>
            </w:r>
          </w:p>
        </w:tc>
        <w:tc>
          <w:tcPr>
            <w:tcW w:w="2737" w:type="dxa"/>
          </w:tcPr>
          <w:p w14:paraId="159D8104"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tcPr>
          <w:p w14:paraId="566B36AA"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362D3" w14:paraId="130EBC2E" w14:textId="77777777" w:rsidTr="00B36573">
        <w:tc>
          <w:tcPr>
            <w:cnfStyle w:val="001000000000" w:firstRow="0" w:lastRow="0" w:firstColumn="1" w:lastColumn="0" w:oddVBand="0" w:evenVBand="0" w:oddHBand="0" w:evenHBand="0" w:firstRowFirstColumn="0" w:firstRowLastColumn="0" w:lastRowFirstColumn="0" w:lastRowLastColumn="0"/>
            <w:tcW w:w="2736" w:type="dxa"/>
          </w:tcPr>
          <w:p w14:paraId="77418027" w14:textId="12F9097C" w:rsidR="001362D3" w:rsidRPr="00B36573" w:rsidRDefault="00B36573" w:rsidP="00B36573">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Relevance</w:t>
            </w:r>
          </w:p>
        </w:tc>
        <w:tc>
          <w:tcPr>
            <w:tcW w:w="2737" w:type="dxa"/>
          </w:tcPr>
          <w:p w14:paraId="26DE3FB9"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tcPr>
          <w:p w14:paraId="373F50E2"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362D3" w14:paraId="1FD36C99" w14:textId="77777777" w:rsidTr="00B36573">
        <w:tc>
          <w:tcPr>
            <w:cnfStyle w:val="001000000000" w:firstRow="0" w:lastRow="0" w:firstColumn="1" w:lastColumn="0" w:oddVBand="0" w:evenVBand="0" w:oddHBand="0" w:evenHBand="0" w:firstRowFirstColumn="0" w:firstRowLastColumn="0" w:lastRowFirstColumn="0" w:lastRowLastColumn="0"/>
            <w:tcW w:w="2736" w:type="dxa"/>
          </w:tcPr>
          <w:p w14:paraId="3755EE87" w14:textId="29091988" w:rsidR="001362D3" w:rsidRPr="00B36573" w:rsidRDefault="00B36573" w:rsidP="00B36573">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Consistency</w:t>
            </w:r>
          </w:p>
        </w:tc>
        <w:tc>
          <w:tcPr>
            <w:tcW w:w="2737" w:type="dxa"/>
          </w:tcPr>
          <w:p w14:paraId="76AC8542"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tcPr>
          <w:p w14:paraId="53813B79"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362D3" w14:paraId="2A7AC41A" w14:textId="77777777" w:rsidTr="00B36573">
        <w:tc>
          <w:tcPr>
            <w:cnfStyle w:val="001000000000" w:firstRow="0" w:lastRow="0" w:firstColumn="1" w:lastColumn="0" w:oddVBand="0" w:evenVBand="0" w:oddHBand="0" w:evenHBand="0" w:firstRowFirstColumn="0" w:firstRowLastColumn="0" w:lastRowFirstColumn="0" w:lastRowLastColumn="0"/>
            <w:tcW w:w="2736" w:type="dxa"/>
          </w:tcPr>
          <w:p w14:paraId="0CF9E2AE" w14:textId="2B5E622E" w:rsidR="001362D3" w:rsidRPr="00B36573" w:rsidRDefault="00B36573" w:rsidP="00B36573">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Granularity</w:t>
            </w:r>
          </w:p>
        </w:tc>
        <w:tc>
          <w:tcPr>
            <w:tcW w:w="2737" w:type="dxa"/>
          </w:tcPr>
          <w:p w14:paraId="6979F06B"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tcPr>
          <w:p w14:paraId="06093674"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362D3" w14:paraId="71BE99DE" w14:textId="77777777" w:rsidTr="00B36573">
        <w:tc>
          <w:tcPr>
            <w:cnfStyle w:val="001000000000" w:firstRow="0" w:lastRow="0" w:firstColumn="1" w:lastColumn="0" w:oddVBand="0" w:evenVBand="0" w:oddHBand="0" w:evenHBand="0" w:firstRowFirstColumn="0" w:firstRowLastColumn="0" w:lastRowFirstColumn="0" w:lastRowLastColumn="0"/>
            <w:tcW w:w="2736" w:type="dxa"/>
          </w:tcPr>
          <w:p w14:paraId="42C1E99E" w14:textId="73C8908D" w:rsidR="001362D3" w:rsidRPr="00B36573" w:rsidRDefault="00B36573" w:rsidP="00B36573">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Feasibility</w:t>
            </w:r>
          </w:p>
        </w:tc>
        <w:tc>
          <w:tcPr>
            <w:tcW w:w="2737" w:type="dxa"/>
          </w:tcPr>
          <w:p w14:paraId="242C39E0"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tcPr>
          <w:p w14:paraId="4FB51A4B"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362D3" w14:paraId="0D135A1A" w14:textId="77777777" w:rsidTr="00B36573">
        <w:tc>
          <w:tcPr>
            <w:cnfStyle w:val="001000000000" w:firstRow="0" w:lastRow="0" w:firstColumn="1" w:lastColumn="0" w:oddVBand="0" w:evenVBand="0" w:oddHBand="0" w:evenHBand="0" w:firstRowFirstColumn="0" w:firstRowLastColumn="0" w:lastRowFirstColumn="0" w:lastRowLastColumn="0"/>
            <w:tcW w:w="2736" w:type="dxa"/>
          </w:tcPr>
          <w:p w14:paraId="3821C5B2" w14:textId="76F1B345" w:rsidR="001362D3" w:rsidRPr="00B36573" w:rsidRDefault="00B36573" w:rsidP="00B36573">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Readiness</w:t>
            </w:r>
          </w:p>
        </w:tc>
        <w:tc>
          <w:tcPr>
            <w:tcW w:w="2737" w:type="dxa"/>
          </w:tcPr>
          <w:p w14:paraId="02AA14CF"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tcPr>
          <w:p w14:paraId="51ED0631"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1362D3" w14:paraId="49264C88" w14:textId="77777777" w:rsidTr="00B36573">
        <w:tc>
          <w:tcPr>
            <w:cnfStyle w:val="001000000000" w:firstRow="0" w:lastRow="0" w:firstColumn="1" w:lastColumn="0" w:oddVBand="0" w:evenVBand="0" w:oddHBand="0" w:evenHBand="0" w:firstRowFirstColumn="0" w:firstRowLastColumn="0" w:lastRowFirstColumn="0" w:lastRowLastColumn="0"/>
            <w:tcW w:w="2736" w:type="dxa"/>
          </w:tcPr>
          <w:p w14:paraId="3A7448D3" w14:textId="48FCB210" w:rsidR="001362D3" w:rsidRPr="00B36573" w:rsidRDefault="00B36573" w:rsidP="00B36573">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Overall Satisfaction</w:t>
            </w:r>
          </w:p>
        </w:tc>
        <w:tc>
          <w:tcPr>
            <w:tcW w:w="2737" w:type="dxa"/>
          </w:tcPr>
          <w:p w14:paraId="1A1A9508" w14:textId="77777777" w:rsidR="001362D3" w:rsidRPr="00B36573" w:rsidRDefault="001362D3" w:rsidP="00B365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tcPr>
          <w:p w14:paraId="08D4073C" w14:textId="77777777" w:rsidR="001362D3" w:rsidRPr="00B36573" w:rsidRDefault="001362D3" w:rsidP="00B36573">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56864C4E" w14:textId="5DC4016E" w:rsidR="001362D3" w:rsidRDefault="00B36573" w:rsidP="00B36573">
      <w:pPr>
        <w:pStyle w:val="Caption"/>
        <w:jc w:val="center"/>
      </w:pPr>
      <w:r>
        <w:t xml:space="preserve">Table </w:t>
      </w:r>
      <w:r w:rsidR="00C3220A">
        <w:fldChar w:fldCharType="begin"/>
      </w:r>
      <w:r w:rsidR="00C3220A">
        <w:instrText xml:space="preserve"> STYLEREF 1 \s </w:instrText>
      </w:r>
      <w:r w:rsidR="00C3220A">
        <w:fldChar w:fldCharType="separate"/>
      </w:r>
      <w:r w:rsidR="00D16F8B">
        <w:rPr>
          <w:noProof/>
        </w:rPr>
        <w:t>4</w:t>
      </w:r>
      <w:r w:rsidR="00C3220A">
        <w:rPr>
          <w:noProof/>
        </w:rPr>
        <w:fldChar w:fldCharType="end"/>
      </w:r>
      <w:r w:rsidR="007726CA">
        <w:noBreakHyphen/>
      </w:r>
      <w:r w:rsidR="00C3220A">
        <w:fldChar w:fldCharType="begin"/>
      </w:r>
      <w:r w:rsidR="00C3220A">
        <w:instrText xml:space="preserve"> SEQ Table \* ARABIC \s 1 </w:instrText>
      </w:r>
      <w:r w:rsidR="00C3220A">
        <w:fldChar w:fldCharType="separate"/>
      </w:r>
      <w:r w:rsidR="00D16F8B">
        <w:rPr>
          <w:noProof/>
        </w:rPr>
        <w:t>1</w:t>
      </w:r>
      <w:r w:rsidR="00C3220A">
        <w:rPr>
          <w:noProof/>
        </w:rPr>
        <w:fldChar w:fldCharType="end"/>
      </w:r>
      <w:r>
        <w:t xml:space="preserve">: </w:t>
      </w:r>
      <w:r w:rsidRPr="00D76564">
        <w:t>Average Ratings for Project Plans (Scale 1–5)</w:t>
      </w:r>
    </w:p>
    <w:p w14:paraId="53F2D43B" w14:textId="64EF485C" w:rsidR="00B36573" w:rsidRDefault="00B36573" w:rsidP="00B36573"/>
    <w:p w14:paraId="4AB7F00D" w14:textId="2CB5CAD2" w:rsidR="00B36573" w:rsidRDefault="00B36573" w:rsidP="00B36573">
      <w:pPr>
        <w:pStyle w:val="Heading3"/>
        <w:numPr>
          <w:ilvl w:val="2"/>
          <w:numId w:val="2"/>
        </w:numPr>
        <w:tabs>
          <w:tab w:val="num" w:pos="0"/>
        </w:tabs>
        <w:ind w:left="720"/>
      </w:pPr>
      <w:r w:rsidRPr="00B36573">
        <w:t>Qualitative Feedback</w:t>
      </w:r>
    </w:p>
    <w:p w14:paraId="5532A84A" w14:textId="77777777" w:rsidR="00D64124" w:rsidRPr="00D64124" w:rsidRDefault="00D64124" w:rsidP="00D64124"/>
    <w:p w14:paraId="02128918" w14:textId="6EBEE929" w:rsidR="00D64124" w:rsidRPr="00D64124" w:rsidRDefault="00D64124" w:rsidP="00D64124">
      <w:pPr>
        <w:pStyle w:val="Heading2"/>
        <w:numPr>
          <w:ilvl w:val="1"/>
          <w:numId w:val="2"/>
        </w:numPr>
        <w:tabs>
          <w:tab w:val="num" w:pos="0"/>
        </w:tabs>
        <w:ind w:left="576" w:hanging="576"/>
      </w:pPr>
      <w:r>
        <w:lastRenderedPageBreak/>
        <w:t>Evaluation of Development</w:t>
      </w:r>
    </w:p>
    <w:p w14:paraId="0C638A8B" w14:textId="77777777" w:rsidR="00D64124" w:rsidRPr="00D64124" w:rsidRDefault="00D64124" w:rsidP="00D64124">
      <w:pPr>
        <w:pStyle w:val="Heading3"/>
        <w:numPr>
          <w:ilvl w:val="2"/>
          <w:numId w:val="2"/>
        </w:numPr>
        <w:tabs>
          <w:tab w:val="num" w:pos="0"/>
        </w:tabs>
        <w:ind w:left="720"/>
      </w:pPr>
      <w:r w:rsidRPr="00D64124">
        <w:t>Methodology</w:t>
      </w:r>
    </w:p>
    <w:p w14:paraId="45A06AA3" w14:textId="77777777" w:rsidR="00D64124" w:rsidRPr="00D64124" w:rsidRDefault="00D64124" w:rsidP="00D64124">
      <w:r w:rsidRPr="00D64124">
        <w:t>For the development module, the same generated project plan was used to automatically produce categories, tasks, and code snippets. Snapshots of these outputs were shared with a set of developers through a second Google Form.</w:t>
      </w:r>
    </w:p>
    <w:p w14:paraId="3627C6A8" w14:textId="77777777" w:rsidR="00D64124" w:rsidRPr="00D64124" w:rsidRDefault="00D64124" w:rsidP="00D64124">
      <w:r w:rsidRPr="00D64124">
        <w:t>The form included:</w:t>
      </w:r>
    </w:p>
    <w:p w14:paraId="2EFCF3E6" w14:textId="77777777" w:rsidR="00D64124" w:rsidRPr="00D64124" w:rsidRDefault="00D64124" w:rsidP="00D64124">
      <w:pPr>
        <w:pStyle w:val="ListParagraph"/>
        <w:numPr>
          <w:ilvl w:val="0"/>
          <w:numId w:val="58"/>
        </w:numPr>
      </w:pPr>
      <w:r w:rsidRPr="00D64124">
        <w:rPr>
          <w:b/>
          <w:bCs/>
        </w:rPr>
        <w:t>Quantitative Ratings</w:t>
      </w:r>
      <w:r w:rsidRPr="00D64124">
        <w:t>: Developers rated task clarity, ticket usefulness, and code snippet quality on predefined rubrics (task fit, readability, local correctness). Each rating was on a 5-point Likert scale.</w:t>
      </w:r>
    </w:p>
    <w:p w14:paraId="75B0CBF4" w14:textId="77777777" w:rsidR="00D64124" w:rsidRDefault="00D64124" w:rsidP="00D64124">
      <w:pPr>
        <w:pStyle w:val="ListParagraph"/>
        <w:numPr>
          <w:ilvl w:val="0"/>
          <w:numId w:val="58"/>
        </w:numPr>
      </w:pPr>
      <w:r w:rsidRPr="00D64124">
        <w:rPr>
          <w:b/>
          <w:bCs/>
        </w:rPr>
        <w:t>Qualitative Feedback</w:t>
      </w:r>
      <w:r w:rsidRPr="00D64124">
        <w:t>: Developers were asked about the usefulness of generated tasks, whether code snippets aligned with descriptions, and suggestions for improvements.</w:t>
      </w:r>
    </w:p>
    <w:p w14:paraId="7191F818" w14:textId="1706B7EA" w:rsidR="00D64124" w:rsidRDefault="00D64124" w:rsidP="00D64124">
      <w:pPr>
        <w:pStyle w:val="Heading3"/>
        <w:numPr>
          <w:ilvl w:val="2"/>
          <w:numId w:val="2"/>
        </w:numPr>
        <w:tabs>
          <w:tab w:val="num" w:pos="0"/>
        </w:tabs>
        <w:ind w:left="720"/>
      </w:pPr>
      <w:r w:rsidRPr="00D64124">
        <w:t>Quantitative Ratings Results</w:t>
      </w:r>
    </w:p>
    <w:tbl>
      <w:tblPr>
        <w:tblStyle w:val="GridTable1Light"/>
        <w:tblW w:w="0" w:type="auto"/>
        <w:tblLook w:val="04A0" w:firstRow="1" w:lastRow="0" w:firstColumn="1" w:lastColumn="0" w:noHBand="0" w:noVBand="1"/>
      </w:tblPr>
      <w:tblGrid>
        <w:gridCol w:w="2736"/>
        <w:gridCol w:w="2737"/>
        <w:gridCol w:w="2737"/>
      </w:tblGrid>
      <w:tr w:rsidR="00D64124" w14:paraId="3CDF96D1" w14:textId="77777777" w:rsidTr="007726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6" w:type="dxa"/>
            <w:vAlign w:val="center"/>
          </w:tcPr>
          <w:p w14:paraId="673B32B3" w14:textId="77777777" w:rsidR="00D64124" w:rsidRPr="00B36573" w:rsidRDefault="00D64124" w:rsidP="007726CA">
            <w:pPr>
              <w:jc w:val="center"/>
              <w:rPr>
                <w:rFonts w:ascii="Times New Roman" w:hAnsi="Times New Roman" w:cs="Times New Roman"/>
                <w:sz w:val="24"/>
                <w:szCs w:val="24"/>
              </w:rPr>
            </w:pPr>
            <w:r>
              <w:rPr>
                <w:rFonts w:ascii="Times New Roman" w:hAnsi="Times New Roman" w:cs="Times New Roman"/>
                <w:sz w:val="24"/>
                <w:szCs w:val="24"/>
              </w:rPr>
              <w:t>Criterion</w:t>
            </w:r>
          </w:p>
        </w:tc>
        <w:tc>
          <w:tcPr>
            <w:tcW w:w="2737" w:type="dxa"/>
            <w:vAlign w:val="center"/>
          </w:tcPr>
          <w:p w14:paraId="6514ED0B" w14:textId="77777777" w:rsidR="00D64124" w:rsidRPr="00B36573" w:rsidRDefault="00D64124" w:rsidP="007726C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verage Score</w:t>
            </w:r>
          </w:p>
        </w:tc>
        <w:tc>
          <w:tcPr>
            <w:tcW w:w="2737" w:type="dxa"/>
            <w:vAlign w:val="center"/>
          </w:tcPr>
          <w:p w14:paraId="6ED6AE0A" w14:textId="77777777" w:rsidR="00D64124" w:rsidRPr="00B36573" w:rsidRDefault="00D64124" w:rsidP="007726C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tandard Deviation</w:t>
            </w:r>
          </w:p>
        </w:tc>
      </w:tr>
      <w:tr w:rsidR="00D64124" w14:paraId="5610E1D9" w14:textId="77777777" w:rsidTr="007726CA">
        <w:tc>
          <w:tcPr>
            <w:cnfStyle w:val="001000000000" w:firstRow="0" w:lastRow="0" w:firstColumn="1" w:lastColumn="0" w:oddVBand="0" w:evenVBand="0" w:oddHBand="0" w:evenHBand="0" w:firstRowFirstColumn="0" w:firstRowLastColumn="0" w:lastRowFirstColumn="0" w:lastRowLastColumn="0"/>
            <w:tcW w:w="2736" w:type="dxa"/>
            <w:vAlign w:val="center"/>
          </w:tcPr>
          <w:p w14:paraId="68A99A07" w14:textId="77777777" w:rsidR="00D64124" w:rsidRPr="00B36573" w:rsidRDefault="00D64124" w:rsidP="007726CA">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Clarity</w:t>
            </w:r>
          </w:p>
        </w:tc>
        <w:tc>
          <w:tcPr>
            <w:tcW w:w="2737" w:type="dxa"/>
            <w:vAlign w:val="center"/>
          </w:tcPr>
          <w:p w14:paraId="4D86F108" w14:textId="579A2C1F"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vAlign w:val="center"/>
          </w:tcPr>
          <w:p w14:paraId="4CD9AEBA"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64124" w14:paraId="7E62BCA1" w14:textId="77777777" w:rsidTr="007726CA">
        <w:tc>
          <w:tcPr>
            <w:cnfStyle w:val="001000000000" w:firstRow="0" w:lastRow="0" w:firstColumn="1" w:lastColumn="0" w:oddVBand="0" w:evenVBand="0" w:oddHBand="0" w:evenHBand="0" w:firstRowFirstColumn="0" w:firstRowLastColumn="0" w:lastRowFirstColumn="0" w:lastRowLastColumn="0"/>
            <w:tcW w:w="2736" w:type="dxa"/>
            <w:vAlign w:val="center"/>
          </w:tcPr>
          <w:p w14:paraId="60B51839" w14:textId="77777777" w:rsidR="00D64124" w:rsidRPr="00B36573" w:rsidRDefault="00D64124" w:rsidP="007726CA">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Structure</w:t>
            </w:r>
          </w:p>
        </w:tc>
        <w:tc>
          <w:tcPr>
            <w:tcW w:w="2737" w:type="dxa"/>
            <w:vAlign w:val="center"/>
          </w:tcPr>
          <w:p w14:paraId="1E6F2D1C"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vAlign w:val="center"/>
          </w:tcPr>
          <w:p w14:paraId="2A223BF4"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64124" w14:paraId="7FCADDF1" w14:textId="77777777" w:rsidTr="007726CA">
        <w:tc>
          <w:tcPr>
            <w:cnfStyle w:val="001000000000" w:firstRow="0" w:lastRow="0" w:firstColumn="1" w:lastColumn="0" w:oddVBand="0" w:evenVBand="0" w:oddHBand="0" w:evenHBand="0" w:firstRowFirstColumn="0" w:firstRowLastColumn="0" w:lastRowFirstColumn="0" w:lastRowLastColumn="0"/>
            <w:tcW w:w="2736" w:type="dxa"/>
            <w:vAlign w:val="center"/>
          </w:tcPr>
          <w:p w14:paraId="2CEB6726" w14:textId="77777777" w:rsidR="00D64124" w:rsidRPr="00B36573" w:rsidRDefault="00D64124" w:rsidP="007726CA">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Completeness</w:t>
            </w:r>
          </w:p>
        </w:tc>
        <w:tc>
          <w:tcPr>
            <w:tcW w:w="2737" w:type="dxa"/>
            <w:vAlign w:val="center"/>
          </w:tcPr>
          <w:p w14:paraId="5DE0DD9E"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vAlign w:val="center"/>
          </w:tcPr>
          <w:p w14:paraId="16A2D4D0"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64124" w14:paraId="06644E8E" w14:textId="77777777" w:rsidTr="007726CA">
        <w:tc>
          <w:tcPr>
            <w:cnfStyle w:val="001000000000" w:firstRow="0" w:lastRow="0" w:firstColumn="1" w:lastColumn="0" w:oddVBand="0" w:evenVBand="0" w:oddHBand="0" w:evenHBand="0" w:firstRowFirstColumn="0" w:firstRowLastColumn="0" w:lastRowFirstColumn="0" w:lastRowLastColumn="0"/>
            <w:tcW w:w="2736" w:type="dxa"/>
            <w:vAlign w:val="center"/>
          </w:tcPr>
          <w:p w14:paraId="24B1511A" w14:textId="77777777" w:rsidR="00D64124" w:rsidRPr="00B36573" w:rsidRDefault="00D64124" w:rsidP="007726CA">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Actionability</w:t>
            </w:r>
          </w:p>
        </w:tc>
        <w:tc>
          <w:tcPr>
            <w:tcW w:w="2737" w:type="dxa"/>
            <w:vAlign w:val="center"/>
          </w:tcPr>
          <w:p w14:paraId="4181114F"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vAlign w:val="center"/>
          </w:tcPr>
          <w:p w14:paraId="0F81ECC1"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64124" w14:paraId="1E2A73C6" w14:textId="77777777" w:rsidTr="007726CA">
        <w:tc>
          <w:tcPr>
            <w:cnfStyle w:val="001000000000" w:firstRow="0" w:lastRow="0" w:firstColumn="1" w:lastColumn="0" w:oddVBand="0" w:evenVBand="0" w:oddHBand="0" w:evenHBand="0" w:firstRowFirstColumn="0" w:firstRowLastColumn="0" w:lastRowFirstColumn="0" w:lastRowLastColumn="0"/>
            <w:tcW w:w="2736" w:type="dxa"/>
            <w:vAlign w:val="center"/>
          </w:tcPr>
          <w:p w14:paraId="51265807" w14:textId="77777777" w:rsidR="00D64124" w:rsidRPr="00B36573" w:rsidRDefault="00D64124" w:rsidP="007726CA">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Relevance</w:t>
            </w:r>
          </w:p>
        </w:tc>
        <w:tc>
          <w:tcPr>
            <w:tcW w:w="2737" w:type="dxa"/>
            <w:vAlign w:val="center"/>
          </w:tcPr>
          <w:p w14:paraId="470BF875"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vAlign w:val="center"/>
          </w:tcPr>
          <w:p w14:paraId="31477A45"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64124" w14:paraId="31CA9591" w14:textId="77777777" w:rsidTr="007726CA">
        <w:tc>
          <w:tcPr>
            <w:cnfStyle w:val="001000000000" w:firstRow="0" w:lastRow="0" w:firstColumn="1" w:lastColumn="0" w:oddVBand="0" w:evenVBand="0" w:oddHBand="0" w:evenHBand="0" w:firstRowFirstColumn="0" w:firstRowLastColumn="0" w:lastRowFirstColumn="0" w:lastRowLastColumn="0"/>
            <w:tcW w:w="2736" w:type="dxa"/>
            <w:vAlign w:val="center"/>
          </w:tcPr>
          <w:p w14:paraId="5DA82A13" w14:textId="77777777" w:rsidR="00D64124" w:rsidRPr="00B36573" w:rsidRDefault="00D64124" w:rsidP="007726CA">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Consistency</w:t>
            </w:r>
          </w:p>
        </w:tc>
        <w:tc>
          <w:tcPr>
            <w:tcW w:w="2737" w:type="dxa"/>
            <w:vAlign w:val="center"/>
          </w:tcPr>
          <w:p w14:paraId="17630F1E"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vAlign w:val="center"/>
          </w:tcPr>
          <w:p w14:paraId="4E47C12C"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64124" w14:paraId="26958552" w14:textId="77777777" w:rsidTr="007726CA">
        <w:tc>
          <w:tcPr>
            <w:cnfStyle w:val="001000000000" w:firstRow="0" w:lastRow="0" w:firstColumn="1" w:lastColumn="0" w:oddVBand="0" w:evenVBand="0" w:oddHBand="0" w:evenHBand="0" w:firstRowFirstColumn="0" w:firstRowLastColumn="0" w:lastRowFirstColumn="0" w:lastRowLastColumn="0"/>
            <w:tcW w:w="2736" w:type="dxa"/>
            <w:vAlign w:val="center"/>
          </w:tcPr>
          <w:p w14:paraId="43D8BAAF" w14:textId="77777777" w:rsidR="00D64124" w:rsidRPr="00B36573" w:rsidRDefault="00D64124" w:rsidP="007726CA">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Granularity</w:t>
            </w:r>
          </w:p>
        </w:tc>
        <w:tc>
          <w:tcPr>
            <w:tcW w:w="2737" w:type="dxa"/>
            <w:vAlign w:val="center"/>
          </w:tcPr>
          <w:p w14:paraId="6C7EB1B3"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vAlign w:val="center"/>
          </w:tcPr>
          <w:p w14:paraId="53740FF8"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64124" w14:paraId="793617AA" w14:textId="77777777" w:rsidTr="007726CA">
        <w:tc>
          <w:tcPr>
            <w:cnfStyle w:val="001000000000" w:firstRow="0" w:lastRow="0" w:firstColumn="1" w:lastColumn="0" w:oddVBand="0" w:evenVBand="0" w:oddHBand="0" w:evenHBand="0" w:firstRowFirstColumn="0" w:firstRowLastColumn="0" w:lastRowFirstColumn="0" w:lastRowLastColumn="0"/>
            <w:tcW w:w="2736" w:type="dxa"/>
            <w:vAlign w:val="center"/>
          </w:tcPr>
          <w:p w14:paraId="512867AA" w14:textId="77777777" w:rsidR="00D64124" w:rsidRPr="00B36573" w:rsidRDefault="00D64124" w:rsidP="007726CA">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Feasibility</w:t>
            </w:r>
          </w:p>
        </w:tc>
        <w:tc>
          <w:tcPr>
            <w:tcW w:w="2737" w:type="dxa"/>
            <w:vAlign w:val="center"/>
          </w:tcPr>
          <w:p w14:paraId="161DCC89"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vAlign w:val="center"/>
          </w:tcPr>
          <w:p w14:paraId="103C6D34"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64124" w14:paraId="3AB465D9" w14:textId="77777777" w:rsidTr="007726CA">
        <w:tc>
          <w:tcPr>
            <w:cnfStyle w:val="001000000000" w:firstRow="0" w:lastRow="0" w:firstColumn="1" w:lastColumn="0" w:oddVBand="0" w:evenVBand="0" w:oddHBand="0" w:evenHBand="0" w:firstRowFirstColumn="0" w:firstRowLastColumn="0" w:lastRowFirstColumn="0" w:lastRowLastColumn="0"/>
            <w:tcW w:w="2736" w:type="dxa"/>
            <w:vAlign w:val="center"/>
          </w:tcPr>
          <w:p w14:paraId="2B36C24E" w14:textId="77777777" w:rsidR="00D64124" w:rsidRPr="00B36573" w:rsidRDefault="00D64124" w:rsidP="007726CA">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lastRenderedPageBreak/>
              <w:t>Readiness</w:t>
            </w:r>
          </w:p>
        </w:tc>
        <w:tc>
          <w:tcPr>
            <w:tcW w:w="2737" w:type="dxa"/>
            <w:vAlign w:val="center"/>
          </w:tcPr>
          <w:p w14:paraId="6EC8F363"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vAlign w:val="center"/>
          </w:tcPr>
          <w:p w14:paraId="2E2E20FD"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64124" w14:paraId="33538CC8" w14:textId="77777777" w:rsidTr="007726CA">
        <w:tc>
          <w:tcPr>
            <w:cnfStyle w:val="001000000000" w:firstRow="0" w:lastRow="0" w:firstColumn="1" w:lastColumn="0" w:oddVBand="0" w:evenVBand="0" w:oddHBand="0" w:evenHBand="0" w:firstRowFirstColumn="0" w:firstRowLastColumn="0" w:lastRowFirstColumn="0" w:lastRowLastColumn="0"/>
            <w:tcW w:w="2736" w:type="dxa"/>
            <w:vAlign w:val="center"/>
          </w:tcPr>
          <w:p w14:paraId="35B40ACD" w14:textId="77777777" w:rsidR="00D64124" w:rsidRPr="00B36573" w:rsidRDefault="00D64124" w:rsidP="007726CA">
            <w:pPr>
              <w:jc w:val="center"/>
              <w:rPr>
                <w:rFonts w:ascii="Times New Roman" w:hAnsi="Times New Roman" w:cs="Times New Roman"/>
                <w:b w:val="0"/>
                <w:bCs w:val="0"/>
                <w:sz w:val="24"/>
                <w:szCs w:val="24"/>
              </w:rPr>
            </w:pPr>
            <w:r>
              <w:rPr>
                <w:rFonts w:ascii="Times New Roman" w:hAnsi="Times New Roman" w:cs="Times New Roman"/>
                <w:b w:val="0"/>
                <w:bCs w:val="0"/>
                <w:sz w:val="24"/>
                <w:szCs w:val="24"/>
              </w:rPr>
              <w:t>Overall Satisfaction</w:t>
            </w:r>
          </w:p>
        </w:tc>
        <w:tc>
          <w:tcPr>
            <w:tcW w:w="2737" w:type="dxa"/>
            <w:vAlign w:val="center"/>
          </w:tcPr>
          <w:p w14:paraId="570F3390" w14:textId="77777777" w:rsidR="00D64124" w:rsidRPr="00B36573" w:rsidRDefault="00D64124" w:rsidP="007726CA">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737" w:type="dxa"/>
            <w:vAlign w:val="center"/>
          </w:tcPr>
          <w:p w14:paraId="7D39F406" w14:textId="77777777" w:rsidR="00D64124" w:rsidRPr="00B36573" w:rsidRDefault="00D64124" w:rsidP="007726CA">
            <w:pPr>
              <w:keepNext/>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bl>
    <w:p w14:paraId="77CA568F" w14:textId="4D2CE5AE" w:rsidR="00D64124" w:rsidRDefault="007726CA" w:rsidP="007726CA">
      <w:pPr>
        <w:pStyle w:val="Caption"/>
        <w:jc w:val="center"/>
      </w:pPr>
      <w:r>
        <w:t xml:space="preserve">Table </w:t>
      </w:r>
      <w:r w:rsidR="00C3220A">
        <w:fldChar w:fldCharType="begin"/>
      </w:r>
      <w:r w:rsidR="00C3220A">
        <w:instrText xml:space="preserve"> STYLEREF 1 \s </w:instrText>
      </w:r>
      <w:r w:rsidR="00C3220A">
        <w:fldChar w:fldCharType="separate"/>
      </w:r>
      <w:r w:rsidR="00D16F8B">
        <w:rPr>
          <w:noProof/>
        </w:rPr>
        <w:t>4</w:t>
      </w:r>
      <w:r w:rsidR="00C3220A">
        <w:rPr>
          <w:noProof/>
        </w:rPr>
        <w:fldChar w:fldCharType="end"/>
      </w:r>
      <w:r>
        <w:noBreakHyphen/>
      </w:r>
      <w:r w:rsidR="00C3220A">
        <w:fldChar w:fldCharType="begin"/>
      </w:r>
      <w:r w:rsidR="00C3220A">
        <w:instrText xml:space="preserve"> SEQ Table \* ARABIC \s 1 </w:instrText>
      </w:r>
      <w:r w:rsidR="00C3220A">
        <w:fldChar w:fldCharType="separate"/>
      </w:r>
      <w:r w:rsidR="00D16F8B">
        <w:rPr>
          <w:noProof/>
        </w:rPr>
        <w:t>2</w:t>
      </w:r>
      <w:r w:rsidR="00C3220A">
        <w:rPr>
          <w:noProof/>
        </w:rPr>
        <w:fldChar w:fldCharType="end"/>
      </w:r>
      <w:r>
        <w:t xml:space="preserve">: </w:t>
      </w:r>
      <w:r w:rsidRPr="000E445E">
        <w:t xml:space="preserve">Average Ratings for </w:t>
      </w:r>
      <w:r>
        <w:t>Development Tasks</w:t>
      </w:r>
      <w:r w:rsidRPr="000E445E">
        <w:t xml:space="preserve"> (Scale 1–5)</w:t>
      </w:r>
    </w:p>
    <w:p w14:paraId="40675080" w14:textId="77777777" w:rsidR="007726CA" w:rsidRPr="007726CA" w:rsidRDefault="007726CA" w:rsidP="007726CA"/>
    <w:p w14:paraId="6A5F2748" w14:textId="77777777" w:rsidR="007726CA" w:rsidRPr="007726CA" w:rsidRDefault="00D64124" w:rsidP="00D64124">
      <w:pPr>
        <w:pStyle w:val="Heading3"/>
        <w:numPr>
          <w:ilvl w:val="2"/>
          <w:numId w:val="2"/>
        </w:numPr>
        <w:tabs>
          <w:tab w:val="num" w:pos="0"/>
        </w:tabs>
        <w:ind w:left="720"/>
      </w:pPr>
      <w:r>
        <w:t>Qualitative Feedback</w:t>
      </w:r>
    </w:p>
    <w:p w14:paraId="1D9700FE" w14:textId="77777777" w:rsidR="007726CA" w:rsidRDefault="007726CA" w:rsidP="007726CA">
      <w:pPr>
        <w:pStyle w:val="Heading2"/>
        <w:numPr>
          <w:ilvl w:val="1"/>
          <w:numId w:val="2"/>
        </w:numPr>
        <w:tabs>
          <w:tab w:val="num" w:pos="0"/>
        </w:tabs>
        <w:ind w:left="576" w:hanging="576"/>
      </w:pPr>
      <w:r>
        <w:t>Discussion</w:t>
      </w:r>
    </w:p>
    <w:p w14:paraId="4009940E" w14:textId="6B61C004" w:rsidR="007726CA" w:rsidRPr="007726CA" w:rsidRDefault="007726CA" w:rsidP="007726CA">
      <w:r w:rsidRPr="007726CA">
        <w:t>The evaluation results show that the system creates clear and practical project plans along with helpful development outputs. Participants rated the planning module higher because of its structure, clarity, and consistency. They found the development module useful due to its task alignment and readability.</w:t>
      </w:r>
    </w:p>
    <w:p w14:paraId="6C3CA050" w14:textId="2DB6E871" w:rsidR="007726CA" w:rsidRPr="007726CA" w:rsidRDefault="007726CA" w:rsidP="007726CA">
      <w:r w:rsidRPr="007726CA">
        <w:t>However, both modules can improve:</w:t>
      </w:r>
    </w:p>
    <w:p w14:paraId="430B9290" w14:textId="618E456E" w:rsidR="007726CA" w:rsidRPr="007726CA" w:rsidRDefault="007726CA" w:rsidP="007726CA">
      <w:r w:rsidRPr="007726CA">
        <w:rPr>
          <w:b/>
          <w:bCs/>
        </w:rPr>
        <w:t>Planning</w:t>
      </w:r>
      <w:r w:rsidRPr="007726CA">
        <w:t>: Plans sometimes missed detailed architectural or risk-related information.</w:t>
      </w:r>
    </w:p>
    <w:p w14:paraId="2D21E05D" w14:textId="606F397B" w:rsidR="007726CA" w:rsidRPr="007726CA" w:rsidRDefault="007726CA" w:rsidP="007726CA">
      <w:r w:rsidRPr="007726CA">
        <w:rPr>
          <w:b/>
          <w:bCs/>
        </w:rPr>
        <w:t>Development</w:t>
      </w:r>
      <w:r w:rsidRPr="007726CA">
        <w:t>: Although the code snippets were helpful, they often needed adjustments before being used in real projects.</w:t>
      </w:r>
    </w:p>
    <w:p w14:paraId="079921C1" w14:textId="3036D978" w:rsidR="007726CA" w:rsidRDefault="007726CA" w:rsidP="007726CA">
      <w:r w:rsidRPr="007726CA">
        <w:t>Overall, participants agreed that the system is useful as a starting point for project planning and initial code generation. It reduces effort and saves time, but still requires human input for production use.</w:t>
      </w:r>
    </w:p>
    <w:p w14:paraId="4341978D" w14:textId="69A56A74" w:rsidR="007726CA" w:rsidRDefault="007726CA" w:rsidP="007726CA">
      <w:pPr>
        <w:pStyle w:val="Heading2"/>
        <w:numPr>
          <w:ilvl w:val="1"/>
          <w:numId w:val="2"/>
        </w:numPr>
        <w:tabs>
          <w:tab w:val="num" w:pos="0"/>
        </w:tabs>
        <w:ind w:left="576" w:hanging="576"/>
      </w:pPr>
      <w:r>
        <w:t>Limitations</w:t>
      </w:r>
    </w:p>
    <w:p w14:paraId="5B4DFB91" w14:textId="16A8A112" w:rsidR="007726CA" w:rsidRDefault="007726CA" w:rsidP="007726CA">
      <w:r>
        <w:t>While the evaluation offers useful insights into how well the proposed system works, some limitations need to be recognized.</w:t>
      </w:r>
    </w:p>
    <w:p w14:paraId="2444F011" w14:textId="67CE1B13" w:rsidR="007726CA" w:rsidRDefault="007726CA" w:rsidP="007726CA">
      <w:r>
        <w:t xml:space="preserve">First, the evaluation involved a small number of participants: ten experts for project planning and ten developers for development tasks. Although this sample size can </w:t>
      </w:r>
      <w:r>
        <w:lastRenderedPageBreak/>
        <w:t>yield indicative results, it may not represent the variety of views that would come from a larger and more diverse group of practitioners.</w:t>
      </w:r>
    </w:p>
    <w:p w14:paraId="275951CB" w14:textId="1B818EBE" w:rsidR="007726CA" w:rsidRDefault="007726CA" w:rsidP="007726CA">
      <w:r>
        <w:t>Second, the evaluation focused on a single project plan and the development tasks derived from it. Looking at multiple projects across different areas and complexity levels could give a better understanding of the system's strengths and weaknesses. Therefore, the current evaluation serves as just a snapshot rather than a complete validation.</w:t>
      </w:r>
    </w:p>
    <w:p w14:paraId="26584C18" w14:textId="7B6F2661" w:rsidR="007726CA" w:rsidRDefault="007726CA" w:rsidP="007726CA">
      <w:r>
        <w:t>Third, the generated code snippets are small, localized fragments meant to fit into a larger application framework. Because of this, the snippets cannot be run or tested on their own, making it hard to evaluate their full correctness or runtime behavior. The assessment of the code was limited to subjective opinions on task fit, readability, and apparent correctness instead of objective execution results.</w:t>
      </w:r>
    </w:p>
    <w:p w14:paraId="5F3843FA" w14:textId="7C595301" w:rsidR="007726CA" w:rsidRDefault="007726CA" w:rsidP="007726CA">
      <w:r>
        <w:t>Finally, there was no baseline of manually prepared project plans or tasks for comparison. This is mainly because such plans tend to be specific to companies, confidential, and lack a standard format. As a result, the evaluation centered on judging the generated outputs based on their own merits rather than comparing them to manual practices.</w:t>
      </w:r>
    </w:p>
    <w:p w14:paraId="440F2725" w14:textId="0C94A44B" w:rsidR="007726CA" w:rsidRPr="007726CA" w:rsidRDefault="007726CA" w:rsidP="007726CA">
      <w:r>
        <w:t>In summary, while the evaluation provides valuable evidence of the system's potential, its findings should be viewed with these limitations in mind.</w:t>
      </w:r>
    </w:p>
    <w:p w14:paraId="2ADCB51D" w14:textId="66AA62F3" w:rsidR="00EC265D" w:rsidRDefault="00EC265D" w:rsidP="00016D53">
      <w:pPr>
        <w:pStyle w:val="Heading1"/>
        <w:numPr>
          <w:ilvl w:val="0"/>
          <w:numId w:val="2"/>
        </w:numPr>
        <w:tabs>
          <w:tab w:val="num" w:pos="0"/>
        </w:tabs>
        <w:ind w:left="432" w:hanging="432"/>
      </w:pPr>
      <w:bookmarkStart w:id="171" w:name="_Toc206336860"/>
      <w:bookmarkStart w:id="172" w:name="_Toc206942888"/>
      <w:r w:rsidRPr="00676B2C">
        <w:lastRenderedPageBreak/>
        <w:t>Conclusion</w:t>
      </w:r>
      <w:bookmarkEnd w:id="171"/>
      <w:bookmarkEnd w:id="172"/>
    </w:p>
    <w:p w14:paraId="6D0C55C2" w14:textId="77777777" w:rsidR="00DF0F0E" w:rsidRPr="00DF0F0E" w:rsidRDefault="00DF0F0E" w:rsidP="00DF0F0E">
      <w:r w:rsidRPr="00DF0F0E">
        <w:t>This thesis set out to investigate how recent advancements in reasoning models and agentic tools can contribute to the automation of the software development lifecycle (SDLC). While automation has seen major progress in specific areas such as code generation, the broader potential of combining reasoning and agentic systems to cover multiple phases of development remains underexplored. By focusing on project planning and parts of development, this thesis aimed to address this gap through the design, implementation, and evaluation of a prototype system.</w:t>
      </w:r>
    </w:p>
    <w:p w14:paraId="0D42EE4A" w14:textId="77777777" w:rsidR="00DF0F0E" w:rsidRPr="00DF0F0E" w:rsidRDefault="00DF0F0E" w:rsidP="00DF0F0E">
      <w:r w:rsidRPr="00DF0F0E">
        <w:t>The proposed system successfully demonstrated the integration of reasoning models and agentic tools to automate structured project planning and generate development tasks along with code snippets. The implementation made use of FastAPI for the backend, CrewAI for orchestration, and OpenAI GPT-4o as the reasoning model, resulting in a functioning prototype that could take a project requirement and translate it into actionable outputs. Importantly, the system not only generated plans but also enabled refinement and downstream development tasks, illustrating a flow from planning to code.</w:t>
      </w:r>
    </w:p>
    <w:p w14:paraId="5BBC3545" w14:textId="77777777" w:rsidR="00DF0F0E" w:rsidRPr="00DF0F0E" w:rsidRDefault="00DF0F0E" w:rsidP="00DF0F0E">
      <w:r w:rsidRPr="00DF0F0E">
        <w:t>The evaluation, carried out with domain experts and developers, provided evidence of the system’s usefulness and potential. Experts rated the project plans as clear, well-structured, and largely complete, while developers found the generated tasks relevant and the code snippets readable and contextually aligned. At the same time, the evaluation highlighted important limitations, such as the lack of deeper architectural details in planning and the partial executability of code snippets. These findings confirm both the promise of the approach and the areas where future improvement is needed.</w:t>
      </w:r>
    </w:p>
    <w:p w14:paraId="5E546E3B" w14:textId="77777777" w:rsidR="00DF0F0E" w:rsidRPr="00DF0F0E" w:rsidRDefault="00DF0F0E" w:rsidP="00DF0F0E">
      <w:r w:rsidRPr="00DF0F0E">
        <w:t xml:space="preserve">On a broader level, the work presented in this thesis contributes to the ongoing discussion about how artificial intelligence can move beyond isolated assistance towards more integrated, context-aware systems that support entire workflows. By </w:t>
      </w:r>
      <w:r w:rsidRPr="00DF0F0E">
        <w:lastRenderedPageBreak/>
        <w:t>showing that reasoning models and agentic tools can be combined to automate multiple phases of software development, this thesis provides an early step in that direction.</w:t>
      </w:r>
    </w:p>
    <w:p w14:paraId="6815C94A" w14:textId="77777777" w:rsidR="00DF0F0E" w:rsidRPr="00DF0F0E" w:rsidRDefault="00DF0F0E" w:rsidP="00DF0F0E">
      <w:r w:rsidRPr="00DF0F0E">
        <w:t>From a personal perspective, the work has been both challenging and rewarding. The process of designing and evaluating such a system not only strengthened my technical expertise in AI-driven development but also deepened my appreciation for the complexities of software engineering as a discipline. While the prototype does not replace human developers or project managers, it demonstrates how intelligent tools can become valuable collaborators, saving time and reducing manual effort.</w:t>
      </w:r>
    </w:p>
    <w:p w14:paraId="31A2E982" w14:textId="7AC30B0F" w:rsidR="00AF4019" w:rsidRDefault="00DF0F0E" w:rsidP="00AF4019">
      <w:r w:rsidRPr="00DF0F0E">
        <w:t>In conclusion, this thesis achieved its objective of exploring the automation of planning and development tasks using reasoning models and agentic tools. The findings underscore the potential of such systems while also pointing to important directions for further research and refinement. As AI technologies continue to advance, the ideas and results presented here may serve as a foundation for more ambitious efforts toward end-to-end software development automation.</w:t>
      </w:r>
      <w:r w:rsidR="00AF4019">
        <w:t xml:space="preserve"> </w:t>
      </w:r>
    </w:p>
    <w:p w14:paraId="701CDB18" w14:textId="01E758F1" w:rsidR="00EC265D" w:rsidRPr="00676B2C" w:rsidRDefault="00EC265D" w:rsidP="00016D53">
      <w:pPr>
        <w:pStyle w:val="Heading1"/>
        <w:numPr>
          <w:ilvl w:val="0"/>
          <w:numId w:val="2"/>
        </w:numPr>
        <w:tabs>
          <w:tab w:val="num" w:pos="0"/>
        </w:tabs>
        <w:ind w:left="432" w:hanging="432"/>
      </w:pPr>
      <w:bookmarkStart w:id="173" w:name="_Toc206336861"/>
      <w:bookmarkStart w:id="174" w:name="_Toc206942889"/>
      <w:r w:rsidRPr="00676B2C">
        <w:lastRenderedPageBreak/>
        <w:t>Future Scope</w:t>
      </w:r>
      <w:bookmarkEnd w:id="173"/>
      <w:bookmarkEnd w:id="174"/>
    </w:p>
    <w:p w14:paraId="6D6CAFA4" w14:textId="77777777" w:rsidR="00720F4C" w:rsidRPr="00720F4C" w:rsidRDefault="00720F4C" w:rsidP="00720F4C">
      <w:r w:rsidRPr="00720F4C">
        <w:t>This thesis has demonstrated how reasoning models and agentic tools can be applied to automate project planning and parts of software development. The generated project plans already include several important elements such as objectives, scope, work breakdown structures, timelines, stakeholders, resource allocation, and risk analysis. These features provide a strong foundation and show that AI-driven planning can capture many aspects of traditional project management. However, there remain several opportunities to extend and refine the system.</w:t>
      </w:r>
    </w:p>
    <w:p w14:paraId="7D9B2581" w14:textId="77777777" w:rsidR="00720F4C" w:rsidRPr="00720F4C" w:rsidRDefault="00720F4C" w:rsidP="00720F4C">
      <w:r w:rsidRPr="00720F4C">
        <w:t>One important direction is the enhancement of depth and precision in planning outputs. While the system currently generates well-structured plans, it does not yet include explicit cost estimation, detailed effort estimation for tasks, or systematic mapping of task dependencies. Incorporating these aspects would make the plans more practical for real-world project managers, where budgeting, workload balancing, and dependency resolution are critical.</w:t>
      </w:r>
    </w:p>
    <w:p w14:paraId="43FABAAD" w14:textId="77777777" w:rsidR="00720F4C" w:rsidRPr="00720F4C" w:rsidRDefault="00720F4C" w:rsidP="00720F4C">
      <w:r w:rsidRPr="00720F4C">
        <w:t>Another promising extension is improving the traceability between planning and development. At present, the flow from project plan to development tasks is functional but loosely coupled. Future work could strengthen this connection by automatically mapping work breakdown structure items and milestones directly to generated development tasks. This would enable a one-to-one linkage from high-level plans to implementable tickets, creating a more integrated and actionable workflow.</w:t>
      </w:r>
    </w:p>
    <w:p w14:paraId="04D85F96" w14:textId="77777777" w:rsidR="00720F4C" w:rsidRPr="00720F4C" w:rsidRDefault="00720F4C" w:rsidP="00720F4C">
      <w:r w:rsidRPr="00720F4C">
        <w:t>In the development module, future improvements could focus on making the generated code snippets more executable and reliable. The current system produces relevant and readable fragments, but they often cannot be run directly without adjustments. Adding automated validation, such as unit testing or sandbox execution of snippets, would increase developer trust and reduce manual effort.</w:t>
      </w:r>
    </w:p>
    <w:p w14:paraId="7BD79DB5" w14:textId="77777777" w:rsidR="00720F4C" w:rsidRPr="00720F4C" w:rsidRDefault="00720F4C" w:rsidP="00720F4C">
      <w:r w:rsidRPr="00720F4C">
        <w:t xml:space="preserve">The system could also benefit from richer output formats. Currently, the generated plans and tasks are presented in text form. Future versions could produce visual </w:t>
      </w:r>
      <w:r w:rsidRPr="00720F4C">
        <w:lastRenderedPageBreak/>
        <w:t>artifacts such as Gantt charts for timelines, WBS trees, or even UML diagrams for system design. These multimodal outputs would align more closely with industry standards and make the results more accessible to stakeholders who prefer visual representations.</w:t>
      </w:r>
    </w:p>
    <w:p w14:paraId="19CA2D01" w14:textId="77777777" w:rsidR="00720F4C" w:rsidRPr="00720F4C" w:rsidRDefault="00720F4C" w:rsidP="00720F4C">
      <w:r w:rsidRPr="00720F4C">
        <w:t>Finally, the evaluation process could be broadened. This thesis evaluated a single project case with a limited group of experts and developers. Expanding this to multiple domains and larger participant groups would provide more generalizable insights. In addition, comparative studies of different reasoning models and agentic frameworks could identify the best combinations for specific phases of the software development lifecycle.</w:t>
      </w:r>
    </w:p>
    <w:p w14:paraId="1E0E2573" w14:textId="25AAA43F" w:rsidR="00EC265D" w:rsidRPr="00720F4C" w:rsidRDefault="00720F4C" w:rsidP="00720F4C">
      <w:r w:rsidRPr="00720F4C">
        <w:t>In summary, the prototype presented in this thesis demonstrates the feasibility of using reasoning models and agentic tools for automating project planning and development. Future work can build upon this by deepening the planning detail, improving traceability to development, enhancing code executability, adding visual outputs, and expanding evaluation. Taken together, these improvements would bring the system closer to the vision of intelligent, end-to-end automation in software development.</w:t>
      </w:r>
    </w:p>
    <w:p w14:paraId="1FBF7ED3" w14:textId="671E9428" w:rsidR="00AF4019" w:rsidRDefault="00AF4019">
      <w:pPr>
        <w:spacing w:after="0" w:line="240" w:lineRule="auto"/>
        <w:jc w:val="left"/>
      </w:pPr>
      <w:r>
        <w:br w:type="page"/>
      </w:r>
    </w:p>
    <w:sdt>
      <w:sdtPr>
        <w:rPr>
          <w:rFonts w:eastAsiaTheme="minorHAnsi"/>
          <w:szCs w:val="24"/>
        </w:rPr>
        <w:tag w:val="CitaviBibliography"/>
        <w:id w:val="766812198"/>
        <w:placeholder>
          <w:docPart w:val="13CC7982C8AD4CC49F629FBC13F69097"/>
        </w:placeholder>
      </w:sdtPr>
      <w:sdtEndPr>
        <w:rPr>
          <w:rFonts w:cs="Times New Roman"/>
          <w:color w:val="auto"/>
          <w:sz w:val="20"/>
          <w:szCs w:val="20"/>
        </w:rPr>
      </w:sdtEndPr>
      <w:sdtContent>
        <w:p w14:paraId="5CD55300" w14:textId="77777777" w:rsidR="00524730" w:rsidRDefault="00EC265D" w:rsidP="00524730">
          <w:pPr>
            <w:pStyle w:val="CitaviBibliographyHeading"/>
          </w:pPr>
          <w:r w:rsidRPr="00676B2C">
            <w:fldChar w:fldCharType="begin"/>
          </w:r>
          <w:r w:rsidRPr="00676B2C">
            <w:instrText>ADDIN CitaviBibliography</w:instrText>
          </w:r>
          <w:r w:rsidRPr="00676B2C">
            <w:fldChar w:fldCharType="separate"/>
          </w:r>
          <w:r w:rsidR="00524730">
            <w:t>References</w:t>
          </w:r>
        </w:p>
        <w:p w14:paraId="755A0502" w14:textId="77777777" w:rsidR="00524730" w:rsidRDefault="00524730" w:rsidP="00524730">
          <w:pPr>
            <w:pStyle w:val="CitaviBibliographyEntry"/>
          </w:pPr>
          <w:r>
            <w:t>[1]</w:t>
          </w:r>
          <w:r>
            <w:tab/>
          </w:r>
          <w:bookmarkStart w:id="175" w:name="_CTVL001fbffe9dc9f73466b96c54b8a4236b976"/>
          <w:proofErr w:type="spellStart"/>
          <w:r>
            <w:t>Antonios</w:t>
          </w:r>
          <w:proofErr w:type="spellEnd"/>
          <w:r>
            <w:t xml:space="preserve"> </w:t>
          </w:r>
          <w:proofErr w:type="spellStart"/>
          <w:r>
            <w:t>Saravanos</w:t>
          </w:r>
          <w:proofErr w:type="spellEnd"/>
          <w:r>
            <w:t xml:space="preserve"> and Ma/hew X. </w:t>
          </w:r>
          <w:proofErr w:type="spellStart"/>
          <w:r>
            <w:t>Curinga</w:t>
          </w:r>
          <w:proofErr w:type="spellEnd"/>
          <w:r>
            <w:t xml:space="preserve"> 2, “2308.03940v3,”, 2023.</w:t>
          </w:r>
        </w:p>
        <w:bookmarkEnd w:id="175"/>
        <w:p w14:paraId="7D7B018D" w14:textId="77777777" w:rsidR="00524730" w:rsidRDefault="00524730" w:rsidP="00524730">
          <w:pPr>
            <w:pStyle w:val="CitaviBibliographyEntry"/>
          </w:pPr>
          <w:r>
            <w:t>[2]</w:t>
          </w:r>
          <w:r>
            <w:tab/>
          </w:r>
          <w:bookmarkStart w:id="176" w:name="_CTVL00173c1b64830a84cb0958afb36a7bfa54b"/>
          <w:r>
            <w:t xml:space="preserve">R. </w:t>
          </w:r>
          <w:proofErr w:type="spellStart"/>
          <w:r>
            <w:t>Lekh</w:t>
          </w:r>
          <w:proofErr w:type="spellEnd"/>
          <w:r>
            <w:t xml:space="preserve"> and Pooja, “Exhaustive study of SDLC phases and their best </w:t>
          </w:r>
          <w:proofErr w:type="spellStart"/>
          <w:r>
            <w:t>praxctices</w:t>
          </w:r>
          <w:proofErr w:type="spellEnd"/>
          <w:r>
            <w:t xml:space="preserve"> to create CDP model for process improvement,” in</w:t>
          </w:r>
          <w:bookmarkEnd w:id="176"/>
          <w:r>
            <w:t xml:space="preserve"> </w:t>
          </w:r>
          <w:r w:rsidRPr="00524730">
            <w:rPr>
              <w:i/>
            </w:rPr>
            <w:t xml:space="preserve">2015 International Conference on Advances in Computer Engineering and Applications: </w:t>
          </w:r>
          <w:r w:rsidRPr="00524730">
            <w:t>IEEE, 2015, pp. 997–1003.</w:t>
          </w:r>
        </w:p>
        <w:p w14:paraId="5446BBAD" w14:textId="77777777" w:rsidR="00524730" w:rsidRDefault="00524730" w:rsidP="00524730">
          <w:pPr>
            <w:pStyle w:val="CitaviBibliographyEntry"/>
          </w:pPr>
          <w:r>
            <w:t>[3]</w:t>
          </w:r>
          <w:r>
            <w:tab/>
          </w:r>
          <w:bookmarkStart w:id="177" w:name="_CTVL001b9f12bc9214b46408ae47fd8464df864"/>
          <w:r>
            <w:t xml:space="preserve">S. </w:t>
          </w:r>
          <w:proofErr w:type="spellStart"/>
          <w:r>
            <w:t>Chahar</w:t>
          </w:r>
          <w:proofErr w:type="spellEnd"/>
          <w:r>
            <w:t xml:space="preserve"> and S. Singh, “Analysis of SDLC Models with Web Engineering Principles,” in</w:t>
          </w:r>
          <w:bookmarkEnd w:id="177"/>
          <w:r>
            <w:t xml:space="preserve"> </w:t>
          </w:r>
          <w:r w:rsidRPr="00524730">
            <w:rPr>
              <w:i/>
            </w:rPr>
            <w:t xml:space="preserve">2024 2nd International Conference on Advancements and Key Challenges in Green Energy and Computing (AKGEC): </w:t>
          </w:r>
          <w:r w:rsidRPr="00524730">
            <w:t>IEEE, 2024, pp. 1–7.</w:t>
          </w:r>
        </w:p>
        <w:p w14:paraId="35DC1619" w14:textId="77777777" w:rsidR="00524730" w:rsidRDefault="00524730" w:rsidP="00524730">
          <w:pPr>
            <w:pStyle w:val="CitaviBibliographyEntry"/>
          </w:pPr>
          <w:r>
            <w:t>[4]</w:t>
          </w:r>
          <w:r>
            <w:tab/>
          </w:r>
          <w:bookmarkStart w:id="178" w:name="_CTVL001f0d945ebed9140f58d07af9a476c807c"/>
          <w:r>
            <w:t xml:space="preserve">q. </w:t>
          </w:r>
          <w:proofErr w:type="spellStart"/>
          <w:r>
            <w:t>yas</w:t>
          </w:r>
          <w:proofErr w:type="spellEnd"/>
          <w:r>
            <w:t xml:space="preserve">, A. </w:t>
          </w:r>
          <w:proofErr w:type="spellStart"/>
          <w:r>
            <w:t>Alazzawi</w:t>
          </w:r>
          <w:proofErr w:type="spellEnd"/>
          <w:r>
            <w:t xml:space="preserve">, and B. </w:t>
          </w:r>
          <w:proofErr w:type="spellStart"/>
          <w:r>
            <w:t>Rahmatullah</w:t>
          </w:r>
          <w:proofErr w:type="spellEnd"/>
          <w:r>
            <w:t>, “A Comprehensive Review of Software Development Life Cycle methodologies: Pros, Cons, and Future Directions,”</w:t>
          </w:r>
          <w:bookmarkEnd w:id="178"/>
          <w:r>
            <w:t xml:space="preserve"> </w:t>
          </w:r>
          <w:proofErr w:type="spellStart"/>
          <w:r w:rsidRPr="00524730">
            <w:rPr>
              <w:i/>
            </w:rPr>
            <w:t>ijcsm</w:t>
          </w:r>
          <w:proofErr w:type="spellEnd"/>
          <w:r w:rsidRPr="00524730">
            <w:rPr>
              <w:i/>
            </w:rPr>
            <w:t xml:space="preserve">, </w:t>
          </w:r>
          <w:r w:rsidRPr="00524730">
            <w:t>pp. 173–190, 2023.</w:t>
          </w:r>
        </w:p>
        <w:p w14:paraId="633508CE" w14:textId="77777777" w:rsidR="00524730" w:rsidRDefault="00524730" w:rsidP="00524730">
          <w:pPr>
            <w:pStyle w:val="CitaviBibliographyEntry"/>
          </w:pPr>
          <w:r>
            <w:t>[5]</w:t>
          </w:r>
          <w:r>
            <w:tab/>
          </w:r>
          <w:bookmarkStart w:id="179" w:name="_CTVL0019ef454060d7945e488e92ee81194ed40"/>
          <w:r>
            <w:t xml:space="preserve">Mohammad </w:t>
          </w:r>
          <w:proofErr w:type="spellStart"/>
          <w:r>
            <w:t>Ikbal</w:t>
          </w:r>
          <w:proofErr w:type="spellEnd"/>
          <w:r>
            <w:t xml:space="preserve"> Hossain, “Software Development Life Cycle (SDLC) Methodologies for Information Systems Project Management,”</w:t>
          </w:r>
          <w:bookmarkEnd w:id="179"/>
          <w:r>
            <w:t xml:space="preserve"> </w:t>
          </w:r>
          <w:r w:rsidRPr="00524730">
            <w:rPr>
              <w:i/>
            </w:rPr>
            <w:t>IJFMR</w:t>
          </w:r>
          <w:r w:rsidRPr="00524730">
            <w:t>, vol. 5, 2023.</w:t>
          </w:r>
        </w:p>
        <w:p w14:paraId="29A70AFE" w14:textId="77777777" w:rsidR="00524730" w:rsidRDefault="00524730" w:rsidP="00524730">
          <w:pPr>
            <w:pStyle w:val="CitaviBibliographyEntry"/>
          </w:pPr>
          <w:r>
            <w:t>[6]</w:t>
          </w:r>
          <w:r>
            <w:tab/>
          </w:r>
          <w:bookmarkStart w:id="180" w:name="_CTVL001333c4dad093148ae88e392c0bce4609d"/>
          <w:r>
            <w:t>A. Agarwal, A. Agarwal, D. K. Verma, D. Tiwari, and R. Pandey, “A Review on Software Development Life Cycle,”</w:t>
          </w:r>
          <w:bookmarkEnd w:id="180"/>
          <w:r>
            <w:t xml:space="preserve"> </w:t>
          </w:r>
          <w:r w:rsidRPr="00524730">
            <w:rPr>
              <w:i/>
            </w:rPr>
            <w:t xml:space="preserve">IJSRCSEIT, </w:t>
          </w:r>
          <w:r w:rsidRPr="00524730">
            <w:t>pp. 384–388, 2023.</w:t>
          </w:r>
        </w:p>
        <w:p w14:paraId="67748118" w14:textId="77777777" w:rsidR="00524730" w:rsidRDefault="00524730" w:rsidP="00524730">
          <w:pPr>
            <w:pStyle w:val="CitaviBibliographyEntry"/>
          </w:pPr>
          <w:r>
            <w:t>[7]</w:t>
          </w:r>
          <w:r>
            <w:tab/>
          </w:r>
          <w:bookmarkStart w:id="181" w:name="_CTVL001fcbdd1bc29b64e03ab123c970e61f0c4"/>
          <w:proofErr w:type="spellStart"/>
          <w:r>
            <w:t>Mithilesh</w:t>
          </w:r>
          <w:proofErr w:type="spellEnd"/>
          <w:r>
            <w:t xml:space="preserve"> Pandey, </w:t>
          </w:r>
          <w:proofErr w:type="spellStart"/>
          <w:r>
            <w:t>Preeti</w:t>
          </w:r>
          <w:proofErr w:type="spellEnd"/>
          <w:r>
            <w:t xml:space="preserve"> </w:t>
          </w:r>
          <w:proofErr w:type="spellStart"/>
          <w:r>
            <w:t>Kuniyal</w:t>
          </w:r>
          <w:proofErr w:type="spellEnd"/>
          <w:r>
            <w:t>, and Govind Kumar, “A Comprehensive Study on Software Development Lifecycle and Systematic Analysis of It Challenges,”, 2022.</w:t>
          </w:r>
        </w:p>
        <w:bookmarkEnd w:id="181"/>
        <w:p w14:paraId="5ADD790C" w14:textId="77777777" w:rsidR="00524730" w:rsidRDefault="00524730" w:rsidP="00524730">
          <w:pPr>
            <w:pStyle w:val="CitaviBibliographyEntry"/>
          </w:pPr>
          <w:r>
            <w:t>[8]</w:t>
          </w:r>
          <w:r>
            <w:tab/>
          </w:r>
          <w:bookmarkStart w:id="182" w:name="_CTVL001e20c992688be48dc8e24798e68ad9b90"/>
          <w:r>
            <w:t>S. Johnson and D. Hyland-Wood,</w:t>
          </w:r>
          <w:bookmarkEnd w:id="182"/>
          <w:r>
            <w:t xml:space="preserve"> </w:t>
          </w:r>
          <w:r w:rsidRPr="00524730">
            <w:rPr>
              <w:i/>
            </w:rPr>
            <w:t xml:space="preserve">A Primer on Large Language Models and their Limitations, </w:t>
          </w:r>
          <w:r w:rsidRPr="00524730">
            <w:t>Dec, 2024.</w:t>
          </w:r>
        </w:p>
        <w:p w14:paraId="500940FD" w14:textId="77777777" w:rsidR="00524730" w:rsidRDefault="00524730" w:rsidP="00524730">
          <w:pPr>
            <w:pStyle w:val="CitaviBibliographyEntry"/>
          </w:pPr>
          <w:r>
            <w:t>[9]</w:t>
          </w:r>
          <w:r>
            <w:tab/>
          </w:r>
          <w:bookmarkStart w:id="183" w:name="_CTVL001d0091b8fb4f84eb9b9f14b65cec8e6a0"/>
          <w:r>
            <w:t xml:space="preserve">M. A. K. </w:t>
          </w:r>
          <w:proofErr w:type="spellStart"/>
          <w:r>
            <w:t>Raiaan</w:t>
          </w:r>
          <w:proofErr w:type="spellEnd"/>
          <w:r>
            <w:t xml:space="preserve">, M. S. H. Mukta, K. Fatema, N. M. Fahad, S. </w:t>
          </w:r>
          <w:proofErr w:type="spellStart"/>
          <w:r>
            <w:t>Sakib</w:t>
          </w:r>
          <w:proofErr w:type="spellEnd"/>
          <w:r>
            <w:t xml:space="preserve">, and M. M. J. </w:t>
          </w:r>
          <w:proofErr w:type="spellStart"/>
          <w:r>
            <w:t>Mim</w:t>
          </w:r>
          <w:proofErr w:type="spellEnd"/>
          <w:r>
            <w:t>, et al., “A Review on Large Language Models: Architectures, Applications, Taxonomies, Open Issues and Challenges,”</w:t>
          </w:r>
          <w:bookmarkEnd w:id="183"/>
          <w:r>
            <w:t xml:space="preserve"> </w:t>
          </w:r>
          <w:r w:rsidRPr="00524730">
            <w:rPr>
              <w:i/>
            </w:rPr>
            <w:t>IEEE Access</w:t>
          </w:r>
          <w:r w:rsidRPr="00524730">
            <w:t>, vol. 12, pp. 26839–26874, 2024.</w:t>
          </w:r>
        </w:p>
        <w:p w14:paraId="7185A8C0" w14:textId="77777777" w:rsidR="00524730" w:rsidRDefault="00524730" w:rsidP="00524730">
          <w:pPr>
            <w:pStyle w:val="CitaviBibliographyEntry"/>
          </w:pPr>
          <w:r>
            <w:t>[10]</w:t>
          </w:r>
          <w:r>
            <w:tab/>
          </w:r>
          <w:bookmarkStart w:id="184" w:name="_CTVL001d953b2df2af94c5a97fd30cf09748150"/>
          <w:r>
            <w:t>R Sahana Lokesh, “Open-Source Large Language Models: A Comprehensive Survey,” in</w:t>
          </w:r>
          <w:bookmarkEnd w:id="184"/>
          <w:r>
            <w:t xml:space="preserve"> </w:t>
          </w:r>
          <w:r w:rsidRPr="00524730">
            <w:rPr>
              <w:i/>
            </w:rPr>
            <w:t xml:space="preserve">2025 International Conference on Machine Learning and Autonomous Systems (ICMLAS): </w:t>
          </w:r>
          <w:r w:rsidRPr="00524730">
            <w:t>IEEE, 2025, pp. 1096–1101.</w:t>
          </w:r>
        </w:p>
        <w:p w14:paraId="6F9B6D46" w14:textId="77777777" w:rsidR="00524730" w:rsidRDefault="00524730" w:rsidP="00524730">
          <w:pPr>
            <w:pStyle w:val="CitaviBibliographyEntry"/>
          </w:pPr>
          <w:r>
            <w:lastRenderedPageBreak/>
            <w:t>[11]</w:t>
          </w:r>
          <w:r>
            <w:tab/>
          </w:r>
          <w:bookmarkStart w:id="185" w:name="_CTVL001f7066e773f4342d2b7cc9c9cfdb9bd01"/>
          <w:r>
            <w:t xml:space="preserve">A. </w:t>
          </w:r>
          <w:proofErr w:type="spellStart"/>
          <w:r>
            <w:t>Tamkin</w:t>
          </w:r>
          <w:proofErr w:type="spellEnd"/>
          <w:r>
            <w:t>, M. Brundage, J. Clark, and D. Ganguli,</w:t>
          </w:r>
          <w:bookmarkEnd w:id="185"/>
          <w:r>
            <w:t xml:space="preserve"> </w:t>
          </w:r>
          <w:r w:rsidRPr="00524730">
            <w:rPr>
              <w:i/>
            </w:rPr>
            <w:t xml:space="preserve">Understanding the Capabilities, Limitations, and Societal Impact of Large Language Models, </w:t>
          </w:r>
          <w:r w:rsidRPr="00524730">
            <w:t>Feb, 2021.</w:t>
          </w:r>
        </w:p>
        <w:p w14:paraId="713405D6" w14:textId="77777777" w:rsidR="00524730" w:rsidRDefault="00524730" w:rsidP="00524730">
          <w:pPr>
            <w:pStyle w:val="CitaviBibliographyEntry"/>
          </w:pPr>
          <w:r>
            <w:t>[12]</w:t>
          </w:r>
          <w:r>
            <w:tab/>
          </w:r>
          <w:bookmarkStart w:id="186" w:name="_CTVL00115833f7a486f4bda9e184ef50fe8025c"/>
          <w:proofErr w:type="spellStart"/>
          <w:r>
            <w:t>Shakudo</w:t>
          </w:r>
          <w:proofErr w:type="spellEnd"/>
          <w:r>
            <w:t>,</w:t>
          </w:r>
          <w:bookmarkEnd w:id="186"/>
          <w:r>
            <w:t xml:space="preserve"> </w:t>
          </w:r>
          <w:r w:rsidRPr="00524730">
            <w:rPr>
              <w:i/>
            </w:rPr>
            <w:t xml:space="preserve">Top 9 Large Language Models as of July 2025. </w:t>
          </w:r>
          <w:r w:rsidRPr="00524730">
            <w:t>2025, https://www.shakudo.io/blog/top-9-large-language-models, 2025.</w:t>
          </w:r>
        </w:p>
        <w:p w14:paraId="0E56ABB8" w14:textId="77777777" w:rsidR="00524730" w:rsidRDefault="00524730" w:rsidP="00524730">
          <w:pPr>
            <w:pStyle w:val="CitaviBibliographyEntry"/>
          </w:pPr>
          <w:r>
            <w:t>[13]</w:t>
          </w:r>
          <w:r>
            <w:tab/>
          </w:r>
          <w:bookmarkStart w:id="187" w:name="_CTVL001778ad5f22a9e40efbea2856cd8e7bd10"/>
          <w:r>
            <w:t>Open AI,</w:t>
          </w:r>
          <w:bookmarkEnd w:id="187"/>
          <w:r>
            <w:t xml:space="preserve"> </w:t>
          </w:r>
          <w:r w:rsidRPr="00524730">
            <w:rPr>
              <w:i/>
            </w:rPr>
            <w:t>Documentation for Open AI Models</w:t>
          </w:r>
          <w:r w:rsidRPr="00524730">
            <w:t>.</w:t>
          </w:r>
        </w:p>
        <w:p w14:paraId="6358B2C4" w14:textId="77777777" w:rsidR="00524730" w:rsidRDefault="00524730" w:rsidP="00524730">
          <w:pPr>
            <w:pStyle w:val="CitaviBibliographyEntry"/>
          </w:pPr>
          <w:r>
            <w:t>[14]</w:t>
          </w:r>
          <w:r>
            <w:tab/>
          </w:r>
          <w:bookmarkStart w:id="188" w:name="_CTVL0011d8a3fb2b687425d8e5d15832d665c4d"/>
          <w:proofErr w:type="spellStart"/>
          <w:r>
            <w:t>DeepSeek</w:t>
          </w:r>
          <w:proofErr w:type="spellEnd"/>
          <w:r>
            <w:t>,</w:t>
          </w:r>
          <w:bookmarkEnd w:id="188"/>
          <w:r>
            <w:t xml:space="preserve"> </w:t>
          </w:r>
          <w:r w:rsidRPr="00524730">
            <w:rPr>
              <w:i/>
            </w:rPr>
            <w:t xml:space="preserve">Official Documentation of </w:t>
          </w:r>
          <w:proofErr w:type="spellStart"/>
          <w:r w:rsidRPr="00524730">
            <w:rPr>
              <w:i/>
            </w:rPr>
            <w:t>DeepSeek</w:t>
          </w:r>
          <w:proofErr w:type="spellEnd"/>
          <w:r w:rsidRPr="00524730">
            <w:t>.</w:t>
          </w:r>
        </w:p>
        <w:p w14:paraId="28808428" w14:textId="77777777" w:rsidR="00524730" w:rsidRDefault="00524730" w:rsidP="00524730">
          <w:pPr>
            <w:pStyle w:val="CitaviBibliographyEntry"/>
          </w:pPr>
          <w:r>
            <w:t>[15]</w:t>
          </w:r>
          <w:r>
            <w:tab/>
          </w:r>
          <w:bookmarkStart w:id="189" w:name="_CTVL00107d6f5527d0441389cfca81694fd703c"/>
          <w:r>
            <w:t>Claude,</w:t>
          </w:r>
          <w:bookmarkEnd w:id="189"/>
          <w:r>
            <w:t xml:space="preserve"> </w:t>
          </w:r>
          <w:r w:rsidRPr="00524730">
            <w:rPr>
              <w:i/>
            </w:rPr>
            <w:t>Official documentation of Anthropic</w:t>
          </w:r>
          <w:r w:rsidRPr="00524730">
            <w:t>.</w:t>
          </w:r>
        </w:p>
        <w:p w14:paraId="079D26E1" w14:textId="77777777" w:rsidR="00524730" w:rsidRDefault="00524730" w:rsidP="00524730">
          <w:pPr>
            <w:pStyle w:val="CitaviBibliographyEntry"/>
          </w:pPr>
          <w:r>
            <w:t>[16]</w:t>
          </w:r>
          <w:r>
            <w:tab/>
          </w:r>
          <w:bookmarkStart w:id="190" w:name="_CTVL00141afd24fe44b42feb07973546c77e4b8"/>
          <w:r>
            <w:t>Google,</w:t>
          </w:r>
          <w:bookmarkEnd w:id="190"/>
          <w:r>
            <w:t xml:space="preserve"> </w:t>
          </w:r>
          <w:r w:rsidRPr="00524730">
            <w:rPr>
              <w:i/>
            </w:rPr>
            <w:t>Documentation of Google Gemini</w:t>
          </w:r>
          <w:r w:rsidRPr="00524730">
            <w:t>.</w:t>
          </w:r>
        </w:p>
        <w:p w14:paraId="151C76F3" w14:textId="77777777" w:rsidR="00524730" w:rsidRDefault="00524730" w:rsidP="00524730">
          <w:pPr>
            <w:pStyle w:val="CitaviBibliographyEntry"/>
          </w:pPr>
          <w:r>
            <w:t>[17]</w:t>
          </w:r>
          <w:r>
            <w:tab/>
          </w:r>
          <w:bookmarkStart w:id="191" w:name="_CTVL001a275086ded4a47528201c0757200421d"/>
          <w:r>
            <w:t xml:space="preserve">R. Sapkota, K. I. </w:t>
          </w:r>
          <w:proofErr w:type="spellStart"/>
          <w:r>
            <w:t>Roumeliotis</w:t>
          </w:r>
          <w:proofErr w:type="spellEnd"/>
          <w:r>
            <w:t xml:space="preserve">, and M. </w:t>
          </w:r>
          <w:proofErr w:type="spellStart"/>
          <w:r>
            <w:t>Karkee</w:t>
          </w:r>
          <w:proofErr w:type="spellEnd"/>
          <w:r>
            <w:t>,</w:t>
          </w:r>
          <w:bookmarkEnd w:id="191"/>
          <w:r>
            <w:t xml:space="preserve"> </w:t>
          </w:r>
          <w:r w:rsidRPr="00524730">
            <w:rPr>
              <w:i/>
            </w:rPr>
            <w:t xml:space="preserve">AI Agents vs. Agentic AI: A Conceptual Taxonomy, Applications and Challenges, </w:t>
          </w:r>
          <w:r w:rsidRPr="00524730">
            <w:t>May, 2025.</w:t>
          </w:r>
        </w:p>
        <w:p w14:paraId="418D53BC" w14:textId="77777777" w:rsidR="00524730" w:rsidRDefault="00524730" w:rsidP="00524730">
          <w:pPr>
            <w:pStyle w:val="CitaviBibliographyEntry"/>
          </w:pPr>
          <w:r>
            <w:t>[18]</w:t>
          </w:r>
          <w:r>
            <w:tab/>
          </w:r>
          <w:bookmarkStart w:id="192" w:name="_CTVL001d0f023911afb43ce9871167e3206deea"/>
          <w:r>
            <w:t xml:space="preserve">S. Hosseini and H. </w:t>
          </w:r>
          <w:proofErr w:type="spellStart"/>
          <w:r>
            <w:t>Seilani</w:t>
          </w:r>
          <w:proofErr w:type="spellEnd"/>
          <w:r>
            <w:t>, “The role of agentic AI in shaping a smart future: A systematic review,”</w:t>
          </w:r>
          <w:bookmarkEnd w:id="192"/>
          <w:r>
            <w:t xml:space="preserve"> </w:t>
          </w:r>
          <w:r w:rsidRPr="00524730">
            <w:rPr>
              <w:i/>
            </w:rPr>
            <w:t>Array</w:t>
          </w:r>
          <w:r w:rsidRPr="00524730">
            <w:t>, vol. 26, p. 100399, 2025.</w:t>
          </w:r>
        </w:p>
        <w:p w14:paraId="762E7C7F" w14:textId="77777777" w:rsidR="00524730" w:rsidRDefault="00524730" w:rsidP="00524730">
          <w:pPr>
            <w:pStyle w:val="CitaviBibliographyEntry"/>
          </w:pPr>
          <w:r>
            <w:t>[19]</w:t>
          </w:r>
          <w:r>
            <w:tab/>
          </w:r>
          <w:bookmarkStart w:id="193" w:name="_CTVL0018f7ae478c6c24f909d47fbdfb47b0dfc"/>
          <w:r>
            <w:t>N. Krishnan,</w:t>
          </w:r>
          <w:bookmarkEnd w:id="193"/>
          <w:r>
            <w:t xml:space="preserve"> </w:t>
          </w:r>
          <w:r w:rsidRPr="00524730">
            <w:rPr>
              <w:i/>
            </w:rPr>
            <w:t xml:space="preserve">AI Agents: Evolution, Architecture, and Real-World Applications, </w:t>
          </w:r>
          <w:r w:rsidRPr="00524730">
            <w:t>Mar, 2025.</w:t>
          </w:r>
        </w:p>
        <w:p w14:paraId="0415A840" w14:textId="77777777" w:rsidR="00524730" w:rsidRDefault="00524730" w:rsidP="00524730">
          <w:pPr>
            <w:pStyle w:val="CitaviBibliographyEntry"/>
          </w:pPr>
          <w:r>
            <w:t>[20]</w:t>
          </w:r>
          <w:r>
            <w:tab/>
          </w:r>
          <w:bookmarkStart w:id="194" w:name="_CTVL001eaac511accbc46e5a267c6850f06beea"/>
          <w:r>
            <w:t>K.-T. Tran, D. Dao, M.-D. Nguyen, Q.-V. Pham, B. O'Sullivan, and H. D. Nguyen,</w:t>
          </w:r>
          <w:bookmarkEnd w:id="194"/>
          <w:r>
            <w:t xml:space="preserve"> </w:t>
          </w:r>
          <w:r w:rsidRPr="00524730">
            <w:rPr>
              <w:i/>
            </w:rPr>
            <w:t xml:space="preserve">Multi-Agent Collaboration Mechanisms: A Survey of LLMs, </w:t>
          </w:r>
          <w:r w:rsidRPr="00524730">
            <w:t>Jan, 2025.</w:t>
          </w:r>
        </w:p>
        <w:p w14:paraId="2E539970" w14:textId="77777777" w:rsidR="00524730" w:rsidRDefault="00524730" w:rsidP="00524730">
          <w:pPr>
            <w:pStyle w:val="CitaviBibliographyEntry"/>
          </w:pPr>
          <w:r>
            <w:t>[21]</w:t>
          </w:r>
          <w:r>
            <w:tab/>
          </w:r>
          <w:bookmarkStart w:id="195" w:name="_CTVL0019bb6cefb2c3d465bb5e2c3110886649c"/>
          <w:r>
            <w:t>Crew AI,</w:t>
          </w:r>
          <w:bookmarkEnd w:id="195"/>
          <w:r>
            <w:t xml:space="preserve"> </w:t>
          </w:r>
          <w:r w:rsidRPr="00524730">
            <w:rPr>
              <w:i/>
            </w:rPr>
            <w:t>Documentation of Crew AI</w:t>
          </w:r>
          <w:r w:rsidRPr="00524730">
            <w:t>.</w:t>
          </w:r>
        </w:p>
        <w:p w14:paraId="35859D60" w14:textId="77777777" w:rsidR="00524730" w:rsidRDefault="00524730" w:rsidP="00524730">
          <w:pPr>
            <w:pStyle w:val="CitaviBibliographyEntry"/>
          </w:pPr>
          <w:r>
            <w:t>[22]</w:t>
          </w:r>
          <w:r>
            <w:tab/>
          </w:r>
          <w:bookmarkStart w:id="196" w:name="_CTVL0015fd675c6b9484f438e2f9517dfed9934"/>
          <w:r>
            <w:t>H. Yang, S. Yue, and Y. He,</w:t>
          </w:r>
          <w:bookmarkEnd w:id="196"/>
          <w:r>
            <w:t xml:space="preserve"> </w:t>
          </w:r>
          <w:r w:rsidRPr="00524730">
            <w:rPr>
              <w:i/>
            </w:rPr>
            <w:t xml:space="preserve">Auto-GPT for Online Decision Making: Benchmarks and Additional Opinions, </w:t>
          </w:r>
          <w:r w:rsidRPr="00524730">
            <w:t>Jun, 2023.</w:t>
          </w:r>
        </w:p>
        <w:p w14:paraId="4D82D457" w14:textId="77777777" w:rsidR="00524730" w:rsidRDefault="00524730" w:rsidP="00524730">
          <w:pPr>
            <w:pStyle w:val="CitaviBibliographyEntry"/>
          </w:pPr>
          <w:r>
            <w:t>[23]</w:t>
          </w:r>
          <w:r>
            <w:tab/>
          </w:r>
          <w:bookmarkStart w:id="197" w:name="_CTVL0019cda66b247d14471965566a5bc4dcd57"/>
          <w:r>
            <w:t>Q. Wu, G. Bansal, J. Zhang, Y. Wu, B. Li, and E. Zhu, et al.,</w:t>
          </w:r>
          <w:bookmarkEnd w:id="197"/>
          <w:r>
            <w:t xml:space="preserve"> </w:t>
          </w:r>
          <w:proofErr w:type="spellStart"/>
          <w:r w:rsidRPr="00524730">
            <w:rPr>
              <w:i/>
            </w:rPr>
            <w:t>AutoGen</w:t>
          </w:r>
          <w:proofErr w:type="spellEnd"/>
          <w:r w:rsidRPr="00524730">
            <w:rPr>
              <w:i/>
            </w:rPr>
            <w:t xml:space="preserve">: Enabling Next-Gen LLM Applications via Multi-Agent Conversation, </w:t>
          </w:r>
          <w:r w:rsidRPr="00524730">
            <w:t>Aug, 2023.</w:t>
          </w:r>
        </w:p>
        <w:p w14:paraId="77D5D5F4" w14:textId="77777777" w:rsidR="00524730" w:rsidRDefault="00524730" w:rsidP="00524730">
          <w:pPr>
            <w:pStyle w:val="CitaviBibliographyEntry"/>
          </w:pPr>
          <w:r>
            <w:t>[24]</w:t>
          </w:r>
          <w:r>
            <w:tab/>
          </w:r>
          <w:bookmarkStart w:id="198" w:name="_CTVL00162b9f54b822e47fe94b72d2f22d03bfe"/>
          <w:r>
            <w:t xml:space="preserve">F. Xu, Q. Hao, Z. </w:t>
          </w:r>
          <w:proofErr w:type="spellStart"/>
          <w:r>
            <w:t>Zong</w:t>
          </w:r>
          <w:proofErr w:type="spellEnd"/>
          <w:r>
            <w:t>, J. Wang, Y. Zhang, and J. Wang, et al.,</w:t>
          </w:r>
          <w:bookmarkEnd w:id="198"/>
          <w:r>
            <w:t xml:space="preserve"> </w:t>
          </w:r>
          <w:r w:rsidRPr="00524730">
            <w:rPr>
              <w:i/>
            </w:rPr>
            <w:t xml:space="preserve">Towards Large Reasoning Models: A Survey of Reinforced Reasoning with Large Language Models, </w:t>
          </w:r>
          <w:r w:rsidRPr="00524730">
            <w:t>Jan, 2025.</w:t>
          </w:r>
        </w:p>
        <w:p w14:paraId="6BABADDF" w14:textId="77777777" w:rsidR="00524730" w:rsidRDefault="00524730" w:rsidP="00524730">
          <w:pPr>
            <w:pStyle w:val="CitaviBibliographyEntry"/>
          </w:pPr>
          <w:r>
            <w:t>[25]</w:t>
          </w:r>
          <w:r>
            <w:tab/>
          </w:r>
          <w:bookmarkStart w:id="199" w:name="_CTVL00112806ff5fc354a52b7fdceb2653937f3"/>
          <w:r>
            <w:t xml:space="preserve">J. Wei, X. Wang, D. Schuurmans, M. </w:t>
          </w:r>
          <w:proofErr w:type="spellStart"/>
          <w:r>
            <w:t>Bosma</w:t>
          </w:r>
          <w:proofErr w:type="spellEnd"/>
          <w:r>
            <w:t xml:space="preserve">, B. </w:t>
          </w:r>
          <w:proofErr w:type="spellStart"/>
          <w:r>
            <w:t>Ichter</w:t>
          </w:r>
          <w:proofErr w:type="spellEnd"/>
          <w:r>
            <w:t>, and F. Xia, et al.,</w:t>
          </w:r>
          <w:bookmarkEnd w:id="199"/>
          <w:r>
            <w:t xml:space="preserve"> </w:t>
          </w:r>
          <w:r w:rsidRPr="00524730">
            <w:rPr>
              <w:i/>
            </w:rPr>
            <w:t xml:space="preserve">Chain-of-Thought Prompting Elicits Reasoning in Large Language Models, </w:t>
          </w:r>
          <w:r w:rsidRPr="00524730">
            <w:t>Jan, 2022.</w:t>
          </w:r>
        </w:p>
        <w:p w14:paraId="2AD4F7ED" w14:textId="77777777" w:rsidR="00524730" w:rsidRDefault="00524730" w:rsidP="00524730">
          <w:pPr>
            <w:pStyle w:val="CitaviBibliographyEntry"/>
          </w:pPr>
          <w:r>
            <w:lastRenderedPageBreak/>
            <w:t>[26]</w:t>
          </w:r>
          <w:r>
            <w:tab/>
          </w:r>
          <w:bookmarkStart w:id="200" w:name="_CTVL00148084127e62145b582e41f8c0c4f0d22"/>
          <w:r>
            <w:t xml:space="preserve">S. Yao, J. Zhao, D. Yu, Du Nan, I. </w:t>
          </w:r>
          <w:proofErr w:type="spellStart"/>
          <w:r>
            <w:t>Shafran</w:t>
          </w:r>
          <w:proofErr w:type="spellEnd"/>
          <w:r>
            <w:t>, and K. Narasimhan, et al.,</w:t>
          </w:r>
          <w:bookmarkEnd w:id="200"/>
          <w:r>
            <w:t xml:space="preserve"> </w:t>
          </w:r>
          <w:proofErr w:type="spellStart"/>
          <w:r w:rsidRPr="00524730">
            <w:rPr>
              <w:i/>
            </w:rPr>
            <w:t>ReAct</w:t>
          </w:r>
          <w:proofErr w:type="spellEnd"/>
          <w:r w:rsidRPr="00524730">
            <w:rPr>
              <w:i/>
            </w:rPr>
            <w:t xml:space="preserve">: Synergizing Reasoning and Acting in Language Models, </w:t>
          </w:r>
          <w:r w:rsidRPr="00524730">
            <w:t>Oct, 2022.</w:t>
          </w:r>
        </w:p>
        <w:p w14:paraId="16D295F3" w14:textId="77777777" w:rsidR="00524730" w:rsidRDefault="00524730" w:rsidP="00524730">
          <w:pPr>
            <w:pStyle w:val="CitaviBibliographyEntry"/>
          </w:pPr>
          <w:r>
            <w:t>[27]</w:t>
          </w:r>
          <w:r>
            <w:tab/>
          </w:r>
          <w:bookmarkStart w:id="201" w:name="_CTVL0014b457a4a4aa8426dbba4ec2283ba9f0c"/>
          <w:r>
            <w:t xml:space="preserve">W. Ma, J. He, C. Snell, T. Griggs, S. Min, and M. </w:t>
          </w:r>
          <w:proofErr w:type="spellStart"/>
          <w:r>
            <w:t>Zaharia</w:t>
          </w:r>
          <w:proofErr w:type="spellEnd"/>
          <w:r>
            <w:t>,</w:t>
          </w:r>
          <w:bookmarkEnd w:id="201"/>
          <w:r>
            <w:t xml:space="preserve"> </w:t>
          </w:r>
          <w:r w:rsidRPr="00524730">
            <w:rPr>
              <w:i/>
            </w:rPr>
            <w:t xml:space="preserve">Reasoning Models Can Be Effective Without Thinking, </w:t>
          </w:r>
          <w:r w:rsidRPr="00524730">
            <w:t>Apr, 2025.</w:t>
          </w:r>
        </w:p>
        <w:p w14:paraId="049A6100" w14:textId="77777777" w:rsidR="00524730" w:rsidRDefault="00524730" w:rsidP="00524730">
          <w:pPr>
            <w:pStyle w:val="CitaviBibliographyEntry"/>
          </w:pPr>
          <w:r>
            <w:t>[28]</w:t>
          </w:r>
          <w:r>
            <w:tab/>
          </w:r>
          <w:bookmarkStart w:id="202" w:name="_CTVL001b445888c07c44511aa0cf6e7987d87cc"/>
          <w:r>
            <w:t>Y. Chen, Y. Li, and J. Yang, “The design of prompts driven by Chain of Thought in multicultural teaching,” in</w:t>
          </w:r>
          <w:bookmarkEnd w:id="202"/>
          <w:r>
            <w:t xml:space="preserve"> </w:t>
          </w:r>
          <w:r w:rsidRPr="00524730">
            <w:rPr>
              <w:i/>
            </w:rPr>
            <w:t xml:space="preserve">2024 IEEE 17th International Conference on Signal Processing (ICSP): </w:t>
          </w:r>
          <w:r w:rsidRPr="00524730">
            <w:t>IEEE, 2024, pp. 258–262.</w:t>
          </w:r>
        </w:p>
        <w:p w14:paraId="23930D24" w14:textId="77777777" w:rsidR="00524730" w:rsidRDefault="00524730" w:rsidP="00524730">
          <w:pPr>
            <w:pStyle w:val="CitaviBibliographyEntry"/>
          </w:pPr>
          <w:r>
            <w:t>[29]</w:t>
          </w:r>
          <w:r>
            <w:tab/>
          </w:r>
          <w:bookmarkStart w:id="203" w:name="_CTVL001b1ba096ddcb245a8aace45515bc71d79"/>
          <w:r>
            <w:t xml:space="preserve">P. </w:t>
          </w:r>
          <w:proofErr w:type="spellStart"/>
          <w:r>
            <w:t>Keshari</w:t>
          </w:r>
          <w:proofErr w:type="spellEnd"/>
          <w:r>
            <w:t xml:space="preserve">, P. Maurya, P. Kumar, and A. </w:t>
          </w:r>
          <w:proofErr w:type="spellStart"/>
          <w:r>
            <w:t>Katiyar</w:t>
          </w:r>
          <w:proofErr w:type="spellEnd"/>
          <w:r>
            <w:t>, “Web Development Using ReactJS,” in</w:t>
          </w:r>
          <w:bookmarkEnd w:id="203"/>
          <w:r>
            <w:t xml:space="preserve"> </w:t>
          </w:r>
          <w:r w:rsidRPr="00524730">
            <w:rPr>
              <w:i/>
            </w:rPr>
            <w:t xml:space="preserve">2023 5th International Conference on Advances in Computing, Communication Control and Networking (ICAC3N): </w:t>
          </w:r>
          <w:r w:rsidRPr="00524730">
            <w:t>IEEE, 2023, pp. 1571–1575.</w:t>
          </w:r>
        </w:p>
        <w:p w14:paraId="760FFB37" w14:textId="77777777" w:rsidR="00524730" w:rsidRDefault="00524730" w:rsidP="00524730">
          <w:pPr>
            <w:pStyle w:val="CitaviBibliographyEntry"/>
          </w:pPr>
          <w:r>
            <w:t>[30]</w:t>
          </w:r>
          <w:r>
            <w:tab/>
          </w:r>
          <w:bookmarkStart w:id="204" w:name="_CTVL0017eb61644ce6b4c27950c142eb7acef8e"/>
          <w:r>
            <w:t xml:space="preserve">F. L. Soares, T. A. </w:t>
          </w:r>
          <w:proofErr w:type="spellStart"/>
          <w:r>
            <w:t>Falcão</w:t>
          </w:r>
          <w:proofErr w:type="spellEnd"/>
          <w:r>
            <w:t>, T. B. F. Souza, J. S. Queiroz, P. M. Furtado, and J. L. R. Neto, et al., “A React Style Guide Library for MUI Web Apps,” in</w:t>
          </w:r>
          <w:bookmarkEnd w:id="204"/>
          <w:r>
            <w:t xml:space="preserve"> </w:t>
          </w:r>
          <w:r w:rsidRPr="00524730">
            <w:rPr>
              <w:i/>
            </w:rPr>
            <w:t>2023 9th International HCI and UX Conference in Indonesia (</w:t>
          </w:r>
          <w:proofErr w:type="spellStart"/>
          <w:r w:rsidRPr="00524730">
            <w:rPr>
              <w:i/>
            </w:rPr>
            <w:t>CHIuXiD</w:t>
          </w:r>
          <w:proofErr w:type="spellEnd"/>
          <w:r w:rsidRPr="00524730">
            <w:rPr>
              <w:i/>
            </w:rPr>
            <w:t xml:space="preserve">): </w:t>
          </w:r>
          <w:r w:rsidRPr="00524730">
            <w:t>IEEE, 2023, pp. 77–82.</w:t>
          </w:r>
        </w:p>
        <w:p w14:paraId="35B2EA26" w14:textId="1E2C19A0" w:rsidR="00EC265D" w:rsidRPr="00676B2C" w:rsidRDefault="00524730" w:rsidP="00524730">
          <w:pPr>
            <w:pStyle w:val="CitaviBibliographyEntry"/>
          </w:pPr>
          <w:r>
            <w:t>[31]</w:t>
          </w:r>
          <w:r>
            <w:tab/>
          </w:r>
          <w:bookmarkStart w:id="205" w:name="_CTVL0014682940ff1f1491bba9ce9c3a5e964af"/>
          <w:proofErr w:type="spellStart"/>
          <w:r>
            <w:t>FastAPI</w:t>
          </w:r>
          <w:proofErr w:type="spellEnd"/>
          <w:r>
            <w:t>,</w:t>
          </w:r>
          <w:bookmarkEnd w:id="205"/>
          <w:r>
            <w:t xml:space="preserve"> </w:t>
          </w:r>
          <w:r w:rsidRPr="00524730">
            <w:rPr>
              <w:i/>
            </w:rPr>
            <w:t xml:space="preserve">Documentation of </w:t>
          </w:r>
          <w:proofErr w:type="spellStart"/>
          <w:r w:rsidRPr="00524730">
            <w:rPr>
              <w:i/>
            </w:rPr>
            <w:t>FastAPI</w:t>
          </w:r>
          <w:proofErr w:type="spellEnd"/>
          <w:r w:rsidRPr="00524730">
            <w:t>.</w:t>
          </w:r>
          <w:r w:rsidR="00EC265D" w:rsidRPr="00676B2C">
            <w:fldChar w:fldCharType="end"/>
          </w:r>
        </w:p>
      </w:sdtContent>
    </w:sdt>
    <w:p w14:paraId="2BCD90A4" w14:textId="77777777" w:rsidR="00EC265D" w:rsidRPr="00676B2C" w:rsidRDefault="00EC265D" w:rsidP="00EC265D"/>
    <w:p w14:paraId="2BF8D7F3" w14:textId="77777777" w:rsidR="000A0644" w:rsidRPr="00676B2C" w:rsidRDefault="000A0644"/>
    <w:p w14:paraId="0481571A" w14:textId="39CA34FD" w:rsidR="000A0644" w:rsidRPr="00676B2C" w:rsidRDefault="00F36322">
      <w:pPr>
        <w:pStyle w:val="Heading1"/>
        <w:numPr>
          <w:ilvl w:val="0"/>
          <w:numId w:val="0"/>
        </w:numPr>
        <w:rPr>
          <w:lang w:val="en-US"/>
        </w:rPr>
      </w:pPr>
      <w:bookmarkStart w:id="206" w:name="_Toc391366636"/>
      <w:bookmarkStart w:id="207" w:name="_Toc391366513"/>
      <w:bookmarkStart w:id="208" w:name="_Toc391366422"/>
      <w:bookmarkStart w:id="209" w:name="_Toc391366298"/>
      <w:bookmarkStart w:id="210" w:name="_Toc206942890"/>
      <w:r w:rsidRPr="00676B2C">
        <w:rPr>
          <w:lang w:val="en-US"/>
        </w:rPr>
        <w:lastRenderedPageBreak/>
        <w:t>Index of Tables</w:t>
      </w:r>
      <w:bookmarkEnd w:id="206"/>
      <w:bookmarkEnd w:id="207"/>
      <w:bookmarkEnd w:id="208"/>
      <w:bookmarkEnd w:id="209"/>
      <w:bookmarkEnd w:id="210"/>
    </w:p>
    <w:p w14:paraId="1677451C" w14:textId="57167161" w:rsidR="006E4213" w:rsidRDefault="006E4213">
      <w:pPr>
        <w:pStyle w:val="TableofFigures"/>
        <w:tabs>
          <w:tab w:val="right" w:leader="dot" w:pos="8210"/>
        </w:tabs>
        <w:rPr>
          <w:rFonts w:asciiTheme="minorHAnsi" w:eastAsiaTheme="minorEastAsia" w:hAnsiTheme="minorHAnsi" w:cstheme="minorBidi"/>
          <w:noProof/>
          <w:sz w:val="22"/>
          <w:lang w:val="en-US" w:eastAsia="en-US"/>
        </w:rPr>
      </w:pPr>
      <w:r>
        <w:rPr>
          <w:szCs w:val="24"/>
          <w:lang w:val="en-US"/>
        </w:rPr>
        <w:fldChar w:fldCharType="begin"/>
      </w:r>
      <w:r>
        <w:rPr>
          <w:szCs w:val="24"/>
          <w:lang w:val="en-US"/>
        </w:rPr>
        <w:instrText xml:space="preserve"> TOC \h \z \c "Table" </w:instrText>
      </w:r>
      <w:r>
        <w:rPr>
          <w:szCs w:val="24"/>
          <w:lang w:val="en-US"/>
        </w:rPr>
        <w:fldChar w:fldCharType="separate"/>
      </w:r>
      <w:hyperlink w:anchor="_Toc206943181" w:history="1">
        <w:r w:rsidRPr="00F41388">
          <w:rPr>
            <w:rStyle w:val="Hyperlink"/>
            <w:noProof/>
          </w:rPr>
          <w:t>Table 2</w:t>
        </w:r>
        <w:r w:rsidRPr="00F41388">
          <w:rPr>
            <w:rStyle w:val="Hyperlink"/>
            <w:noProof/>
          </w:rPr>
          <w:noBreakHyphen/>
          <w:t>1: Comparison of different AI Agent Frameworks</w:t>
        </w:r>
        <w:r>
          <w:rPr>
            <w:noProof/>
            <w:webHidden/>
          </w:rPr>
          <w:tab/>
        </w:r>
        <w:r>
          <w:rPr>
            <w:noProof/>
            <w:webHidden/>
          </w:rPr>
          <w:fldChar w:fldCharType="begin"/>
        </w:r>
        <w:r>
          <w:rPr>
            <w:noProof/>
            <w:webHidden/>
          </w:rPr>
          <w:instrText xml:space="preserve"> PAGEREF _Toc206943181 \h </w:instrText>
        </w:r>
        <w:r>
          <w:rPr>
            <w:noProof/>
            <w:webHidden/>
          </w:rPr>
        </w:r>
        <w:r>
          <w:rPr>
            <w:noProof/>
            <w:webHidden/>
          </w:rPr>
          <w:fldChar w:fldCharType="separate"/>
        </w:r>
        <w:r w:rsidR="00D16F8B">
          <w:rPr>
            <w:noProof/>
            <w:webHidden/>
          </w:rPr>
          <w:t>2</w:t>
        </w:r>
        <w:r>
          <w:rPr>
            <w:noProof/>
            <w:webHidden/>
          </w:rPr>
          <w:fldChar w:fldCharType="end"/>
        </w:r>
      </w:hyperlink>
    </w:p>
    <w:p w14:paraId="78A30541" w14:textId="448A0EE8" w:rsidR="006E4213" w:rsidRDefault="00C3220A">
      <w:pPr>
        <w:pStyle w:val="TableofFigures"/>
        <w:tabs>
          <w:tab w:val="right" w:leader="dot" w:pos="8210"/>
        </w:tabs>
        <w:rPr>
          <w:rFonts w:asciiTheme="minorHAnsi" w:eastAsiaTheme="minorEastAsia" w:hAnsiTheme="minorHAnsi" w:cstheme="minorBidi"/>
          <w:noProof/>
          <w:sz w:val="22"/>
          <w:lang w:val="en-US" w:eastAsia="en-US"/>
        </w:rPr>
      </w:pPr>
      <w:hyperlink w:anchor="_Toc206943182" w:history="1">
        <w:r w:rsidR="006E4213" w:rsidRPr="00F41388">
          <w:rPr>
            <w:rStyle w:val="Hyperlink"/>
            <w:noProof/>
          </w:rPr>
          <w:t>Table 3</w:t>
        </w:r>
        <w:r w:rsidR="006E4213" w:rsidRPr="00F41388">
          <w:rPr>
            <w:rStyle w:val="Hyperlink"/>
            <w:noProof/>
          </w:rPr>
          <w:noBreakHyphen/>
          <w:t>1: API Summary Table</w:t>
        </w:r>
        <w:r w:rsidR="006E4213">
          <w:rPr>
            <w:noProof/>
            <w:webHidden/>
          </w:rPr>
          <w:tab/>
        </w:r>
        <w:r w:rsidR="006E4213">
          <w:rPr>
            <w:noProof/>
            <w:webHidden/>
          </w:rPr>
          <w:fldChar w:fldCharType="begin"/>
        </w:r>
        <w:r w:rsidR="006E4213">
          <w:rPr>
            <w:noProof/>
            <w:webHidden/>
          </w:rPr>
          <w:instrText xml:space="preserve"> PAGEREF _Toc206943182 \h </w:instrText>
        </w:r>
        <w:r w:rsidR="006E4213">
          <w:rPr>
            <w:noProof/>
            <w:webHidden/>
          </w:rPr>
        </w:r>
        <w:r w:rsidR="006E4213">
          <w:rPr>
            <w:noProof/>
            <w:webHidden/>
          </w:rPr>
          <w:fldChar w:fldCharType="separate"/>
        </w:r>
        <w:r w:rsidR="00D16F8B">
          <w:rPr>
            <w:noProof/>
            <w:webHidden/>
          </w:rPr>
          <w:t>2</w:t>
        </w:r>
        <w:r w:rsidR="006E4213">
          <w:rPr>
            <w:noProof/>
            <w:webHidden/>
          </w:rPr>
          <w:fldChar w:fldCharType="end"/>
        </w:r>
      </w:hyperlink>
    </w:p>
    <w:p w14:paraId="58C3C373" w14:textId="3D85BD82" w:rsidR="001439CD" w:rsidRDefault="006E4213">
      <w:pPr>
        <w:rPr>
          <w:szCs w:val="24"/>
          <w:lang w:val="en-US"/>
        </w:rPr>
      </w:pPr>
      <w:r>
        <w:rPr>
          <w:szCs w:val="24"/>
          <w:lang w:val="en-US"/>
        </w:rPr>
        <w:fldChar w:fldCharType="end"/>
      </w:r>
    </w:p>
    <w:p w14:paraId="4EC3E710" w14:textId="77777777" w:rsidR="001439CD" w:rsidRDefault="001439CD">
      <w:pPr>
        <w:spacing w:after="0" w:line="240" w:lineRule="auto"/>
        <w:jc w:val="left"/>
        <w:rPr>
          <w:szCs w:val="24"/>
          <w:lang w:val="en-US"/>
        </w:rPr>
      </w:pPr>
      <w:r>
        <w:rPr>
          <w:szCs w:val="24"/>
          <w:lang w:val="en-US"/>
        </w:rPr>
        <w:br w:type="page"/>
      </w:r>
    </w:p>
    <w:p w14:paraId="7D2A9AEA" w14:textId="5B31CC16" w:rsidR="001439CD" w:rsidRDefault="001439CD" w:rsidP="001439CD">
      <w:pPr>
        <w:pStyle w:val="Heading1"/>
        <w:numPr>
          <w:ilvl w:val="0"/>
          <w:numId w:val="0"/>
        </w:numPr>
        <w:rPr>
          <w:lang w:val="en-US"/>
        </w:rPr>
      </w:pPr>
      <w:r w:rsidRPr="00676B2C">
        <w:rPr>
          <w:lang w:val="en-US"/>
        </w:rPr>
        <w:lastRenderedPageBreak/>
        <w:t xml:space="preserve">Index of </w:t>
      </w:r>
      <w:r>
        <w:rPr>
          <w:lang w:val="en-US"/>
        </w:rPr>
        <w:t>Figures</w:t>
      </w:r>
    </w:p>
    <w:p w14:paraId="234FFCD3" w14:textId="0A6B1A88" w:rsidR="001439CD" w:rsidRDefault="001439CD">
      <w:pPr>
        <w:pStyle w:val="TableofFigures"/>
        <w:tabs>
          <w:tab w:val="right" w:leader="dot" w:pos="8210"/>
        </w:tabs>
        <w:rPr>
          <w:rFonts w:asciiTheme="minorHAnsi" w:eastAsiaTheme="minorEastAsia" w:hAnsiTheme="minorHAnsi" w:cstheme="minorBidi"/>
          <w:noProof/>
          <w:sz w:val="22"/>
          <w:lang w:val="en-US" w:eastAsia="en-US"/>
        </w:rPr>
      </w:pPr>
      <w:r>
        <w:rPr>
          <w:lang w:val="en-US"/>
        </w:rPr>
        <w:fldChar w:fldCharType="begin"/>
      </w:r>
      <w:r>
        <w:rPr>
          <w:lang w:val="en-US"/>
        </w:rPr>
        <w:instrText xml:space="preserve"> TOC \h \z \c "Figure" </w:instrText>
      </w:r>
      <w:r>
        <w:rPr>
          <w:lang w:val="en-US"/>
        </w:rPr>
        <w:fldChar w:fldCharType="separate"/>
      </w:r>
      <w:hyperlink w:anchor="_Toc207743487" w:history="1">
        <w:r w:rsidRPr="00585C09">
          <w:rPr>
            <w:rStyle w:val="Hyperlink"/>
            <w:b/>
            <w:bCs/>
            <w:noProof/>
          </w:rPr>
          <w:t>Figure 1.1: Research M</w:t>
        </w:r>
        <w:r w:rsidRPr="00585C09">
          <w:rPr>
            <w:rStyle w:val="Hyperlink"/>
            <w:b/>
            <w:bCs/>
            <w:noProof/>
          </w:rPr>
          <w:t>e</w:t>
        </w:r>
        <w:r w:rsidRPr="00585C09">
          <w:rPr>
            <w:rStyle w:val="Hyperlink"/>
            <w:b/>
            <w:bCs/>
            <w:noProof/>
          </w:rPr>
          <w:t>thodology</w:t>
        </w:r>
        <w:r>
          <w:rPr>
            <w:noProof/>
            <w:webHidden/>
          </w:rPr>
          <w:tab/>
        </w:r>
        <w:r>
          <w:rPr>
            <w:noProof/>
            <w:webHidden/>
          </w:rPr>
          <w:fldChar w:fldCharType="begin"/>
        </w:r>
        <w:r>
          <w:rPr>
            <w:noProof/>
            <w:webHidden/>
          </w:rPr>
          <w:instrText xml:space="preserve"> PAGEREF _Toc207743487 \h </w:instrText>
        </w:r>
        <w:r>
          <w:rPr>
            <w:noProof/>
            <w:webHidden/>
          </w:rPr>
        </w:r>
        <w:r>
          <w:rPr>
            <w:noProof/>
            <w:webHidden/>
          </w:rPr>
          <w:fldChar w:fldCharType="separate"/>
        </w:r>
        <w:r>
          <w:rPr>
            <w:noProof/>
            <w:webHidden/>
          </w:rPr>
          <w:t>13</w:t>
        </w:r>
        <w:r>
          <w:rPr>
            <w:noProof/>
            <w:webHidden/>
          </w:rPr>
          <w:fldChar w:fldCharType="end"/>
        </w:r>
      </w:hyperlink>
    </w:p>
    <w:p w14:paraId="4EA2F1D5" w14:textId="6BEFC4A6" w:rsidR="001439CD" w:rsidRDefault="001439CD">
      <w:pPr>
        <w:pStyle w:val="TableofFigures"/>
        <w:tabs>
          <w:tab w:val="right" w:leader="dot" w:pos="8210"/>
        </w:tabs>
        <w:rPr>
          <w:rFonts w:asciiTheme="minorHAnsi" w:eastAsiaTheme="minorEastAsia" w:hAnsiTheme="minorHAnsi" w:cstheme="minorBidi"/>
          <w:noProof/>
          <w:sz w:val="22"/>
          <w:lang w:val="en-US" w:eastAsia="en-US"/>
        </w:rPr>
      </w:pPr>
      <w:hyperlink w:anchor="_Toc207743488" w:history="1">
        <w:r w:rsidRPr="00585C09">
          <w:rPr>
            <w:rStyle w:val="Hyperlink"/>
            <w:noProof/>
          </w:rPr>
          <w:t>Figure 3.1: High Level Architecture Diagram</w:t>
        </w:r>
        <w:r>
          <w:rPr>
            <w:noProof/>
            <w:webHidden/>
          </w:rPr>
          <w:tab/>
        </w:r>
        <w:r>
          <w:rPr>
            <w:noProof/>
            <w:webHidden/>
          </w:rPr>
          <w:fldChar w:fldCharType="begin"/>
        </w:r>
        <w:r>
          <w:rPr>
            <w:noProof/>
            <w:webHidden/>
          </w:rPr>
          <w:instrText xml:space="preserve"> PAGEREF _Toc207743488 \h </w:instrText>
        </w:r>
        <w:r>
          <w:rPr>
            <w:noProof/>
            <w:webHidden/>
          </w:rPr>
        </w:r>
        <w:r>
          <w:rPr>
            <w:noProof/>
            <w:webHidden/>
          </w:rPr>
          <w:fldChar w:fldCharType="separate"/>
        </w:r>
        <w:r>
          <w:rPr>
            <w:noProof/>
            <w:webHidden/>
          </w:rPr>
          <w:t>40</w:t>
        </w:r>
        <w:r>
          <w:rPr>
            <w:noProof/>
            <w:webHidden/>
          </w:rPr>
          <w:fldChar w:fldCharType="end"/>
        </w:r>
      </w:hyperlink>
    </w:p>
    <w:p w14:paraId="5C2467A5" w14:textId="69485C08" w:rsidR="001439CD" w:rsidRDefault="001439CD">
      <w:pPr>
        <w:pStyle w:val="TableofFigures"/>
        <w:tabs>
          <w:tab w:val="right" w:leader="dot" w:pos="8210"/>
        </w:tabs>
        <w:rPr>
          <w:rFonts w:asciiTheme="minorHAnsi" w:eastAsiaTheme="minorEastAsia" w:hAnsiTheme="minorHAnsi" w:cstheme="minorBidi"/>
          <w:noProof/>
          <w:sz w:val="22"/>
          <w:lang w:val="en-US" w:eastAsia="en-US"/>
        </w:rPr>
      </w:pPr>
      <w:hyperlink w:anchor="_Toc207743489" w:history="1">
        <w:r w:rsidRPr="00585C09">
          <w:rPr>
            <w:rStyle w:val="Hyperlink"/>
            <w:noProof/>
          </w:rPr>
          <w:t>Figure 3.2: Project Overview Section</w:t>
        </w:r>
        <w:r>
          <w:rPr>
            <w:noProof/>
            <w:webHidden/>
          </w:rPr>
          <w:tab/>
        </w:r>
        <w:r>
          <w:rPr>
            <w:noProof/>
            <w:webHidden/>
          </w:rPr>
          <w:fldChar w:fldCharType="begin"/>
        </w:r>
        <w:r>
          <w:rPr>
            <w:noProof/>
            <w:webHidden/>
          </w:rPr>
          <w:instrText xml:space="preserve"> PAGEREF _Toc207743489 \h </w:instrText>
        </w:r>
        <w:r>
          <w:rPr>
            <w:noProof/>
            <w:webHidden/>
          </w:rPr>
        </w:r>
        <w:r>
          <w:rPr>
            <w:noProof/>
            <w:webHidden/>
          </w:rPr>
          <w:fldChar w:fldCharType="separate"/>
        </w:r>
        <w:r>
          <w:rPr>
            <w:noProof/>
            <w:webHidden/>
          </w:rPr>
          <w:t>45</w:t>
        </w:r>
        <w:r>
          <w:rPr>
            <w:noProof/>
            <w:webHidden/>
          </w:rPr>
          <w:fldChar w:fldCharType="end"/>
        </w:r>
      </w:hyperlink>
    </w:p>
    <w:p w14:paraId="7BA91B06" w14:textId="13849C37" w:rsidR="001439CD" w:rsidRDefault="001439CD">
      <w:pPr>
        <w:pStyle w:val="TableofFigures"/>
        <w:tabs>
          <w:tab w:val="right" w:leader="dot" w:pos="8210"/>
        </w:tabs>
        <w:rPr>
          <w:rFonts w:asciiTheme="minorHAnsi" w:eastAsiaTheme="minorEastAsia" w:hAnsiTheme="minorHAnsi" w:cstheme="minorBidi"/>
          <w:noProof/>
          <w:sz w:val="22"/>
          <w:lang w:val="en-US" w:eastAsia="en-US"/>
        </w:rPr>
      </w:pPr>
      <w:hyperlink w:anchor="_Toc207743490" w:history="1">
        <w:r w:rsidRPr="00585C09">
          <w:rPr>
            <w:rStyle w:val="Hyperlink"/>
            <w:noProof/>
          </w:rPr>
          <w:t>Figure 3.3: Timeline &amp; Resources Section</w:t>
        </w:r>
        <w:r>
          <w:rPr>
            <w:noProof/>
            <w:webHidden/>
          </w:rPr>
          <w:tab/>
        </w:r>
        <w:r>
          <w:rPr>
            <w:noProof/>
            <w:webHidden/>
          </w:rPr>
          <w:fldChar w:fldCharType="begin"/>
        </w:r>
        <w:r>
          <w:rPr>
            <w:noProof/>
            <w:webHidden/>
          </w:rPr>
          <w:instrText xml:space="preserve"> PAGEREF _Toc207743490 \h </w:instrText>
        </w:r>
        <w:r>
          <w:rPr>
            <w:noProof/>
            <w:webHidden/>
          </w:rPr>
        </w:r>
        <w:r>
          <w:rPr>
            <w:noProof/>
            <w:webHidden/>
          </w:rPr>
          <w:fldChar w:fldCharType="separate"/>
        </w:r>
        <w:r>
          <w:rPr>
            <w:noProof/>
            <w:webHidden/>
          </w:rPr>
          <w:t>46</w:t>
        </w:r>
        <w:r>
          <w:rPr>
            <w:noProof/>
            <w:webHidden/>
          </w:rPr>
          <w:fldChar w:fldCharType="end"/>
        </w:r>
      </w:hyperlink>
    </w:p>
    <w:p w14:paraId="217EBF93" w14:textId="53539578" w:rsidR="001439CD" w:rsidRDefault="001439CD">
      <w:pPr>
        <w:pStyle w:val="TableofFigures"/>
        <w:tabs>
          <w:tab w:val="right" w:leader="dot" w:pos="8210"/>
        </w:tabs>
        <w:rPr>
          <w:rFonts w:asciiTheme="minorHAnsi" w:eastAsiaTheme="minorEastAsia" w:hAnsiTheme="minorHAnsi" w:cstheme="minorBidi"/>
          <w:noProof/>
          <w:sz w:val="22"/>
          <w:lang w:val="en-US" w:eastAsia="en-US"/>
        </w:rPr>
      </w:pPr>
      <w:hyperlink w:anchor="_Toc207743491" w:history="1">
        <w:r w:rsidRPr="00585C09">
          <w:rPr>
            <w:rStyle w:val="Hyperlink"/>
            <w:noProof/>
          </w:rPr>
          <w:t>Figure 3.4: Technology Stack Section</w:t>
        </w:r>
        <w:r>
          <w:rPr>
            <w:noProof/>
            <w:webHidden/>
          </w:rPr>
          <w:tab/>
        </w:r>
        <w:r>
          <w:rPr>
            <w:noProof/>
            <w:webHidden/>
          </w:rPr>
          <w:fldChar w:fldCharType="begin"/>
        </w:r>
        <w:r>
          <w:rPr>
            <w:noProof/>
            <w:webHidden/>
          </w:rPr>
          <w:instrText xml:space="preserve"> PAGEREF _Toc207743491 \h </w:instrText>
        </w:r>
        <w:r>
          <w:rPr>
            <w:noProof/>
            <w:webHidden/>
          </w:rPr>
        </w:r>
        <w:r>
          <w:rPr>
            <w:noProof/>
            <w:webHidden/>
          </w:rPr>
          <w:fldChar w:fldCharType="separate"/>
        </w:r>
        <w:r>
          <w:rPr>
            <w:noProof/>
            <w:webHidden/>
          </w:rPr>
          <w:t>48</w:t>
        </w:r>
        <w:r>
          <w:rPr>
            <w:noProof/>
            <w:webHidden/>
          </w:rPr>
          <w:fldChar w:fldCharType="end"/>
        </w:r>
      </w:hyperlink>
    </w:p>
    <w:p w14:paraId="168830C3" w14:textId="1D7B45BA" w:rsidR="001439CD" w:rsidRDefault="001439CD">
      <w:pPr>
        <w:pStyle w:val="TableofFigures"/>
        <w:tabs>
          <w:tab w:val="right" w:leader="dot" w:pos="8210"/>
        </w:tabs>
        <w:rPr>
          <w:rFonts w:asciiTheme="minorHAnsi" w:eastAsiaTheme="minorEastAsia" w:hAnsiTheme="minorHAnsi" w:cstheme="minorBidi"/>
          <w:noProof/>
          <w:sz w:val="22"/>
          <w:lang w:val="en-US" w:eastAsia="en-US"/>
        </w:rPr>
      </w:pPr>
      <w:hyperlink w:anchor="_Toc207743492" w:history="1">
        <w:r w:rsidRPr="00585C09">
          <w:rPr>
            <w:rStyle w:val="Hyperlink"/>
            <w:noProof/>
          </w:rPr>
          <w:t>Figure 3.5: Input Normalization Flow</w:t>
        </w:r>
        <w:r>
          <w:rPr>
            <w:noProof/>
            <w:webHidden/>
          </w:rPr>
          <w:tab/>
        </w:r>
        <w:r>
          <w:rPr>
            <w:noProof/>
            <w:webHidden/>
          </w:rPr>
          <w:fldChar w:fldCharType="begin"/>
        </w:r>
        <w:r>
          <w:rPr>
            <w:noProof/>
            <w:webHidden/>
          </w:rPr>
          <w:instrText xml:space="preserve"> PAGEREF _Toc207743492 \h </w:instrText>
        </w:r>
        <w:r>
          <w:rPr>
            <w:noProof/>
            <w:webHidden/>
          </w:rPr>
        </w:r>
        <w:r>
          <w:rPr>
            <w:noProof/>
            <w:webHidden/>
          </w:rPr>
          <w:fldChar w:fldCharType="separate"/>
        </w:r>
        <w:r>
          <w:rPr>
            <w:noProof/>
            <w:webHidden/>
          </w:rPr>
          <w:t>52</w:t>
        </w:r>
        <w:r>
          <w:rPr>
            <w:noProof/>
            <w:webHidden/>
          </w:rPr>
          <w:fldChar w:fldCharType="end"/>
        </w:r>
      </w:hyperlink>
    </w:p>
    <w:p w14:paraId="01C371D3" w14:textId="72816F99" w:rsidR="001439CD" w:rsidRDefault="001439CD">
      <w:pPr>
        <w:pStyle w:val="TableofFigures"/>
        <w:tabs>
          <w:tab w:val="right" w:leader="dot" w:pos="8210"/>
        </w:tabs>
        <w:rPr>
          <w:rFonts w:asciiTheme="minorHAnsi" w:eastAsiaTheme="minorEastAsia" w:hAnsiTheme="minorHAnsi" w:cstheme="minorBidi"/>
          <w:noProof/>
          <w:sz w:val="22"/>
          <w:lang w:val="en-US" w:eastAsia="en-US"/>
        </w:rPr>
      </w:pPr>
      <w:hyperlink w:anchor="_Toc207743493" w:history="1">
        <w:r w:rsidRPr="00585C09">
          <w:rPr>
            <w:rStyle w:val="Hyperlink"/>
            <w:noProof/>
          </w:rPr>
          <w:t>Figure 3.6: Agentic Workflow Sequence Diagram</w:t>
        </w:r>
        <w:r>
          <w:rPr>
            <w:noProof/>
            <w:webHidden/>
          </w:rPr>
          <w:tab/>
        </w:r>
        <w:r>
          <w:rPr>
            <w:noProof/>
            <w:webHidden/>
          </w:rPr>
          <w:fldChar w:fldCharType="begin"/>
        </w:r>
        <w:r>
          <w:rPr>
            <w:noProof/>
            <w:webHidden/>
          </w:rPr>
          <w:instrText xml:space="preserve"> PAGEREF _Toc207743493 \h </w:instrText>
        </w:r>
        <w:r>
          <w:rPr>
            <w:noProof/>
            <w:webHidden/>
          </w:rPr>
        </w:r>
        <w:r>
          <w:rPr>
            <w:noProof/>
            <w:webHidden/>
          </w:rPr>
          <w:fldChar w:fldCharType="separate"/>
        </w:r>
        <w:r>
          <w:rPr>
            <w:noProof/>
            <w:webHidden/>
          </w:rPr>
          <w:t>55</w:t>
        </w:r>
        <w:r>
          <w:rPr>
            <w:noProof/>
            <w:webHidden/>
          </w:rPr>
          <w:fldChar w:fldCharType="end"/>
        </w:r>
      </w:hyperlink>
    </w:p>
    <w:p w14:paraId="41F25BFB" w14:textId="781E9E14" w:rsidR="001439CD" w:rsidRDefault="001439CD">
      <w:pPr>
        <w:pStyle w:val="TableofFigures"/>
        <w:tabs>
          <w:tab w:val="right" w:leader="dot" w:pos="8210"/>
        </w:tabs>
        <w:rPr>
          <w:rFonts w:asciiTheme="minorHAnsi" w:eastAsiaTheme="minorEastAsia" w:hAnsiTheme="minorHAnsi" w:cstheme="minorBidi"/>
          <w:noProof/>
          <w:sz w:val="22"/>
          <w:lang w:val="en-US" w:eastAsia="en-US"/>
        </w:rPr>
      </w:pPr>
      <w:hyperlink w:anchor="_Toc207743494" w:history="1">
        <w:r w:rsidRPr="00585C09">
          <w:rPr>
            <w:rStyle w:val="Hyperlink"/>
            <w:noProof/>
          </w:rPr>
          <w:t>Figure 3.7: Structured Form Input</w:t>
        </w:r>
        <w:r>
          <w:rPr>
            <w:noProof/>
            <w:webHidden/>
          </w:rPr>
          <w:tab/>
        </w:r>
        <w:r>
          <w:rPr>
            <w:noProof/>
            <w:webHidden/>
          </w:rPr>
          <w:fldChar w:fldCharType="begin"/>
        </w:r>
        <w:r>
          <w:rPr>
            <w:noProof/>
            <w:webHidden/>
          </w:rPr>
          <w:instrText xml:space="preserve"> PAGEREF _Toc207743494 \h </w:instrText>
        </w:r>
        <w:r>
          <w:rPr>
            <w:noProof/>
            <w:webHidden/>
          </w:rPr>
        </w:r>
        <w:r>
          <w:rPr>
            <w:noProof/>
            <w:webHidden/>
          </w:rPr>
          <w:fldChar w:fldCharType="separate"/>
        </w:r>
        <w:r>
          <w:rPr>
            <w:noProof/>
            <w:webHidden/>
          </w:rPr>
          <w:t>59</w:t>
        </w:r>
        <w:r>
          <w:rPr>
            <w:noProof/>
            <w:webHidden/>
          </w:rPr>
          <w:fldChar w:fldCharType="end"/>
        </w:r>
      </w:hyperlink>
    </w:p>
    <w:p w14:paraId="09BF8C19" w14:textId="51BD335B" w:rsidR="001439CD" w:rsidRDefault="001439CD">
      <w:pPr>
        <w:pStyle w:val="TableofFigures"/>
        <w:tabs>
          <w:tab w:val="right" w:leader="dot" w:pos="8210"/>
        </w:tabs>
        <w:rPr>
          <w:rFonts w:asciiTheme="minorHAnsi" w:eastAsiaTheme="minorEastAsia" w:hAnsiTheme="minorHAnsi" w:cstheme="minorBidi"/>
          <w:noProof/>
          <w:sz w:val="22"/>
          <w:lang w:val="en-US" w:eastAsia="en-US"/>
        </w:rPr>
      </w:pPr>
      <w:hyperlink w:anchor="_Toc207743495" w:history="1">
        <w:r w:rsidRPr="00585C09">
          <w:rPr>
            <w:rStyle w:val="Hyperlink"/>
            <w:noProof/>
          </w:rPr>
          <w:t>Figure 3.8: File Upload Input</w:t>
        </w:r>
        <w:r>
          <w:rPr>
            <w:noProof/>
            <w:webHidden/>
          </w:rPr>
          <w:tab/>
        </w:r>
        <w:r>
          <w:rPr>
            <w:noProof/>
            <w:webHidden/>
          </w:rPr>
          <w:fldChar w:fldCharType="begin"/>
        </w:r>
        <w:r>
          <w:rPr>
            <w:noProof/>
            <w:webHidden/>
          </w:rPr>
          <w:instrText xml:space="preserve"> PAGEREF _Toc207743495 \h </w:instrText>
        </w:r>
        <w:r>
          <w:rPr>
            <w:noProof/>
            <w:webHidden/>
          </w:rPr>
        </w:r>
        <w:r>
          <w:rPr>
            <w:noProof/>
            <w:webHidden/>
          </w:rPr>
          <w:fldChar w:fldCharType="separate"/>
        </w:r>
        <w:r>
          <w:rPr>
            <w:noProof/>
            <w:webHidden/>
          </w:rPr>
          <w:t>60</w:t>
        </w:r>
        <w:r>
          <w:rPr>
            <w:noProof/>
            <w:webHidden/>
          </w:rPr>
          <w:fldChar w:fldCharType="end"/>
        </w:r>
      </w:hyperlink>
    </w:p>
    <w:p w14:paraId="146E5262" w14:textId="4D9F6CAE" w:rsidR="001439CD" w:rsidRDefault="001439CD">
      <w:pPr>
        <w:pStyle w:val="TableofFigures"/>
        <w:tabs>
          <w:tab w:val="right" w:leader="dot" w:pos="8210"/>
        </w:tabs>
        <w:rPr>
          <w:rFonts w:asciiTheme="minorHAnsi" w:eastAsiaTheme="minorEastAsia" w:hAnsiTheme="minorHAnsi" w:cstheme="minorBidi"/>
          <w:noProof/>
          <w:sz w:val="22"/>
          <w:lang w:val="en-US" w:eastAsia="en-US"/>
        </w:rPr>
      </w:pPr>
      <w:hyperlink w:anchor="_Toc207743496" w:history="1">
        <w:r w:rsidRPr="00585C09">
          <w:rPr>
            <w:rStyle w:val="Hyperlink"/>
            <w:noProof/>
          </w:rPr>
          <w:t>Figure 3.9: Sample Project Plan Output (Excerpt)</w:t>
        </w:r>
        <w:r>
          <w:rPr>
            <w:noProof/>
            <w:webHidden/>
          </w:rPr>
          <w:tab/>
        </w:r>
        <w:r>
          <w:rPr>
            <w:noProof/>
            <w:webHidden/>
          </w:rPr>
          <w:fldChar w:fldCharType="begin"/>
        </w:r>
        <w:r>
          <w:rPr>
            <w:noProof/>
            <w:webHidden/>
          </w:rPr>
          <w:instrText xml:space="preserve"> PAGEREF _Toc207743496 \h </w:instrText>
        </w:r>
        <w:r>
          <w:rPr>
            <w:noProof/>
            <w:webHidden/>
          </w:rPr>
        </w:r>
        <w:r>
          <w:rPr>
            <w:noProof/>
            <w:webHidden/>
          </w:rPr>
          <w:fldChar w:fldCharType="separate"/>
        </w:r>
        <w:r>
          <w:rPr>
            <w:noProof/>
            <w:webHidden/>
          </w:rPr>
          <w:t>60</w:t>
        </w:r>
        <w:r>
          <w:rPr>
            <w:noProof/>
            <w:webHidden/>
          </w:rPr>
          <w:fldChar w:fldCharType="end"/>
        </w:r>
      </w:hyperlink>
    </w:p>
    <w:p w14:paraId="675B2F06" w14:textId="157DE1E9" w:rsidR="001439CD" w:rsidRDefault="001439CD">
      <w:pPr>
        <w:pStyle w:val="TableofFigures"/>
        <w:tabs>
          <w:tab w:val="right" w:leader="dot" w:pos="8210"/>
        </w:tabs>
        <w:rPr>
          <w:rFonts w:asciiTheme="minorHAnsi" w:eastAsiaTheme="minorEastAsia" w:hAnsiTheme="minorHAnsi" w:cstheme="minorBidi"/>
          <w:noProof/>
          <w:sz w:val="22"/>
          <w:lang w:val="en-US" w:eastAsia="en-US"/>
        </w:rPr>
      </w:pPr>
      <w:hyperlink w:anchor="_Toc207743497" w:history="1">
        <w:r w:rsidRPr="00585C09">
          <w:rPr>
            <w:rStyle w:val="Hyperlink"/>
            <w:noProof/>
          </w:rPr>
          <w:t>Figure 3.10: Ticket Generated Output (Excerpt)</w:t>
        </w:r>
        <w:r>
          <w:rPr>
            <w:noProof/>
            <w:webHidden/>
          </w:rPr>
          <w:tab/>
        </w:r>
        <w:r>
          <w:rPr>
            <w:noProof/>
            <w:webHidden/>
          </w:rPr>
          <w:fldChar w:fldCharType="begin"/>
        </w:r>
        <w:r>
          <w:rPr>
            <w:noProof/>
            <w:webHidden/>
          </w:rPr>
          <w:instrText xml:space="preserve"> PAGEREF _Toc207743497 \h </w:instrText>
        </w:r>
        <w:r>
          <w:rPr>
            <w:noProof/>
            <w:webHidden/>
          </w:rPr>
        </w:r>
        <w:r>
          <w:rPr>
            <w:noProof/>
            <w:webHidden/>
          </w:rPr>
          <w:fldChar w:fldCharType="separate"/>
        </w:r>
        <w:r>
          <w:rPr>
            <w:noProof/>
            <w:webHidden/>
          </w:rPr>
          <w:t>61</w:t>
        </w:r>
        <w:r>
          <w:rPr>
            <w:noProof/>
            <w:webHidden/>
          </w:rPr>
          <w:fldChar w:fldCharType="end"/>
        </w:r>
      </w:hyperlink>
    </w:p>
    <w:p w14:paraId="3027E694" w14:textId="2B47E199" w:rsidR="001439CD" w:rsidRDefault="001439CD">
      <w:pPr>
        <w:pStyle w:val="TableofFigures"/>
        <w:tabs>
          <w:tab w:val="right" w:leader="dot" w:pos="8210"/>
        </w:tabs>
        <w:rPr>
          <w:rFonts w:asciiTheme="minorHAnsi" w:eastAsiaTheme="minorEastAsia" w:hAnsiTheme="minorHAnsi" w:cstheme="minorBidi"/>
          <w:noProof/>
          <w:sz w:val="22"/>
          <w:lang w:val="en-US" w:eastAsia="en-US"/>
        </w:rPr>
      </w:pPr>
      <w:hyperlink w:anchor="_Toc207743498" w:history="1">
        <w:r w:rsidRPr="00585C09">
          <w:rPr>
            <w:rStyle w:val="Hyperlink"/>
            <w:noProof/>
          </w:rPr>
          <w:t>Figure 3.11: Task Extraction Agent Output</w:t>
        </w:r>
        <w:r>
          <w:rPr>
            <w:noProof/>
            <w:webHidden/>
          </w:rPr>
          <w:tab/>
        </w:r>
        <w:r>
          <w:rPr>
            <w:noProof/>
            <w:webHidden/>
          </w:rPr>
          <w:fldChar w:fldCharType="begin"/>
        </w:r>
        <w:r>
          <w:rPr>
            <w:noProof/>
            <w:webHidden/>
          </w:rPr>
          <w:instrText xml:space="preserve"> PAGEREF _Toc207743498 \h </w:instrText>
        </w:r>
        <w:r>
          <w:rPr>
            <w:noProof/>
            <w:webHidden/>
          </w:rPr>
        </w:r>
        <w:r>
          <w:rPr>
            <w:noProof/>
            <w:webHidden/>
          </w:rPr>
          <w:fldChar w:fldCharType="separate"/>
        </w:r>
        <w:r>
          <w:rPr>
            <w:noProof/>
            <w:webHidden/>
          </w:rPr>
          <w:t>62</w:t>
        </w:r>
        <w:r>
          <w:rPr>
            <w:noProof/>
            <w:webHidden/>
          </w:rPr>
          <w:fldChar w:fldCharType="end"/>
        </w:r>
      </w:hyperlink>
    </w:p>
    <w:p w14:paraId="05C576BD" w14:textId="0E446612" w:rsidR="001439CD" w:rsidRDefault="001439CD">
      <w:pPr>
        <w:pStyle w:val="TableofFigures"/>
        <w:tabs>
          <w:tab w:val="right" w:leader="dot" w:pos="8210"/>
        </w:tabs>
        <w:rPr>
          <w:rFonts w:asciiTheme="minorHAnsi" w:eastAsiaTheme="minorEastAsia" w:hAnsiTheme="minorHAnsi" w:cstheme="minorBidi"/>
          <w:noProof/>
          <w:sz w:val="22"/>
          <w:lang w:val="en-US" w:eastAsia="en-US"/>
        </w:rPr>
      </w:pPr>
      <w:hyperlink w:anchor="_Toc207743499" w:history="1">
        <w:r w:rsidRPr="00585C09">
          <w:rPr>
            <w:rStyle w:val="Hyperlink"/>
            <w:noProof/>
          </w:rPr>
          <w:t>Figure 3.12: Task Categorization Agent Output</w:t>
        </w:r>
        <w:r>
          <w:rPr>
            <w:noProof/>
            <w:webHidden/>
          </w:rPr>
          <w:tab/>
        </w:r>
        <w:r>
          <w:rPr>
            <w:noProof/>
            <w:webHidden/>
          </w:rPr>
          <w:fldChar w:fldCharType="begin"/>
        </w:r>
        <w:r>
          <w:rPr>
            <w:noProof/>
            <w:webHidden/>
          </w:rPr>
          <w:instrText xml:space="preserve"> PAGEREF _Toc207743499 \h </w:instrText>
        </w:r>
        <w:r>
          <w:rPr>
            <w:noProof/>
            <w:webHidden/>
          </w:rPr>
        </w:r>
        <w:r>
          <w:rPr>
            <w:noProof/>
            <w:webHidden/>
          </w:rPr>
          <w:fldChar w:fldCharType="separate"/>
        </w:r>
        <w:r>
          <w:rPr>
            <w:noProof/>
            <w:webHidden/>
          </w:rPr>
          <w:t>63</w:t>
        </w:r>
        <w:r>
          <w:rPr>
            <w:noProof/>
            <w:webHidden/>
          </w:rPr>
          <w:fldChar w:fldCharType="end"/>
        </w:r>
      </w:hyperlink>
    </w:p>
    <w:p w14:paraId="0368E244" w14:textId="3852347C" w:rsidR="001439CD" w:rsidRDefault="001439CD">
      <w:pPr>
        <w:pStyle w:val="TableofFigures"/>
        <w:tabs>
          <w:tab w:val="right" w:leader="dot" w:pos="8210"/>
        </w:tabs>
        <w:rPr>
          <w:rFonts w:asciiTheme="minorHAnsi" w:eastAsiaTheme="minorEastAsia" w:hAnsiTheme="minorHAnsi" w:cstheme="minorBidi"/>
          <w:noProof/>
          <w:sz w:val="22"/>
          <w:lang w:val="en-US" w:eastAsia="en-US"/>
        </w:rPr>
      </w:pPr>
      <w:hyperlink w:anchor="_Toc207743500" w:history="1">
        <w:r w:rsidRPr="00585C09">
          <w:rPr>
            <w:rStyle w:val="Hyperlink"/>
            <w:noProof/>
          </w:rPr>
          <w:t>Figure 3.13: Task Extraction and Categorization Pipeline</w:t>
        </w:r>
        <w:r>
          <w:rPr>
            <w:noProof/>
            <w:webHidden/>
          </w:rPr>
          <w:tab/>
        </w:r>
        <w:r>
          <w:rPr>
            <w:noProof/>
            <w:webHidden/>
          </w:rPr>
          <w:fldChar w:fldCharType="begin"/>
        </w:r>
        <w:r>
          <w:rPr>
            <w:noProof/>
            <w:webHidden/>
          </w:rPr>
          <w:instrText xml:space="preserve"> PAGEREF _Toc207743500 \h </w:instrText>
        </w:r>
        <w:r>
          <w:rPr>
            <w:noProof/>
            <w:webHidden/>
          </w:rPr>
        </w:r>
        <w:r>
          <w:rPr>
            <w:noProof/>
            <w:webHidden/>
          </w:rPr>
          <w:fldChar w:fldCharType="separate"/>
        </w:r>
        <w:r>
          <w:rPr>
            <w:noProof/>
            <w:webHidden/>
          </w:rPr>
          <w:t>64</w:t>
        </w:r>
        <w:r>
          <w:rPr>
            <w:noProof/>
            <w:webHidden/>
          </w:rPr>
          <w:fldChar w:fldCharType="end"/>
        </w:r>
      </w:hyperlink>
    </w:p>
    <w:p w14:paraId="69BD079E" w14:textId="50753B13" w:rsidR="001439CD" w:rsidRDefault="001439CD">
      <w:pPr>
        <w:pStyle w:val="TableofFigures"/>
        <w:tabs>
          <w:tab w:val="right" w:leader="dot" w:pos="8210"/>
        </w:tabs>
        <w:rPr>
          <w:rFonts w:asciiTheme="minorHAnsi" w:eastAsiaTheme="minorEastAsia" w:hAnsiTheme="minorHAnsi" w:cstheme="minorBidi"/>
          <w:noProof/>
          <w:sz w:val="22"/>
          <w:lang w:val="en-US" w:eastAsia="en-US"/>
        </w:rPr>
      </w:pPr>
      <w:hyperlink w:anchor="_Toc207743501" w:history="1">
        <w:r w:rsidRPr="00585C09">
          <w:rPr>
            <w:rStyle w:val="Hyperlink"/>
            <w:noProof/>
          </w:rPr>
          <w:t>Figure 3.14: System Role</w:t>
        </w:r>
        <w:r>
          <w:rPr>
            <w:noProof/>
            <w:webHidden/>
          </w:rPr>
          <w:tab/>
        </w:r>
        <w:r>
          <w:rPr>
            <w:noProof/>
            <w:webHidden/>
          </w:rPr>
          <w:fldChar w:fldCharType="begin"/>
        </w:r>
        <w:r>
          <w:rPr>
            <w:noProof/>
            <w:webHidden/>
          </w:rPr>
          <w:instrText xml:space="preserve"> PAGEREF _Toc207743501 \h </w:instrText>
        </w:r>
        <w:r>
          <w:rPr>
            <w:noProof/>
            <w:webHidden/>
          </w:rPr>
        </w:r>
        <w:r>
          <w:rPr>
            <w:noProof/>
            <w:webHidden/>
          </w:rPr>
          <w:fldChar w:fldCharType="separate"/>
        </w:r>
        <w:r>
          <w:rPr>
            <w:noProof/>
            <w:webHidden/>
          </w:rPr>
          <w:t>65</w:t>
        </w:r>
        <w:r>
          <w:rPr>
            <w:noProof/>
            <w:webHidden/>
          </w:rPr>
          <w:fldChar w:fldCharType="end"/>
        </w:r>
      </w:hyperlink>
    </w:p>
    <w:p w14:paraId="13DA2C17" w14:textId="5EF376AE" w:rsidR="001439CD" w:rsidRDefault="001439CD">
      <w:pPr>
        <w:pStyle w:val="TableofFigures"/>
        <w:tabs>
          <w:tab w:val="right" w:leader="dot" w:pos="8210"/>
        </w:tabs>
        <w:rPr>
          <w:rFonts w:asciiTheme="minorHAnsi" w:eastAsiaTheme="minorEastAsia" w:hAnsiTheme="minorHAnsi" w:cstheme="minorBidi"/>
          <w:noProof/>
          <w:sz w:val="22"/>
          <w:lang w:val="en-US" w:eastAsia="en-US"/>
        </w:rPr>
      </w:pPr>
      <w:hyperlink w:anchor="_Toc207743502" w:history="1">
        <w:r w:rsidRPr="00585C09">
          <w:rPr>
            <w:rStyle w:val="Hyperlink"/>
            <w:noProof/>
          </w:rPr>
          <w:t>Figure 3.15: User Role</w:t>
        </w:r>
        <w:r>
          <w:rPr>
            <w:noProof/>
            <w:webHidden/>
          </w:rPr>
          <w:tab/>
        </w:r>
        <w:r>
          <w:rPr>
            <w:noProof/>
            <w:webHidden/>
          </w:rPr>
          <w:fldChar w:fldCharType="begin"/>
        </w:r>
        <w:r>
          <w:rPr>
            <w:noProof/>
            <w:webHidden/>
          </w:rPr>
          <w:instrText xml:space="preserve"> PAGEREF _Toc207743502 \h </w:instrText>
        </w:r>
        <w:r>
          <w:rPr>
            <w:noProof/>
            <w:webHidden/>
          </w:rPr>
        </w:r>
        <w:r>
          <w:rPr>
            <w:noProof/>
            <w:webHidden/>
          </w:rPr>
          <w:fldChar w:fldCharType="separate"/>
        </w:r>
        <w:r>
          <w:rPr>
            <w:noProof/>
            <w:webHidden/>
          </w:rPr>
          <w:t>65</w:t>
        </w:r>
        <w:r>
          <w:rPr>
            <w:noProof/>
            <w:webHidden/>
          </w:rPr>
          <w:fldChar w:fldCharType="end"/>
        </w:r>
      </w:hyperlink>
    </w:p>
    <w:p w14:paraId="33DA3337" w14:textId="0C426BBB" w:rsidR="001439CD" w:rsidRDefault="001439CD">
      <w:pPr>
        <w:pStyle w:val="TableofFigures"/>
        <w:tabs>
          <w:tab w:val="right" w:leader="dot" w:pos="8210"/>
        </w:tabs>
        <w:rPr>
          <w:rFonts w:asciiTheme="minorHAnsi" w:eastAsiaTheme="minorEastAsia" w:hAnsiTheme="minorHAnsi" w:cstheme="minorBidi"/>
          <w:noProof/>
          <w:sz w:val="22"/>
          <w:lang w:val="en-US" w:eastAsia="en-US"/>
        </w:rPr>
      </w:pPr>
      <w:hyperlink w:anchor="_Toc207743503" w:history="1">
        <w:r w:rsidRPr="00585C09">
          <w:rPr>
            <w:rStyle w:val="Hyperlink"/>
            <w:noProof/>
          </w:rPr>
          <w:t>Figure 3.16: Output contract</w:t>
        </w:r>
        <w:r>
          <w:rPr>
            <w:noProof/>
            <w:webHidden/>
          </w:rPr>
          <w:tab/>
        </w:r>
        <w:r>
          <w:rPr>
            <w:noProof/>
            <w:webHidden/>
          </w:rPr>
          <w:fldChar w:fldCharType="begin"/>
        </w:r>
        <w:r>
          <w:rPr>
            <w:noProof/>
            <w:webHidden/>
          </w:rPr>
          <w:instrText xml:space="preserve"> PAGEREF _Toc207743503 \h </w:instrText>
        </w:r>
        <w:r>
          <w:rPr>
            <w:noProof/>
            <w:webHidden/>
          </w:rPr>
        </w:r>
        <w:r>
          <w:rPr>
            <w:noProof/>
            <w:webHidden/>
          </w:rPr>
          <w:fldChar w:fldCharType="separate"/>
        </w:r>
        <w:r>
          <w:rPr>
            <w:noProof/>
            <w:webHidden/>
          </w:rPr>
          <w:t>66</w:t>
        </w:r>
        <w:r>
          <w:rPr>
            <w:noProof/>
            <w:webHidden/>
          </w:rPr>
          <w:fldChar w:fldCharType="end"/>
        </w:r>
      </w:hyperlink>
    </w:p>
    <w:p w14:paraId="54EB9C0C" w14:textId="67966E7A" w:rsidR="001439CD" w:rsidRDefault="001439CD">
      <w:pPr>
        <w:pStyle w:val="TableofFigures"/>
        <w:tabs>
          <w:tab w:val="right" w:leader="dot" w:pos="8210"/>
        </w:tabs>
        <w:rPr>
          <w:rFonts w:asciiTheme="minorHAnsi" w:eastAsiaTheme="minorEastAsia" w:hAnsiTheme="minorHAnsi" w:cstheme="minorBidi"/>
          <w:noProof/>
          <w:sz w:val="22"/>
          <w:lang w:val="en-US" w:eastAsia="en-US"/>
        </w:rPr>
      </w:pPr>
      <w:hyperlink w:anchor="_Toc207743504" w:history="1">
        <w:r w:rsidRPr="00585C09">
          <w:rPr>
            <w:rStyle w:val="Hyperlink"/>
            <w:noProof/>
          </w:rPr>
          <w:t>Figure 3.17: Code Generation Workflow - Sequence Diagram</w:t>
        </w:r>
        <w:r>
          <w:rPr>
            <w:noProof/>
            <w:webHidden/>
          </w:rPr>
          <w:tab/>
        </w:r>
        <w:r>
          <w:rPr>
            <w:noProof/>
            <w:webHidden/>
          </w:rPr>
          <w:fldChar w:fldCharType="begin"/>
        </w:r>
        <w:r>
          <w:rPr>
            <w:noProof/>
            <w:webHidden/>
          </w:rPr>
          <w:instrText xml:space="preserve"> PAGEREF _Toc207743504 \h </w:instrText>
        </w:r>
        <w:r>
          <w:rPr>
            <w:noProof/>
            <w:webHidden/>
          </w:rPr>
        </w:r>
        <w:r>
          <w:rPr>
            <w:noProof/>
            <w:webHidden/>
          </w:rPr>
          <w:fldChar w:fldCharType="separate"/>
        </w:r>
        <w:r>
          <w:rPr>
            <w:noProof/>
            <w:webHidden/>
          </w:rPr>
          <w:t>69</w:t>
        </w:r>
        <w:r>
          <w:rPr>
            <w:noProof/>
            <w:webHidden/>
          </w:rPr>
          <w:fldChar w:fldCharType="end"/>
        </w:r>
      </w:hyperlink>
    </w:p>
    <w:p w14:paraId="6DCE54BE" w14:textId="4A6F62DA" w:rsidR="001439CD" w:rsidRDefault="001439CD">
      <w:pPr>
        <w:pStyle w:val="TableofFigures"/>
        <w:tabs>
          <w:tab w:val="right" w:leader="dot" w:pos="8210"/>
        </w:tabs>
        <w:rPr>
          <w:rFonts w:asciiTheme="minorHAnsi" w:eastAsiaTheme="minorEastAsia" w:hAnsiTheme="minorHAnsi" w:cstheme="minorBidi"/>
          <w:noProof/>
          <w:sz w:val="22"/>
          <w:lang w:val="en-US" w:eastAsia="en-US"/>
        </w:rPr>
      </w:pPr>
      <w:hyperlink w:anchor="_Toc207743505" w:history="1">
        <w:r w:rsidRPr="00585C09">
          <w:rPr>
            <w:rStyle w:val="Hyperlink"/>
            <w:noProof/>
          </w:rPr>
          <w:t>Figure 3.18: Development tasks generated for Frontend</w:t>
        </w:r>
        <w:r>
          <w:rPr>
            <w:noProof/>
            <w:webHidden/>
          </w:rPr>
          <w:tab/>
        </w:r>
        <w:r>
          <w:rPr>
            <w:noProof/>
            <w:webHidden/>
          </w:rPr>
          <w:fldChar w:fldCharType="begin"/>
        </w:r>
        <w:r>
          <w:rPr>
            <w:noProof/>
            <w:webHidden/>
          </w:rPr>
          <w:instrText xml:space="preserve"> PAGEREF _Toc207743505 \h </w:instrText>
        </w:r>
        <w:r>
          <w:rPr>
            <w:noProof/>
            <w:webHidden/>
          </w:rPr>
        </w:r>
        <w:r>
          <w:rPr>
            <w:noProof/>
            <w:webHidden/>
          </w:rPr>
          <w:fldChar w:fldCharType="separate"/>
        </w:r>
        <w:r>
          <w:rPr>
            <w:noProof/>
            <w:webHidden/>
          </w:rPr>
          <w:t>70</w:t>
        </w:r>
        <w:r>
          <w:rPr>
            <w:noProof/>
            <w:webHidden/>
          </w:rPr>
          <w:fldChar w:fldCharType="end"/>
        </w:r>
      </w:hyperlink>
    </w:p>
    <w:p w14:paraId="1F95FBCE" w14:textId="4D43ACFF" w:rsidR="001439CD" w:rsidRDefault="001439CD">
      <w:pPr>
        <w:pStyle w:val="TableofFigures"/>
        <w:tabs>
          <w:tab w:val="right" w:leader="dot" w:pos="8210"/>
        </w:tabs>
        <w:rPr>
          <w:rFonts w:asciiTheme="minorHAnsi" w:eastAsiaTheme="minorEastAsia" w:hAnsiTheme="minorHAnsi" w:cstheme="minorBidi"/>
          <w:noProof/>
          <w:sz w:val="22"/>
          <w:lang w:val="en-US" w:eastAsia="en-US"/>
        </w:rPr>
      </w:pPr>
      <w:hyperlink w:anchor="_Toc207743506" w:history="1">
        <w:r w:rsidRPr="00585C09">
          <w:rPr>
            <w:rStyle w:val="Hyperlink"/>
            <w:noProof/>
          </w:rPr>
          <w:t>Figure 3.19: Development tasks generated for Database</w:t>
        </w:r>
        <w:r>
          <w:rPr>
            <w:noProof/>
            <w:webHidden/>
          </w:rPr>
          <w:tab/>
        </w:r>
        <w:r>
          <w:rPr>
            <w:noProof/>
            <w:webHidden/>
          </w:rPr>
          <w:fldChar w:fldCharType="begin"/>
        </w:r>
        <w:r>
          <w:rPr>
            <w:noProof/>
            <w:webHidden/>
          </w:rPr>
          <w:instrText xml:space="preserve"> PAGEREF _Toc207743506 \h </w:instrText>
        </w:r>
        <w:r>
          <w:rPr>
            <w:noProof/>
            <w:webHidden/>
          </w:rPr>
        </w:r>
        <w:r>
          <w:rPr>
            <w:noProof/>
            <w:webHidden/>
          </w:rPr>
          <w:fldChar w:fldCharType="separate"/>
        </w:r>
        <w:r>
          <w:rPr>
            <w:noProof/>
            <w:webHidden/>
          </w:rPr>
          <w:t>71</w:t>
        </w:r>
        <w:r>
          <w:rPr>
            <w:noProof/>
            <w:webHidden/>
          </w:rPr>
          <w:fldChar w:fldCharType="end"/>
        </w:r>
      </w:hyperlink>
    </w:p>
    <w:p w14:paraId="57E9CE33" w14:textId="587DDAF9" w:rsidR="001439CD" w:rsidRDefault="001439CD">
      <w:pPr>
        <w:pStyle w:val="TableofFigures"/>
        <w:tabs>
          <w:tab w:val="right" w:leader="dot" w:pos="8210"/>
        </w:tabs>
        <w:rPr>
          <w:rFonts w:asciiTheme="minorHAnsi" w:eastAsiaTheme="minorEastAsia" w:hAnsiTheme="minorHAnsi" w:cstheme="minorBidi"/>
          <w:noProof/>
          <w:sz w:val="22"/>
          <w:lang w:val="en-US" w:eastAsia="en-US"/>
        </w:rPr>
      </w:pPr>
      <w:hyperlink w:anchor="_Toc207743507" w:history="1">
        <w:r w:rsidRPr="00585C09">
          <w:rPr>
            <w:rStyle w:val="Hyperlink"/>
            <w:noProof/>
          </w:rPr>
          <w:t>Figure 3.20: Sample Code for a Frontend Task</w:t>
        </w:r>
        <w:r>
          <w:rPr>
            <w:noProof/>
            <w:webHidden/>
          </w:rPr>
          <w:tab/>
        </w:r>
        <w:r>
          <w:rPr>
            <w:noProof/>
            <w:webHidden/>
          </w:rPr>
          <w:fldChar w:fldCharType="begin"/>
        </w:r>
        <w:r>
          <w:rPr>
            <w:noProof/>
            <w:webHidden/>
          </w:rPr>
          <w:instrText xml:space="preserve"> PAGEREF _Toc207743507 \h </w:instrText>
        </w:r>
        <w:r>
          <w:rPr>
            <w:noProof/>
            <w:webHidden/>
          </w:rPr>
        </w:r>
        <w:r>
          <w:rPr>
            <w:noProof/>
            <w:webHidden/>
          </w:rPr>
          <w:fldChar w:fldCharType="separate"/>
        </w:r>
        <w:r>
          <w:rPr>
            <w:noProof/>
            <w:webHidden/>
          </w:rPr>
          <w:t>72</w:t>
        </w:r>
        <w:r>
          <w:rPr>
            <w:noProof/>
            <w:webHidden/>
          </w:rPr>
          <w:fldChar w:fldCharType="end"/>
        </w:r>
      </w:hyperlink>
    </w:p>
    <w:p w14:paraId="3F98557E" w14:textId="42A07205" w:rsidR="001439CD" w:rsidRDefault="001439CD">
      <w:pPr>
        <w:pStyle w:val="TableofFigures"/>
        <w:tabs>
          <w:tab w:val="right" w:leader="dot" w:pos="8210"/>
        </w:tabs>
        <w:rPr>
          <w:rFonts w:asciiTheme="minorHAnsi" w:eastAsiaTheme="minorEastAsia" w:hAnsiTheme="minorHAnsi" w:cstheme="minorBidi"/>
          <w:noProof/>
          <w:sz w:val="22"/>
          <w:lang w:val="en-US" w:eastAsia="en-US"/>
        </w:rPr>
      </w:pPr>
      <w:hyperlink w:anchor="_Toc207743508" w:history="1">
        <w:r w:rsidRPr="00585C09">
          <w:rPr>
            <w:rStyle w:val="Hyperlink"/>
            <w:noProof/>
          </w:rPr>
          <w:t>Figure 3.21: Detailed System Integration Flow</w:t>
        </w:r>
        <w:r>
          <w:rPr>
            <w:noProof/>
            <w:webHidden/>
          </w:rPr>
          <w:tab/>
        </w:r>
        <w:r>
          <w:rPr>
            <w:noProof/>
            <w:webHidden/>
          </w:rPr>
          <w:fldChar w:fldCharType="begin"/>
        </w:r>
        <w:r>
          <w:rPr>
            <w:noProof/>
            <w:webHidden/>
          </w:rPr>
          <w:instrText xml:space="preserve"> PAGEREF _Toc207743508 \h </w:instrText>
        </w:r>
        <w:r>
          <w:rPr>
            <w:noProof/>
            <w:webHidden/>
          </w:rPr>
        </w:r>
        <w:r>
          <w:rPr>
            <w:noProof/>
            <w:webHidden/>
          </w:rPr>
          <w:fldChar w:fldCharType="separate"/>
        </w:r>
        <w:r>
          <w:rPr>
            <w:noProof/>
            <w:webHidden/>
          </w:rPr>
          <w:t>77</w:t>
        </w:r>
        <w:r>
          <w:rPr>
            <w:noProof/>
            <w:webHidden/>
          </w:rPr>
          <w:fldChar w:fldCharType="end"/>
        </w:r>
      </w:hyperlink>
    </w:p>
    <w:p w14:paraId="206F497A" w14:textId="521489E1" w:rsidR="001439CD" w:rsidRPr="001439CD" w:rsidRDefault="001439CD" w:rsidP="001439CD">
      <w:pPr>
        <w:rPr>
          <w:lang w:val="en-US"/>
        </w:rPr>
      </w:pPr>
      <w:r>
        <w:rPr>
          <w:lang w:val="en-US"/>
        </w:rPr>
        <w:fldChar w:fldCharType="end"/>
      </w:r>
    </w:p>
    <w:p w14:paraId="531A4E80" w14:textId="77777777" w:rsidR="000A0644" w:rsidRPr="00676B2C" w:rsidRDefault="00F36322">
      <w:pPr>
        <w:sectPr w:rsidR="000A0644" w:rsidRPr="00676B2C">
          <w:headerReference w:type="default" r:id="rId37"/>
          <w:footerReference w:type="default" r:id="rId38"/>
          <w:pgSz w:w="11906" w:h="16838"/>
          <w:pgMar w:top="2552" w:right="1701" w:bottom="1701" w:left="1985" w:header="851" w:footer="709" w:gutter="0"/>
          <w:cols w:space="720"/>
          <w:formProt w:val="0"/>
          <w:docGrid w:linePitch="299"/>
        </w:sectPr>
      </w:pPr>
      <w:r w:rsidRPr="00676B2C">
        <w:br w:type="page"/>
      </w:r>
    </w:p>
    <w:p w14:paraId="33427425" w14:textId="77777777" w:rsidR="000A0644" w:rsidRPr="00676B2C" w:rsidRDefault="00F36322">
      <w:pPr>
        <w:pStyle w:val="Heading1"/>
        <w:numPr>
          <w:ilvl w:val="0"/>
          <w:numId w:val="0"/>
        </w:numPr>
        <w:rPr>
          <w:lang w:val="en-US"/>
        </w:rPr>
      </w:pPr>
      <w:bookmarkStart w:id="211" w:name="_Toc206942892"/>
      <w:r w:rsidRPr="00676B2C">
        <w:rPr>
          <w:lang w:val="en-US"/>
        </w:rPr>
        <w:lastRenderedPageBreak/>
        <w:t>Appendix</w:t>
      </w:r>
      <w:bookmarkEnd w:id="211"/>
    </w:p>
    <w:p w14:paraId="176E7BA5" w14:textId="77777777" w:rsidR="000A0644" w:rsidRPr="00676B2C" w:rsidRDefault="00F36322">
      <w:pPr>
        <w:rPr>
          <w:lang w:val="en-US"/>
        </w:rPr>
      </w:pPr>
      <w:r w:rsidRPr="00676B2C">
        <w:rPr>
          <w:lang w:val="en-US"/>
        </w:rPr>
        <w:t xml:space="preserve">The appendix should include information and data (like screenshots) which you do not wish to or are not permitted to include in the main body, </w:t>
      </w:r>
      <w:proofErr w:type="gramStart"/>
      <w:r w:rsidRPr="00676B2C">
        <w:rPr>
          <w:lang w:val="en-US"/>
        </w:rPr>
        <w:t>i.e.</w:t>
      </w:r>
      <w:proofErr w:type="gramEnd"/>
      <w:r w:rsidRPr="00676B2C">
        <w:rPr>
          <w:lang w:val="en-US"/>
        </w:rPr>
        <w:t xml:space="preserve"> the chapters, of your thesis. In the appendix you can publish, for instance, raw data from interviews, completed questionnaires or extensive statistical evaluations. If there is no such data or information that you wish to transfer to an appendix, this page is omitted.</w:t>
      </w:r>
    </w:p>
    <w:p w14:paraId="048A385F" w14:textId="77777777" w:rsidR="000A0644" w:rsidRPr="00676B2C" w:rsidRDefault="00F36322">
      <w:pPr>
        <w:rPr>
          <w:lang w:val="en-US"/>
        </w:rPr>
      </w:pPr>
      <w:r w:rsidRPr="00676B2C">
        <w:rPr>
          <w:lang w:val="en-US"/>
        </w:rPr>
        <w:t>To add an index in Word, under the “References” tab click “Insert Table of Figures”. Under “General: Caption label” you can now choose the type of index you want to create.</w:t>
      </w:r>
    </w:p>
    <w:sectPr w:rsidR="000A0644" w:rsidRPr="00676B2C">
      <w:headerReference w:type="default" r:id="rId39"/>
      <w:footerReference w:type="default" r:id="rId40"/>
      <w:pgSz w:w="11906" w:h="16838"/>
      <w:pgMar w:top="2552" w:right="1701" w:bottom="1701" w:left="1985" w:header="851" w:footer="709" w:gutter="0"/>
      <w:cols w:space="720"/>
      <w:formProt w:val="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5B3C20" w14:textId="77777777" w:rsidR="00C3220A" w:rsidRDefault="00C3220A">
      <w:pPr>
        <w:spacing w:after="0" w:line="240" w:lineRule="auto"/>
      </w:pPr>
      <w:r>
        <w:separator/>
      </w:r>
    </w:p>
  </w:endnote>
  <w:endnote w:type="continuationSeparator" w:id="0">
    <w:p w14:paraId="353A8BC3" w14:textId="77777777" w:rsidR="00C3220A" w:rsidRDefault="00C322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Droid Sans Fallback">
    <w:panose1 w:val="00000000000000000000"/>
    <w:charset w:val="00"/>
    <w:family w:val="roman"/>
    <w:notTrueType/>
    <w:pitch w:val="default"/>
  </w:font>
  <w:font w:name="FreeSans">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RH Text Light">
    <w:altName w:val="Calibri"/>
    <w:charset w:val="00"/>
    <w:family w:val="swiss"/>
    <w:pitch w:val="variable"/>
    <w:sig w:usb0="A000006F" w:usb1="0000004A" w:usb2="00000028"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A43492" w14:textId="77777777" w:rsidR="00EC265D" w:rsidRDefault="00EC265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38E49" w14:textId="77777777" w:rsidR="000A0644" w:rsidRDefault="000A0644"/>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D3B3D6" w14:textId="77777777" w:rsidR="00EC265D" w:rsidRDefault="00EC265D"/>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BAE70E" w14:textId="77777777" w:rsidR="000A0644" w:rsidRDefault="000A0644">
    <w:pPr>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0A300" w14:textId="77777777" w:rsidR="000A0644" w:rsidRDefault="000A0644">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F3DA4A" w14:textId="77777777" w:rsidR="00C3220A" w:rsidRDefault="00C3220A">
      <w:pPr>
        <w:spacing w:after="0" w:line="240" w:lineRule="auto"/>
      </w:pPr>
      <w:r>
        <w:separator/>
      </w:r>
    </w:p>
  </w:footnote>
  <w:footnote w:type="continuationSeparator" w:id="0">
    <w:p w14:paraId="780C7F26" w14:textId="77777777" w:rsidR="00C3220A" w:rsidRDefault="00C322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BFEB91" w14:textId="77777777" w:rsidR="00EC265D" w:rsidRDefault="00EC265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EEB925" w14:textId="77777777" w:rsidR="00EC265D" w:rsidRDefault="00EC265D"/>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462018" w14:textId="77777777" w:rsidR="00EC265D" w:rsidRDefault="00EC265D"/>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85E41A" w14:textId="04D5D506" w:rsidR="000A0644" w:rsidRDefault="00F36322">
    <w:r>
      <w:fldChar w:fldCharType="begin"/>
    </w:r>
    <w:r>
      <w:instrText>STYLEREF  "Überschrift 1"  \* MERGEFORMAT</w:instrText>
    </w:r>
    <w:r>
      <w:fldChar w:fldCharType="separate"/>
    </w:r>
    <w:r w:rsidR="004C5363">
      <w:rPr>
        <w:b/>
        <w:bCs/>
        <w:noProof/>
        <w:lang w:val="en-US"/>
      </w:rPr>
      <w:t>Error! Use the Home tab to apply Überschrift 1 to the text that you want to appear here.</w:t>
    </w:r>
    <w: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11D59B" w14:textId="3F3FB3BA" w:rsidR="000A0644" w:rsidRDefault="00F36322">
    <w:r>
      <w:fldChar w:fldCharType="begin"/>
    </w:r>
    <w:r>
      <w:instrText>STYLEREF  "Überschrift 1"  \* MERGEFORMAT</w:instrText>
    </w:r>
    <w:r>
      <w:fldChar w:fldCharType="separate"/>
    </w:r>
    <w:r w:rsidR="004C5363">
      <w:rPr>
        <w:b/>
        <w:bCs/>
        <w:noProof/>
        <w:lang w:val="en-US"/>
      </w:rPr>
      <w:t>Error! Use the Home tab to apply Überschrift 1 to the text that you want to appear here.</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BAA2894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E9212F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41CBAE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105CDC7E"/>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4E4ACB6E"/>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E4EB9F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08E95E"/>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0BCB6F8"/>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5386A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41E4409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43047E1"/>
    <w:multiLevelType w:val="hybridMultilevel"/>
    <w:tmpl w:val="5C102C92"/>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1" w15:restartNumberingAfterBreak="0">
    <w:nsid w:val="058B4D9E"/>
    <w:multiLevelType w:val="hybridMultilevel"/>
    <w:tmpl w:val="DFF8D37C"/>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2" w15:restartNumberingAfterBreak="0">
    <w:nsid w:val="0AA34B3D"/>
    <w:multiLevelType w:val="hybridMultilevel"/>
    <w:tmpl w:val="65AC036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3" w15:restartNumberingAfterBreak="0">
    <w:nsid w:val="0D7B555C"/>
    <w:multiLevelType w:val="hybridMultilevel"/>
    <w:tmpl w:val="0B3A0C44"/>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4" w15:restartNumberingAfterBreak="0">
    <w:nsid w:val="0F9E5FD6"/>
    <w:multiLevelType w:val="hybridMultilevel"/>
    <w:tmpl w:val="9AD44418"/>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5" w15:restartNumberingAfterBreak="0">
    <w:nsid w:val="10F9546E"/>
    <w:multiLevelType w:val="hybridMultilevel"/>
    <w:tmpl w:val="863E782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6" w15:restartNumberingAfterBreak="0">
    <w:nsid w:val="11DF3978"/>
    <w:multiLevelType w:val="hybridMultilevel"/>
    <w:tmpl w:val="E892F10C"/>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17" w15:restartNumberingAfterBreak="0">
    <w:nsid w:val="12D242EE"/>
    <w:multiLevelType w:val="hybridMultilevel"/>
    <w:tmpl w:val="BDE218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1DA869B7"/>
    <w:multiLevelType w:val="hybridMultilevel"/>
    <w:tmpl w:val="A26A6C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1E1720FB"/>
    <w:multiLevelType w:val="hybridMultilevel"/>
    <w:tmpl w:val="CEBED16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0" w15:restartNumberingAfterBreak="0">
    <w:nsid w:val="1EAE28A8"/>
    <w:multiLevelType w:val="hybridMultilevel"/>
    <w:tmpl w:val="C2C4721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1" w15:restartNumberingAfterBreak="0">
    <w:nsid w:val="24131B7E"/>
    <w:multiLevelType w:val="hybridMultilevel"/>
    <w:tmpl w:val="C74EB6B4"/>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2" w15:restartNumberingAfterBreak="0">
    <w:nsid w:val="2972418D"/>
    <w:multiLevelType w:val="hybridMultilevel"/>
    <w:tmpl w:val="2536EAD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3" w15:restartNumberingAfterBreak="0">
    <w:nsid w:val="2B1B76DA"/>
    <w:multiLevelType w:val="hybridMultilevel"/>
    <w:tmpl w:val="92B4AD5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4" w15:restartNumberingAfterBreak="0">
    <w:nsid w:val="3060062F"/>
    <w:multiLevelType w:val="hybridMultilevel"/>
    <w:tmpl w:val="F320954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5" w15:restartNumberingAfterBreak="0">
    <w:nsid w:val="3377138B"/>
    <w:multiLevelType w:val="multilevel"/>
    <w:tmpl w:val="20D27240"/>
    <w:lvl w:ilvl="0">
      <w:start w:val="1"/>
      <w:numFmt w:val="decimal"/>
      <w:lvlText w:val="%1."/>
      <w:lvlJc w:val="left"/>
      <w:pPr>
        <w:ind w:left="720" w:hanging="360"/>
      </w:pPr>
      <w:rPr>
        <w:rFonts w:hint="default"/>
      </w:rPr>
    </w:lvl>
    <w:lvl w:ilvl="1">
      <w:start w:val="1"/>
      <w:numFmt w:val="decimal"/>
      <w:isLgl/>
      <w:lvlText w:val="%1.%2"/>
      <w:lvlJc w:val="left"/>
      <w:pPr>
        <w:ind w:left="765" w:hanging="405"/>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i w:val="0"/>
        <w:i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6" w15:restartNumberingAfterBreak="0">
    <w:nsid w:val="35442462"/>
    <w:multiLevelType w:val="hybridMultilevel"/>
    <w:tmpl w:val="E842C9B4"/>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7" w15:restartNumberingAfterBreak="0">
    <w:nsid w:val="355E0F6A"/>
    <w:multiLevelType w:val="multilevel"/>
    <w:tmpl w:val="2018B9C8"/>
    <w:lvl w:ilvl="0">
      <w:start w:val="1"/>
      <w:numFmt w:val="decimal"/>
      <w:pStyle w:val="Heading1"/>
      <w:lvlText w:val="%1"/>
      <w:lvlJc w:val="left"/>
      <w:pPr>
        <w:tabs>
          <w:tab w:val="num" w:pos="0"/>
        </w:tabs>
        <w:ind w:left="432" w:hanging="432"/>
      </w:pPr>
    </w:lvl>
    <w:lvl w:ilvl="1">
      <w:start w:val="1"/>
      <w:numFmt w:val="decimal"/>
      <w:pStyle w:val="Heading2"/>
      <w:lvlText w:val="%1.%2"/>
      <w:lvlJc w:val="left"/>
      <w:pPr>
        <w:tabs>
          <w:tab w:val="num" w:pos="0"/>
        </w:tabs>
        <w:ind w:left="576" w:hanging="576"/>
      </w:pPr>
    </w:lvl>
    <w:lvl w:ilvl="2">
      <w:start w:val="1"/>
      <w:numFmt w:val="decimal"/>
      <w:pStyle w:val="Heading3"/>
      <w:lvlText w:val="%1.%2.%3"/>
      <w:lvlJc w:val="left"/>
      <w:pPr>
        <w:tabs>
          <w:tab w:val="num" w:pos="0"/>
        </w:tabs>
        <w:ind w:left="720" w:hanging="720"/>
      </w:pPr>
    </w:lvl>
    <w:lvl w:ilvl="3">
      <w:start w:val="1"/>
      <w:numFmt w:val="decimal"/>
      <w:pStyle w:val="Heading4"/>
      <w:lvlText w:val="%1.%2.%3.%4"/>
      <w:lvlJc w:val="left"/>
      <w:pPr>
        <w:tabs>
          <w:tab w:val="num" w:pos="0"/>
        </w:tabs>
        <w:ind w:left="864" w:hanging="864"/>
      </w:pPr>
    </w:lvl>
    <w:lvl w:ilvl="4">
      <w:start w:val="1"/>
      <w:numFmt w:val="decimal"/>
      <w:pStyle w:val="Heading5"/>
      <w:lvlText w:val="%1.%2.%3.%4.%5"/>
      <w:lvlJc w:val="left"/>
      <w:pPr>
        <w:tabs>
          <w:tab w:val="num" w:pos="0"/>
        </w:tabs>
        <w:ind w:left="1008" w:hanging="1008"/>
      </w:pPr>
    </w:lvl>
    <w:lvl w:ilvl="5">
      <w:start w:val="1"/>
      <w:numFmt w:val="decimal"/>
      <w:pStyle w:val="Heading6"/>
      <w:lvlText w:val="%1.%2.%3.%4.%5.%6"/>
      <w:lvlJc w:val="left"/>
      <w:pPr>
        <w:tabs>
          <w:tab w:val="num" w:pos="0"/>
        </w:tabs>
        <w:ind w:left="1152" w:hanging="1152"/>
      </w:pPr>
    </w:lvl>
    <w:lvl w:ilvl="6">
      <w:start w:val="1"/>
      <w:numFmt w:val="decimal"/>
      <w:pStyle w:val="Heading7"/>
      <w:lvlText w:val="%1.%2.%3.%4.%5.%6.%7"/>
      <w:lvlJc w:val="left"/>
      <w:pPr>
        <w:tabs>
          <w:tab w:val="num" w:pos="0"/>
        </w:tabs>
        <w:ind w:left="1296" w:hanging="1296"/>
      </w:pPr>
    </w:lvl>
    <w:lvl w:ilvl="7">
      <w:start w:val="1"/>
      <w:numFmt w:val="decimal"/>
      <w:pStyle w:val="Heading8"/>
      <w:lvlText w:val="%1.%2.%3.%4.%5.%6.%7.%8"/>
      <w:lvlJc w:val="left"/>
      <w:pPr>
        <w:tabs>
          <w:tab w:val="num" w:pos="0"/>
        </w:tabs>
        <w:ind w:left="1440" w:hanging="1440"/>
      </w:pPr>
    </w:lvl>
    <w:lvl w:ilvl="8">
      <w:start w:val="1"/>
      <w:numFmt w:val="decimal"/>
      <w:pStyle w:val="Heading9"/>
      <w:lvlText w:val="%1.%2.%3.%4.%5.%6.%7.%8.%9"/>
      <w:lvlJc w:val="left"/>
      <w:pPr>
        <w:tabs>
          <w:tab w:val="num" w:pos="0"/>
        </w:tabs>
        <w:ind w:left="1584" w:hanging="1584"/>
      </w:pPr>
    </w:lvl>
  </w:abstractNum>
  <w:abstractNum w:abstractNumId="28" w15:restartNumberingAfterBreak="0">
    <w:nsid w:val="35EE17C4"/>
    <w:multiLevelType w:val="hybridMultilevel"/>
    <w:tmpl w:val="4AEC947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29" w15:restartNumberingAfterBreak="0">
    <w:nsid w:val="36550D05"/>
    <w:multiLevelType w:val="hybridMultilevel"/>
    <w:tmpl w:val="61209BD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0" w15:restartNumberingAfterBreak="0">
    <w:nsid w:val="43B240D1"/>
    <w:multiLevelType w:val="hybridMultilevel"/>
    <w:tmpl w:val="BA18D4BA"/>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1" w15:restartNumberingAfterBreak="0">
    <w:nsid w:val="455F132C"/>
    <w:multiLevelType w:val="hybridMultilevel"/>
    <w:tmpl w:val="9C64373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2" w15:restartNumberingAfterBreak="0">
    <w:nsid w:val="45EB1A37"/>
    <w:multiLevelType w:val="hybridMultilevel"/>
    <w:tmpl w:val="AFD8A3F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3" w15:restartNumberingAfterBreak="0">
    <w:nsid w:val="4C550DEE"/>
    <w:multiLevelType w:val="hybridMultilevel"/>
    <w:tmpl w:val="4A669C6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4" w15:restartNumberingAfterBreak="0">
    <w:nsid w:val="4CC15F04"/>
    <w:multiLevelType w:val="hybridMultilevel"/>
    <w:tmpl w:val="CC72C27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5" w15:restartNumberingAfterBreak="0">
    <w:nsid w:val="4D5F7CB8"/>
    <w:multiLevelType w:val="hybridMultilevel"/>
    <w:tmpl w:val="DFF0A59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6" w15:restartNumberingAfterBreak="0">
    <w:nsid w:val="4DFC0346"/>
    <w:multiLevelType w:val="hybridMultilevel"/>
    <w:tmpl w:val="7AE41CD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37" w15:restartNumberingAfterBreak="0">
    <w:nsid w:val="50534041"/>
    <w:multiLevelType w:val="multilevel"/>
    <w:tmpl w:val="7ACED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093701B"/>
    <w:multiLevelType w:val="hybridMultilevel"/>
    <w:tmpl w:val="20F84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2D91A6F"/>
    <w:multiLevelType w:val="hybridMultilevel"/>
    <w:tmpl w:val="8C32CF2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0" w15:restartNumberingAfterBreak="0">
    <w:nsid w:val="59113025"/>
    <w:multiLevelType w:val="hybridMultilevel"/>
    <w:tmpl w:val="8696D31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1" w15:restartNumberingAfterBreak="0">
    <w:nsid w:val="593B00A9"/>
    <w:multiLevelType w:val="hybridMultilevel"/>
    <w:tmpl w:val="1B48F112"/>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2" w15:restartNumberingAfterBreak="0">
    <w:nsid w:val="5AC15C0A"/>
    <w:multiLevelType w:val="hybridMultilevel"/>
    <w:tmpl w:val="6F0694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5D683933"/>
    <w:multiLevelType w:val="hybridMultilevel"/>
    <w:tmpl w:val="25E0440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4" w15:restartNumberingAfterBreak="0">
    <w:nsid w:val="60530ACF"/>
    <w:multiLevelType w:val="hybridMultilevel"/>
    <w:tmpl w:val="CE786B1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5" w15:restartNumberingAfterBreak="0">
    <w:nsid w:val="60D0544B"/>
    <w:multiLevelType w:val="hybridMultilevel"/>
    <w:tmpl w:val="0DD27C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9CD3732"/>
    <w:multiLevelType w:val="hybridMultilevel"/>
    <w:tmpl w:val="8B56F9B0"/>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7" w15:restartNumberingAfterBreak="0">
    <w:nsid w:val="6E2A1551"/>
    <w:multiLevelType w:val="hybridMultilevel"/>
    <w:tmpl w:val="17A223B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8" w15:restartNumberingAfterBreak="0">
    <w:nsid w:val="70292FE9"/>
    <w:multiLevelType w:val="hybridMultilevel"/>
    <w:tmpl w:val="809C6F96"/>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49" w15:restartNumberingAfterBreak="0">
    <w:nsid w:val="720E42E9"/>
    <w:multiLevelType w:val="hybridMultilevel"/>
    <w:tmpl w:val="2882463C"/>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0" w15:restartNumberingAfterBreak="0">
    <w:nsid w:val="74E12007"/>
    <w:multiLevelType w:val="hybridMultilevel"/>
    <w:tmpl w:val="BF3CD62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1" w15:restartNumberingAfterBreak="0">
    <w:nsid w:val="77111FC9"/>
    <w:multiLevelType w:val="hybridMultilevel"/>
    <w:tmpl w:val="33A49C38"/>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2" w15:restartNumberingAfterBreak="0">
    <w:nsid w:val="77140A13"/>
    <w:multiLevelType w:val="hybridMultilevel"/>
    <w:tmpl w:val="44A851B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3" w15:restartNumberingAfterBreak="0">
    <w:nsid w:val="7A7C4475"/>
    <w:multiLevelType w:val="hybridMultilevel"/>
    <w:tmpl w:val="21CACEA2"/>
    <w:lvl w:ilvl="0" w:tplc="04090001">
      <w:start w:val="1"/>
      <w:numFmt w:val="bullet"/>
      <w:lvlText w:val=""/>
      <w:lvlJc w:val="left"/>
      <w:pPr>
        <w:ind w:left="1077" w:hanging="360"/>
      </w:pPr>
      <w:rPr>
        <w:rFonts w:ascii="Symbol" w:hAnsi="Symbol" w:hint="default"/>
      </w:rPr>
    </w:lvl>
    <w:lvl w:ilvl="1" w:tplc="04090003">
      <w:start w:val="1"/>
      <w:numFmt w:val="bullet"/>
      <w:lvlText w:val="o"/>
      <w:lvlJc w:val="left"/>
      <w:pPr>
        <w:ind w:left="1797" w:hanging="360"/>
      </w:pPr>
      <w:rPr>
        <w:rFonts w:ascii="Courier New" w:hAnsi="Courier New" w:cs="Courier New" w:hint="default"/>
      </w:rPr>
    </w:lvl>
    <w:lvl w:ilvl="2" w:tplc="04090005">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4" w15:restartNumberingAfterBreak="0">
    <w:nsid w:val="7BDD2A7F"/>
    <w:multiLevelType w:val="hybridMultilevel"/>
    <w:tmpl w:val="2988C2B6"/>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abstractNum w:abstractNumId="55" w15:restartNumberingAfterBreak="0">
    <w:nsid w:val="7D7966BE"/>
    <w:multiLevelType w:val="hybridMultilevel"/>
    <w:tmpl w:val="AB6A820E"/>
    <w:lvl w:ilvl="0" w:tplc="04090001">
      <w:start w:val="1"/>
      <w:numFmt w:val="bullet"/>
      <w:lvlText w:val=""/>
      <w:lvlJc w:val="left"/>
      <w:pPr>
        <w:ind w:left="1077" w:hanging="360"/>
      </w:pPr>
      <w:rPr>
        <w:rFonts w:ascii="Symbol" w:hAnsi="Symbol" w:hint="default"/>
      </w:rPr>
    </w:lvl>
    <w:lvl w:ilvl="1" w:tplc="04090003" w:tentative="1">
      <w:start w:val="1"/>
      <w:numFmt w:val="bullet"/>
      <w:lvlText w:val="o"/>
      <w:lvlJc w:val="left"/>
      <w:pPr>
        <w:ind w:left="1797" w:hanging="360"/>
      </w:pPr>
      <w:rPr>
        <w:rFonts w:ascii="Courier New" w:hAnsi="Courier New" w:cs="Courier New" w:hint="default"/>
      </w:rPr>
    </w:lvl>
    <w:lvl w:ilvl="2" w:tplc="04090005" w:tentative="1">
      <w:start w:val="1"/>
      <w:numFmt w:val="bullet"/>
      <w:lvlText w:val=""/>
      <w:lvlJc w:val="left"/>
      <w:pPr>
        <w:ind w:left="2517" w:hanging="360"/>
      </w:pPr>
      <w:rPr>
        <w:rFonts w:ascii="Wingdings" w:hAnsi="Wingdings" w:hint="default"/>
      </w:rPr>
    </w:lvl>
    <w:lvl w:ilvl="3" w:tplc="04090001" w:tentative="1">
      <w:start w:val="1"/>
      <w:numFmt w:val="bullet"/>
      <w:lvlText w:val=""/>
      <w:lvlJc w:val="left"/>
      <w:pPr>
        <w:ind w:left="3237" w:hanging="360"/>
      </w:pPr>
      <w:rPr>
        <w:rFonts w:ascii="Symbol" w:hAnsi="Symbol" w:hint="default"/>
      </w:rPr>
    </w:lvl>
    <w:lvl w:ilvl="4" w:tplc="04090003" w:tentative="1">
      <w:start w:val="1"/>
      <w:numFmt w:val="bullet"/>
      <w:lvlText w:val="o"/>
      <w:lvlJc w:val="left"/>
      <w:pPr>
        <w:ind w:left="3957" w:hanging="360"/>
      </w:pPr>
      <w:rPr>
        <w:rFonts w:ascii="Courier New" w:hAnsi="Courier New" w:cs="Courier New" w:hint="default"/>
      </w:rPr>
    </w:lvl>
    <w:lvl w:ilvl="5" w:tplc="04090005" w:tentative="1">
      <w:start w:val="1"/>
      <w:numFmt w:val="bullet"/>
      <w:lvlText w:val=""/>
      <w:lvlJc w:val="left"/>
      <w:pPr>
        <w:ind w:left="4677" w:hanging="360"/>
      </w:pPr>
      <w:rPr>
        <w:rFonts w:ascii="Wingdings" w:hAnsi="Wingdings" w:hint="default"/>
      </w:rPr>
    </w:lvl>
    <w:lvl w:ilvl="6" w:tplc="04090001" w:tentative="1">
      <w:start w:val="1"/>
      <w:numFmt w:val="bullet"/>
      <w:lvlText w:val=""/>
      <w:lvlJc w:val="left"/>
      <w:pPr>
        <w:ind w:left="5397" w:hanging="360"/>
      </w:pPr>
      <w:rPr>
        <w:rFonts w:ascii="Symbol" w:hAnsi="Symbol" w:hint="default"/>
      </w:rPr>
    </w:lvl>
    <w:lvl w:ilvl="7" w:tplc="04090003" w:tentative="1">
      <w:start w:val="1"/>
      <w:numFmt w:val="bullet"/>
      <w:lvlText w:val="o"/>
      <w:lvlJc w:val="left"/>
      <w:pPr>
        <w:ind w:left="6117" w:hanging="360"/>
      </w:pPr>
      <w:rPr>
        <w:rFonts w:ascii="Courier New" w:hAnsi="Courier New" w:cs="Courier New" w:hint="default"/>
      </w:rPr>
    </w:lvl>
    <w:lvl w:ilvl="8" w:tplc="04090005" w:tentative="1">
      <w:start w:val="1"/>
      <w:numFmt w:val="bullet"/>
      <w:lvlText w:val=""/>
      <w:lvlJc w:val="left"/>
      <w:pPr>
        <w:ind w:left="6837" w:hanging="360"/>
      </w:pPr>
      <w:rPr>
        <w:rFonts w:ascii="Wingdings" w:hAnsi="Wingdings" w:hint="default"/>
      </w:rPr>
    </w:lvl>
  </w:abstractNum>
  <w:num w:numId="1">
    <w:abstractNumId w:val="27"/>
  </w:num>
  <w:num w:numId="2">
    <w:abstractNumId w:val="25"/>
  </w:num>
  <w:num w:numId="3">
    <w:abstractNumId w:val="17"/>
  </w:num>
  <w:num w:numId="4">
    <w:abstractNumId w:val="23"/>
  </w:num>
  <w:num w:numId="5">
    <w:abstractNumId w:val="44"/>
  </w:num>
  <w:num w:numId="6">
    <w:abstractNumId w:val="47"/>
  </w:num>
  <w:num w:numId="7">
    <w:abstractNumId w:val="22"/>
  </w:num>
  <w:num w:numId="8">
    <w:abstractNumId w:val="15"/>
  </w:num>
  <w:num w:numId="9">
    <w:abstractNumId w:val="49"/>
  </w:num>
  <w:num w:numId="10">
    <w:abstractNumId w:val="41"/>
  </w:num>
  <w:num w:numId="11">
    <w:abstractNumId w:val="34"/>
  </w:num>
  <w:num w:numId="12">
    <w:abstractNumId w:val="26"/>
  </w:num>
  <w:num w:numId="13">
    <w:abstractNumId w:val="53"/>
  </w:num>
  <w:num w:numId="14">
    <w:abstractNumId w:val="12"/>
  </w:num>
  <w:num w:numId="15">
    <w:abstractNumId w:val="50"/>
  </w:num>
  <w:num w:numId="16">
    <w:abstractNumId w:val="40"/>
  </w:num>
  <w:num w:numId="17">
    <w:abstractNumId w:val="13"/>
  </w:num>
  <w:num w:numId="18">
    <w:abstractNumId w:val="33"/>
  </w:num>
  <w:num w:numId="19">
    <w:abstractNumId w:val="11"/>
  </w:num>
  <w:num w:numId="20">
    <w:abstractNumId w:val="14"/>
  </w:num>
  <w:num w:numId="21">
    <w:abstractNumId w:val="52"/>
  </w:num>
  <w:num w:numId="22">
    <w:abstractNumId w:val="51"/>
  </w:num>
  <w:num w:numId="23">
    <w:abstractNumId w:val="36"/>
  </w:num>
  <w:num w:numId="24">
    <w:abstractNumId w:val="16"/>
  </w:num>
  <w:num w:numId="25">
    <w:abstractNumId w:val="24"/>
  </w:num>
  <w:num w:numId="26">
    <w:abstractNumId w:val="18"/>
  </w:num>
  <w:num w:numId="27">
    <w:abstractNumId w:val="0"/>
  </w:num>
  <w:num w:numId="28">
    <w:abstractNumId w:val="1"/>
  </w:num>
  <w:num w:numId="29">
    <w:abstractNumId w:val="2"/>
  </w:num>
  <w:num w:numId="30">
    <w:abstractNumId w:val="3"/>
  </w:num>
  <w:num w:numId="31">
    <w:abstractNumId w:val="4"/>
  </w:num>
  <w:num w:numId="32">
    <w:abstractNumId w:val="5"/>
  </w:num>
  <w:num w:numId="33">
    <w:abstractNumId w:val="6"/>
  </w:num>
  <w:num w:numId="34">
    <w:abstractNumId w:val="7"/>
  </w:num>
  <w:num w:numId="35">
    <w:abstractNumId w:val="8"/>
  </w:num>
  <w:num w:numId="36">
    <w:abstractNumId w:val="9"/>
  </w:num>
  <w:num w:numId="37">
    <w:abstractNumId w:val="30"/>
  </w:num>
  <w:num w:numId="38">
    <w:abstractNumId w:val="28"/>
  </w:num>
  <w:num w:numId="39">
    <w:abstractNumId w:val="42"/>
  </w:num>
  <w:num w:numId="40">
    <w:abstractNumId w:val="55"/>
  </w:num>
  <w:num w:numId="41">
    <w:abstractNumId w:val="43"/>
  </w:num>
  <w:num w:numId="42">
    <w:abstractNumId w:val="39"/>
  </w:num>
  <w:num w:numId="43">
    <w:abstractNumId w:val="31"/>
  </w:num>
  <w:num w:numId="44">
    <w:abstractNumId w:val="21"/>
  </w:num>
  <w:num w:numId="45">
    <w:abstractNumId w:val="48"/>
  </w:num>
  <w:num w:numId="46">
    <w:abstractNumId w:val="20"/>
  </w:num>
  <w:num w:numId="47">
    <w:abstractNumId w:val="35"/>
  </w:num>
  <w:num w:numId="48">
    <w:abstractNumId w:val="46"/>
  </w:num>
  <w:num w:numId="49">
    <w:abstractNumId w:val="54"/>
  </w:num>
  <w:num w:numId="50">
    <w:abstractNumId w:val="32"/>
  </w:num>
  <w:num w:numId="51">
    <w:abstractNumId w:val="10"/>
  </w:num>
  <w:num w:numId="52">
    <w:abstractNumId w:val="19"/>
  </w:num>
  <w:num w:numId="53">
    <w:abstractNumId w:val="29"/>
  </w:num>
  <w:num w:numId="54">
    <w:abstractNumId w:val="38"/>
  </w:num>
  <w:num w:numId="55">
    <w:abstractNumId w:val="27"/>
  </w:num>
  <w:num w:numId="56">
    <w:abstractNumId w:val="27"/>
  </w:num>
  <w:num w:numId="57">
    <w:abstractNumId w:val="37"/>
  </w:num>
  <w:num w:numId="58">
    <w:abstractNumId w:val="45"/>
  </w:num>
  <w:num w:numId="59">
    <w:abstractNumId w:val="27"/>
  </w:num>
  <w:num w:numId="60">
    <w:abstractNumId w:val="27"/>
  </w:num>
  <w:num w:numId="61">
    <w:abstractNumId w:val="27"/>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autoHyphenation/>
  <w:hyphenationZone w:val="425"/>
  <w:characterSpacingControl w:val="doNotCompress"/>
  <w:footnotePr>
    <w:footnote w:id="-1"/>
    <w:footnote w:id="0"/>
  </w:footnotePr>
  <w:endnotePr>
    <w:endnote w:id="-1"/>
    <w:endnote w:id="0"/>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0644"/>
    <w:rsid w:val="00016D53"/>
    <w:rsid w:val="000414DB"/>
    <w:rsid w:val="000A0644"/>
    <w:rsid w:val="000A2C25"/>
    <w:rsid w:val="00123D9B"/>
    <w:rsid w:val="00124376"/>
    <w:rsid w:val="001362D3"/>
    <w:rsid w:val="001439CD"/>
    <w:rsid w:val="001C3CD2"/>
    <w:rsid w:val="001F7F72"/>
    <w:rsid w:val="00284256"/>
    <w:rsid w:val="002C4EE9"/>
    <w:rsid w:val="002D172B"/>
    <w:rsid w:val="004C5363"/>
    <w:rsid w:val="004F73AA"/>
    <w:rsid w:val="00524730"/>
    <w:rsid w:val="00525F0C"/>
    <w:rsid w:val="00575251"/>
    <w:rsid w:val="005B0710"/>
    <w:rsid w:val="005E7D7F"/>
    <w:rsid w:val="00617E16"/>
    <w:rsid w:val="00676B2C"/>
    <w:rsid w:val="006E4213"/>
    <w:rsid w:val="00720F4C"/>
    <w:rsid w:val="00771820"/>
    <w:rsid w:val="007726CA"/>
    <w:rsid w:val="007D2615"/>
    <w:rsid w:val="008C3CFD"/>
    <w:rsid w:val="008D6639"/>
    <w:rsid w:val="008E3763"/>
    <w:rsid w:val="009C3C8D"/>
    <w:rsid w:val="00A362CF"/>
    <w:rsid w:val="00AB1012"/>
    <w:rsid w:val="00AF1EDE"/>
    <w:rsid w:val="00AF4019"/>
    <w:rsid w:val="00B0792D"/>
    <w:rsid w:val="00B36573"/>
    <w:rsid w:val="00C3220A"/>
    <w:rsid w:val="00C67E5C"/>
    <w:rsid w:val="00C81DAF"/>
    <w:rsid w:val="00CA5E07"/>
    <w:rsid w:val="00D0743D"/>
    <w:rsid w:val="00D16F8B"/>
    <w:rsid w:val="00D36C5A"/>
    <w:rsid w:val="00D4009B"/>
    <w:rsid w:val="00D551A3"/>
    <w:rsid w:val="00D64124"/>
    <w:rsid w:val="00D84FEF"/>
    <w:rsid w:val="00DC1F12"/>
    <w:rsid w:val="00DF0F0E"/>
    <w:rsid w:val="00E24DAD"/>
    <w:rsid w:val="00E47CCC"/>
    <w:rsid w:val="00EA3E98"/>
    <w:rsid w:val="00EC265D"/>
    <w:rsid w:val="00EC461F"/>
    <w:rsid w:val="00EF28CB"/>
    <w:rsid w:val="00F36322"/>
    <w:rsid w:val="00FD253B"/>
  </w:rsids>
  <m:mathPr>
    <m:mathFont m:val="Cambria Math"/>
    <m:brkBin m:val="before"/>
    <m:brkBinSub m:val="--"/>
    <m:smallFrac m:val="0"/>
    <m:dispDef/>
    <m:lMargin m:val="0"/>
    <m:rMargin m:val="0"/>
    <m:defJc m:val="centerGroup"/>
    <m:wrapIndent m:val="1440"/>
    <m:intLim m:val="subSup"/>
    <m:naryLim m:val="undOvr"/>
  </m:mathPr>
  <w:themeFontLang w:val="de-DE"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61140A"/>
  <w15:docId w15:val="{ED5EC216-6271-479C-96E9-A1B0AECC89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Calibri" w:hAnsi="Times New Roman" w:cs="Times New Roman"/>
        <w:sz w:val="24"/>
        <w:szCs w:val="22"/>
        <w:lang w:val="de-DE" w:eastAsia="de-DE"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7AE6"/>
    <w:pPr>
      <w:spacing w:after="200" w:line="360" w:lineRule="auto"/>
      <w:jc w:val="both"/>
    </w:pPr>
  </w:style>
  <w:style w:type="paragraph" w:styleId="Heading1">
    <w:name w:val="heading 1"/>
    <w:basedOn w:val="Normal"/>
    <w:next w:val="Normal"/>
    <w:link w:val="Heading1Char"/>
    <w:uiPriority w:val="9"/>
    <w:qFormat/>
    <w:rsid w:val="0045249A"/>
    <w:pPr>
      <w:keepNext/>
      <w:keepLines/>
      <w:pageBreakBefore/>
      <w:numPr>
        <w:numId w:val="1"/>
      </w:numPr>
      <w:ind w:left="431" w:hanging="431"/>
      <w:outlineLvl w:val="0"/>
    </w:pPr>
    <w:rPr>
      <w:rFonts w:eastAsia="Times New Roman"/>
      <w:b/>
      <w:bCs/>
      <w:color w:val="365F91"/>
      <w:sz w:val="34"/>
      <w:szCs w:val="28"/>
    </w:rPr>
  </w:style>
  <w:style w:type="paragraph" w:styleId="Heading2">
    <w:name w:val="heading 2"/>
    <w:basedOn w:val="Normal"/>
    <w:next w:val="Normal"/>
    <w:link w:val="Heading2Char"/>
    <w:uiPriority w:val="9"/>
    <w:unhideWhenUsed/>
    <w:qFormat/>
    <w:rsid w:val="00754B80"/>
    <w:pPr>
      <w:keepNext/>
      <w:keepLines/>
      <w:numPr>
        <w:ilvl w:val="1"/>
        <w:numId w:val="1"/>
      </w:numPr>
      <w:spacing w:before="400"/>
      <w:outlineLvl w:val="1"/>
    </w:pPr>
    <w:rPr>
      <w:rFonts w:eastAsia="Times New Roman"/>
      <w:b/>
      <w:bCs/>
      <w:color w:val="4F81BD"/>
      <w:sz w:val="28"/>
      <w:szCs w:val="26"/>
    </w:rPr>
  </w:style>
  <w:style w:type="paragraph" w:styleId="Heading3">
    <w:name w:val="heading 3"/>
    <w:basedOn w:val="Normal"/>
    <w:next w:val="Normal"/>
    <w:link w:val="Heading3Char"/>
    <w:uiPriority w:val="9"/>
    <w:unhideWhenUsed/>
    <w:qFormat/>
    <w:rsid w:val="00E24DAD"/>
    <w:pPr>
      <w:keepNext/>
      <w:keepLines/>
      <w:numPr>
        <w:ilvl w:val="2"/>
        <w:numId w:val="1"/>
      </w:numPr>
      <w:spacing w:before="200"/>
      <w:outlineLvl w:val="2"/>
    </w:pPr>
    <w:rPr>
      <w:rFonts w:eastAsia="Times New Roman"/>
      <w:b/>
      <w:bCs/>
      <w:color w:val="4F81BD"/>
      <w:sz w:val="26"/>
    </w:rPr>
  </w:style>
  <w:style w:type="paragraph" w:styleId="Heading4">
    <w:name w:val="heading 4"/>
    <w:basedOn w:val="Normal"/>
    <w:next w:val="Normal"/>
    <w:link w:val="Heading4Char"/>
    <w:uiPriority w:val="9"/>
    <w:unhideWhenUsed/>
    <w:qFormat/>
    <w:rsid w:val="00E24DAD"/>
    <w:pPr>
      <w:keepNext/>
      <w:keepLines/>
      <w:numPr>
        <w:ilvl w:val="3"/>
        <w:numId w:val="1"/>
      </w:numPr>
      <w:spacing w:before="200" w:after="0"/>
      <w:outlineLvl w:val="3"/>
    </w:pPr>
    <w:rPr>
      <w:rFonts w:eastAsia="Times New Roman"/>
      <w:b/>
      <w:bCs/>
      <w:i/>
      <w:iCs/>
      <w:color w:val="4F81BD"/>
    </w:rPr>
  </w:style>
  <w:style w:type="paragraph" w:styleId="Heading5">
    <w:name w:val="heading 5"/>
    <w:basedOn w:val="Normal"/>
    <w:next w:val="Normal"/>
    <w:link w:val="Heading5Char"/>
    <w:uiPriority w:val="9"/>
    <w:semiHidden/>
    <w:unhideWhenUsed/>
    <w:qFormat/>
    <w:rsid w:val="008227FE"/>
    <w:pPr>
      <w:keepNext/>
      <w:keepLines/>
      <w:numPr>
        <w:ilvl w:val="4"/>
        <w:numId w:val="1"/>
      </w:numPr>
      <w:spacing w:before="200" w:after="0"/>
      <w:outlineLvl w:val="4"/>
    </w:pPr>
    <w:rPr>
      <w:rFonts w:ascii="Cambria" w:eastAsia="Times New Roman" w:hAnsi="Cambria"/>
      <w:color w:val="243F60"/>
    </w:rPr>
  </w:style>
  <w:style w:type="paragraph" w:styleId="Heading6">
    <w:name w:val="heading 6"/>
    <w:basedOn w:val="Normal"/>
    <w:next w:val="Normal"/>
    <w:link w:val="Heading6Char"/>
    <w:uiPriority w:val="9"/>
    <w:semiHidden/>
    <w:unhideWhenUsed/>
    <w:qFormat/>
    <w:rsid w:val="008227FE"/>
    <w:pPr>
      <w:keepNext/>
      <w:keepLines/>
      <w:numPr>
        <w:ilvl w:val="5"/>
        <w:numId w:val="1"/>
      </w:numPr>
      <w:spacing w:before="200" w:after="0"/>
      <w:outlineLvl w:val="5"/>
    </w:pPr>
    <w:rPr>
      <w:rFonts w:ascii="Cambria" w:eastAsia="Times New Roman" w:hAnsi="Cambria"/>
      <w:i/>
      <w:iCs/>
      <w:color w:val="243F60"/>
    </w:rPr>
  </w:style>
  <w:style w:type="paragraph" w:styleId="Heading7">
    <w:name w:val="heading 7"/>
    <w:basedOn w:val="Normal"/>
    <w:next w:val="Normal"/>
    <w:link w:val="Heading7Char"/>
    <w:uiPriority w:val="9"/>
    <w:semiHidden/>
    <w:unhideWhenUsed/>
    <w:qFormat/>
    <w:rsid w:val="008227FE"/>
    <w:pPr>
      <w:keepNext/>
      <w:keepLines/>
      <w:numPr>
        <w:ilvl w:val="6"/>
        <w:numId w:val="1"/>
      </w:numPr>
      <w:spacing w:before="200" w:after="0"/>
      <w:outlineLvl w:val="6"/>
    </w:pPr>
    <w:rPr>
      <w:rFonts w:ascii="Cambria" w:eastAsia="Times New Roman" w:hAnsi="Cambria"/>
      <w:i/>
      <w:iCs/>
      <w:color w:val="404040"/>
    </w:rPr>
  </w:style>
  <w:style w:type="paragraph" w:styleId="Heading8">
    <w:name w:val="heading 8"/>
    <w:basedOn w:val="Normal"/>
    <w:next w:val="Normal"/>
    <w:link w:val="Heading8Char"/>
    <w:uiPriority w:val="9"/>
    <w:semiHidden/>
    <w:unhideWhenUsed/>
    <w:qFormat/>
    <w:rsid w:val="008227FE"/>
    <w:pPr>
      <w:keepNext/>
      <w:keepLines/>
      <w:numPr>
        <w:ilvl w:val="7"/>
        <w:numId w:val="1"/>
      </w:numPr>
      <w:spacing w:before="200" w:after="0"/>
      <w:outlineLvl w:val="7"/>
    </w:pPr>
    <w:rPr>
      <w:rFonts w:ascii="Cambria" w:eastAsia="Times New Roman" w:hAnsi="Cambria"/>
      <w:color w:val="404040"/>
      <w:sz w:val="20"/>
      <w:szCs w:val="20"/>
    </w:rPr>
  </w:style>
  <w:style w:type="paragraph" w:styleId="Heading9">
    <w:name w:val="heading 9"/>
    <w:basedOn w:val="Normal"/>
    <w:next w:val="Normal"/>
    <w:link w:val="Heading9Char"/>
    <w:uiPriority w:val="9"/>
    <w:semiHidden/>
    <w:unhideWhenUsed/>
    <w:qFormat/>
    <w:rsid w:val="008227FE"/>
    <w:pPr>
      <w:keepNext/>
      <w:keepLines/>
      <w:numPr>
        <w:ilvl w:val="8"/>
        <w:numId w:val="1"/>
      </w:numPr>
      <w:spacing w:before="200" w:after="0"/>
      <w:outlineLvl w:val="8"/>
    </w:pPr>
    <w:rPr>
      <w:rFonts w:ascii="Cambria" w:eastAsia="Times New Roman"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C265D"/>
    <w:rPr>
      <w:rFonts w:eastAsia="Times New Roman"/>
      <w:b/>
      <w:bCs/>
      <w:color w:val="365F91"/>
      <w:sz w:val="34"/>
      <w:szCs w:val="28"/>
    </w:rPr>
  </w:style>
  <w:style w:type="character" w:customStyle="1" w:styleId="Heading2Char">
    <w:name w:val="Heading 2 Char"/>
    <w:basedOn w:val="DefaultParagraphFont"/>
    <w:link w:val="Heading2"/>
    <w:uiPriority w:val="9"/>
    <w:rsid w:val="00EC265D"/>
    <w:rPr>
      <w:rFonts w:eastAsia="Times New Roman"/>
      <w:b/>
      <w:bCs/>
      <w:color w:val="4F81BD"/>
      <w:sz w:val="28"/>
      <w:szCs w:val="26"/>
    </w:rPr>
  </w:style>
  <w:style w:type="character" w:customStyle="1" w:styleId="Heading3Char">
    <w:name w:val="Heading 3 Char"/>
    <w:basedOn w:val="DefaultParagraphFont"/>
    <w:link w:val="Heading3"/>
    <w:uiPriority w:val="9"/>
    <w:rsid w:val="00E24DAD"/>
    <w:rPr>
      <w:rFonts w:eastAsia="Times New Roman"/>
      <w:b/>
      <w:bCs/>
      <w:color w:val="4F81BD"/>
      <w:sz w:val="26"/>
    </w:rPr>
  </w:style>
  <w:style w:type="character" w:customStyle="1" w:styleId="Heading4Char">
    <w:name w:val="Heading 4 Char"/>
    <w:basedOn w:val="DefaultParagraphFont"/>
    <w:link w:val="Heading4"/>
    <w:uiPriority w:val="9"/>
    <w:rsid w:val="00E24DAD"/>
    <w:rPr>
      <w:rFonts w:eastAsia="Times New Roman"/>
      <w:b/>
      <w:bCs/>
      <w:i/>
      <w:iCs/>
      <w:color w:val="4F81BD"/>
    </w:rPr>
  </w:style>
  <w:style w:type="character" w:customStyle="1" w:styleId="Heading5Char">
    <w:name w:val="Heading 5 Char"/>
    <w:basedOn w:val="DefaultParagraphFont"/>
    <w:link w:val="Heading5"/>
    <w:uiPriority w:val="9"/>
    <w:semiHidden/>
    <w:rsid w:val="00EC265D"/>
    <w:rPr>
      <w:rFonts w:ascii="Cambria" w:eastAsia="Times New Roman" w:hAnsi="Cambria"/>
      <w:color w:val="243F60"/>
    </w:rPr>
  </w:style>
  <w:style w:type="character" w:customStyle="1" w:styleId="Heading6Char">
    <w:name w:val="Heading 6 Char"/>
    <w:basedOn w:val="DefaultParagraphFont"/>
    <w:link w:val="Heading6"/>
    <w:uiPriority w:val="9"/>
    <w:semiHidden/>
    <w:rsid w:val="00EC265D"/>
    <w:rPr>
      <w:rFonts w:ascii="Cambria" w:eastAsia="Times New Roman" w:hAnsi="Cambria"/>
      <w:i/>
      <w:iCs/>
      <w:color w:val="243F60"/>
    </w:rPr>
  </w:style>
  <w:style w:type="character" w:customStyle="1" w:styleId="Heading7Char">
    <w:name w:val="Heading 7 Char"/>
    <w:basedOn w:val="DefaultParagraphFont"/>
    <w:link w:val="Heading7"/>
    <w:uiPriority w:val="9"/>
    <w:semiHidden/>
    <w:rsid w:val="00EC265D"/>
    <w:rPr>
      <w:rFonts w:ascii="Cambria" w:eastAsia="Times New Roman" w:hAnsi="Cambria"/>
      <w:i/>
      <w:iCs/>
      <w:color w:val="404040"/>
    </w:rPr>
  </w:style>
  <w:style w:type="character" w:customStyle="1" w:styleId="Heading8Char">
    <w:name w:val="Heading 8 Char"/>
    <w:basedOn w:val="DefaultParagraphFont"/>
    <w:link w:val="Heading8"/>
    <w:uiPriority w:val="9"/>
    <w:semiHidden/>
    <w:rsid w:val="00EC265D"/>
    <w:rPr>
      <w:rFonts w:ascii="Cambria" w:eastAsia="Times New Roman" w:hAnsi="Cambria"/>
      <w:color w:val="404040"/>
      <w:sz w:val="20"/>
      <w:szCs w:val="20"/>
    </w:rPr>
  </w:style>
  <w:style w:type="character" w:customStyle="1" w:styleId="Heading9Char">
    <w:name w:val="Heading 9 Char"/>
    <w:basedOn w:val="DefaultParagraphFont"/>
    <w:link w:val="Heading9"/>
    <w:uiPriority w:val="9"/>
    <w:semiHidden/>
    <w:rsid w:val="00EC265D"/>
    <w:rPr>
      <w:rFonts w:ascii="Cambria" w:eastAsia="Times New Roman" w:hAnsi="Cambria"/>
      <w:i/>
      <w:iCs/>
      <w:color w:val="404040"/>
      <w:sz w:val="20"/>
      <w:szCs w:val="20"/>
    </w:rPr>
  </w:style>
  <w:style w:type="character" w:customStyle="1" w:styleId="HeaderChar">
    <w:name w:val="Header Char"/>
    <w:basedOn w:val="DefaultParagraphFont"/>
    <w:link w:val="Header"/>
    <w:uiPriority w:val="99"/>
    <w:qFormat/>
    <w:rsid w:val="006F4A87"/>
  </w:style>
  <w:style w:type="paragraph" w:styleId="Header">
    <w:name w:val="header"/>
    <w:basedOn w:val="Normal"/>
    <w:link w:val="HeaderChar"/>
    <w:uiPriority w:val="99"/>
    <w:unhideWhenUsed/>
    <w:rsid w:val="006F4A87"/>
    <w:pPr>
      <w:tabs>
        <w:tab w:val="center" w:pos="4536"/>
        <w:tab w:val="right" w:pos="9072"/>
      </w:tabs>
      <w:spacing w:after="0" w:line="240" w:lineRule="auto"/>
    </w:pPr>
  </w:style>
  <w:style w:type="character" w:customStyle="1" w:styleId="FooterChar">
    <w:name w:val="Footer Char"/>
    <w:basedOn w:val="DefaultParagraphFont"/>
    <w:link w:val="Footer"/>
    <w:uiPriority w:val="99"/>
    <w:qFormat/>
    <w:rsid w:val="006F4A87"/>
  </w:style>
  <w:style w:type="paragraph" w:styleId="Footer">
    <w:name w:val="footer"/>
    <w:basedOn w:val="Normal"/>
    <w:link w:val="FooterChar"/>
    <w:uiPriority w:val="99"/>
    <w:unhideWhenUsed/>
    <w:rsid w:val="006F4A87"/>
    <w:pPr>
      <w:tabs>
        <w:tab w:val="center" w:pos="4536"/>
        <w:tab w:val="right" w:pos="9072"/>
      </w:tabs>
      <w:spacing w:after="0" w:line="240" w:lineRule="auto"/>
    </w:pPr>
  </w:style>
  <w:style w:type="character" w:customStyle="1" w:styleId="berschrift1Zchn">
    <w:name w:val="Überschrift 1 Zchn"/>
    <w:uiPriority w:val="9"/>
    <w:qFormat/>
    <w:rsid w:val="0045249A"/>
    <w:rPr>
      <w:rFonts w:ascii="Times New Roman" w:eastAsia="Times New Roman" w:hAnsi="Times New Roman" w:cs="Times New Roman"/>
      <w:b/>
      <w:bCs/>
      <w:color w:val="365F91"/>
      <w:sz w:val="34"/>
      <w:szCs w:val="28"/>
    </w:rPr>
  </w:style>
  <w:style w:type="character" w:customStyle="1" w:styleId="berschrift2Zchn">
    <w:name w:val="Überschrift 2 Zchn"/>
    <w:uiPriority w:val="9"/>
    <w:qFormat/>
    <w:rsid w:val="00754B80"/>
    <w:rPr>
      <w:rFonts w:ascii="Times New Roman" w:eastAsia="Times New Roman" w:hAnsi="Times New Roman" w:cs="Times New Roman"/>
      <w:b/>
      <w:bCs/>
      <w:color w:val="4F81BD"/>
      <w:sz w:val="28"/>
      <w:szCs w:val="26"/>
    </w:rPr>
  </w:style>
  <w:style w:type="character" w:customStyle="1" w:styleId="Internetverknpfung">
    <w:name w:val="Internetverknüpfung"/>
    <w:uiPriority w:val="99"/>
    <w:unhideWhenUsed/>
    <w:rsid w:val="00E0511B"/>
    <w:rPr>
      <w:color w:val="0000FF"/>
      <w:u w:val="single"/>
    </w:rPr>
  </w:style>
  <w:style w:type="character" w:customStyle="1" w:styleId="BalloonTextChar">
    <w:name w:val="Balloon Text Char"/>
    <w:link w:val="BalloonText"/>
    <w:uiPriority w:val="99"/>
    <w:semiHidden/>
    <w:qFormat/>
    <w:rsid w:val="00E0511B"/>
    <w:rPr>
      <w:rFonts w:ascii="Tahoma" w:hAnsi="Tahoma" w:cs="Tahoma"/>
      <w:sz w:val="16"/>
      <w:szCs w:val="16"/>
    </w:rPr>
  </w:style>
  <w:style w:type="paragraph" w:styleId="BalloonText">
    <w:name w:val="Balloon Text"/>
    <w:basedOn w:val="Normal"/>
    <w:link w:val="BalloonTextChar"/>
    <w:uiPriority w:val="99"/>
    <w:semiHidden/>
    <w:unhideWhenUsed/>
    <w:qFormat/>
    <w:rsid w:val="00E0511B"/>
    <w:pPr>
      <w:spacing w:after="0" w:line="240" w:lineRule="auto"/>
    </w:pPr>
    <w:rPr>
      <w:rFonts w:ascii="Tahoma" w:hAnsi="Tahoma" w:cs="Tahoma"/>
      <w:sz w:val="16"/>
      <w:szCs w:val="16"/>
    </w:rPr>
  </w:style>
  <w:style w:type="character" w:customStyle="1" w:styleId="berschrift3Zchn">
    <w:name w:val="Überschrift 3 Zchn"/>
    <w:uiPriority w:val="9"/>
    <w:qFormat/>
    <w:rsid w:val="00DE3071"/>
    <w:rPr>
      <w:rFonts w:ascii="Cambria" w:eastAsia="Times New Roman" w:hAnsi="Cambria"/>
      <w:b/>
      <w:bCs/>
      <w:color w:val="4F81BD"/>
      <w:sz w:val="22"/>
      <w:szCs w:val="22"/>
    </w:rPr>
  </w:style>
  <w:style w:type="character" w:customStyle="1" w:styleId="berschrift4Zchn">
    <w:name w:val="Überschrift 4 Zchn"/>
    <w:uiPriority w:val="9"/>
    <w:semiHidden/>
    <w:qFormat/>
    <w:rsid w:val="008227FE"/>
    <w:rPr>
      <w:rFonts w:ascii="Cambria" w:eastAsia="Times New Roman" w:hAnsi="Cambria" w:cs="Times New Roman"/>
      <w:b/>
      <w:bCs/>
      <w:i/>
      <w:iCs/>
      <w:color w:val="4F81BD"/>
    </w:rPr>
  </w:style>
  <w:style w:type="character" w:customStyle="1" w:styleId="berschrift5Zchn">
    <w:name w:val="Überschrift 5 Zchn"/>
    <w:uiPriority w:val="9"/>
    <w:semiHidden/>
    <w:qFormat/>
    <w:rsid w:val="008227FE"/>
    <w:rPr>
      <w:rFonts w:ascii="Cambria" w:eastAsia="Times New Roman" w:hAnsi="Cambria" w:cs="Times New Roman"/>
      <w:color w:val="243F60"/>
    </w:rPr>
  </w:style>
  <w:style w:type="character" w:customStyle="1" w:styleId="berschrift6Zchn">
    <w:name w:val="Überschrift 6 Zchn"/>
    <w:uiPriority w:val="9"/>
    <w:semiHidden/>
    <w:qFormat/>
    <w:rsid w:val="008227FE"/>
    <w:rPr>
      <w:rFonts w:ascii="Cambria" w:eastAsia="Times New Roman" w:hAnsi="Cambria" w:cs="Times New Roman"/>
      <w:i/>
      <w:iCs/>
      <w:color w:val="243F60"/>
    </w:rPr>
  </w:style>
  <w:style w:type="character" w:customStyle="1" w:styleId="berschrift7Zchn">
    <w:name w:val="Überschrift 7 Zchn"/>
    <w:uiPriority w:val="9"/>
    <w:semiHidden/>
    <w:qFormat/>
    <w:rsid w:val="008227FE"/>
    <w:rPr>
      <w:rFonts w:ascii="Cambria" w:eastAsia="Times New Roman" w:hAnsi="Cambria" w:cs="Times New Roman"/>
      <w:i/>
      <w:iCs/>
      <w:color w:val="404040"/>
    </w:rPr>
  </w:style>
  <w:style w:type="character" w:customStyle="1" w:styleId="berschrift8Zchn">
    <w:name w:val="Überschrift 8 Zchn"/>
    <w:uiPriority w:val="9"/>
    <w:semiHidden/>
    <w:qFormat/>
    <w:rsid w:val="008227FE"/>
    <w:rPr>
      <w:rFonts w:ascii="Cambria" w:eastAsia="Times New Roman" w:hAnsi="Cambria" w:cs="Times New Roman"/>
      <w:color w:val="404040"/>
      <w:sz w:val="20"/>
      <w:szCs w:val="20"/>
    </w:rPr>
  </w:style>
  <w:style w:type="character" w:customStyle="1" w:styleId="berschrift9Zchn">
    <w:name w:val="Überschrift 9 Zchn"/>
    <w:uiPriority w:val="9"/>
    <w:semiHidden/>
    <w:qFormat/>
    <w:rsid w:val="008227FE"/>
    <w:rPr>
      <w:rFonts w:ascii="Cambria" w:eastAsia="Times New Roman" w:hAnsi="Cambria" w:cs="Times New Roman"/>
      <w:i/>
      <w:iCs/>
      <w:color w:val="404040"/>
      <w:sz w:val="20"/>
      <w:szCs w:val="20"/>
    </w:rPr>
  </w:style>
  <w:style w:type="character" w:styleId="PlaceholderText">
    <w:name w:val="Placeholder Text"/>
    <w:uiPriority w:val="99"/>
    <w:semiHidden/>
    <w:qFormat/>
    <w:rsid w:val="00832A8F"/>
    <w:rPr>
      <w:color w:val="808080"/>
    </w:rPr>
  </w:style>
  <w:style w:type="character" w:customStyle="1" w:styleId="Verzeichnissprung">
    <w:name w:val="Verzeichnissprung"/>
    <w:qFormat/>
  </w:style>
  <w:style w:type="paragraph" w:customStyle="1" w:styleId="berschrift">
    <w:name w:val="Überschrift"/>
    <w:basedOn w:val="Normal"/>
    <w:next w:val="BodyText"/>
    <w:qFormat/>
    <w:pPr>
      <w:keepNext/>
      <w:spacing w:before="240" w:after="120"/>
    </w:pPr>
    <w:rPr>
      <w:rFonts w:ascii="Liberation Sans" w:eastAsia="Droid Sans Fallback" w:hAnsi="Liberation Sans" w:cs="FreeSans"/>
      <w:sz w:val="28"/>
      <w:szCs w:val="28"/>
    </w:rPr>
  </w:style>
  <w:style w:type="paragraph" w:styleId="BodyText">
    <w:name w:val="Body Text"/>
    <w:basedOn w:val="Normal"/>
    <w:link w:val="BodyTextChar1"/>
    <w:uiPriority w:val="99"/>
    <w:pPr>
      <w:spacing w:after="140" w:line="276" w:lineRule="auto"/>
    </w:pPr>
  </w:style>
  <w:style w:type="character" w:customStyle="1" w:styleId="BodyTextChar1">
    <w:name w:val="Body Text Char1"/>
    <w:basedOn w:val="DefaultParagraphFont"/>
    <w:link w:val="BodyText"/>
    <w:uiPriority w:val="99"/>
    <w:rsid w:val="00EC265D"/>
    <w:rPr>
      <w:rFonts w:ascii="Times New Roman" w:hAnsi="Times New Roman"/>
      <w:sz w:val="22"/>
      <w:szCs w:val="22"/>
    </w:rPr>
  </w:style>
  <w:style w:type="paragraph" w:styleId="List">
    <w:name w:val="List"/>
    <w:basedOn w:val="BodyText"/>
    <w:uiPriority w:val="99"/>
    <w:rPr>
      <w:rFonts w:cs="FreeSans"/>
    </w:rPr>
  </w:style>
  <w:style w:type="paragraph" w:styleId="Caption">
    <w:name w:val="caption"/>
    <w:basedOn w:val="Normal"/>
    <w:next w:val="Normal"/>
    <w:uiPriority w:val="35"/>
    <w:unhideWhenUsed/>
    <w:qFormat/>
    <w:rsid w:val="00D44A98"/>
    <w:pPr>
      <w:spacing w:line="240" w:lineRule="auto"/>
    </w:pPr>
    <w:rPr>
      <w:b/>
      <w:bCs/>
      <w:color w:val="4F81BD"/>
      <w:sz w:val="18"/>
      <w:szCs w:val="18"/>
    </w:rPr>
  </w:style>
  <w:style w:type="paragraph" w:customStyle="1" w:styleId="Verzeichnis">
    <w:name w:val="Verzeichnis"/>
    <w:basedOn w:val="Normal"/>
    <w:qFormat/>
    <w:pPr>
      <w:suppressLineNumbers/>
    </w:pPr>
    <w:rPr>
      <w:rFonts w:cs="FreeSans"/>
    </w:rPr>
  </w:style>
  <w:style w:type="paragraph" w:customStyle="1" w:styleId="Kopf-undFuzeile">
    <w:name w:val="Kopf- und Fußzeile"/>
    <w:basedOn w:val="Normal"/>
    <w:qFormat/>
  </w:style>
  <w:style w:type="paragraph" w:styleId="TOCHeading">
    <w:name w:val="TOC Heading"/>
    <w:basedOn w:val="Heading1"/>
    <w:next w:val="Normal"/>
    <w:uiPriority w:val="39"/>
    <w:unhideWhenUsed/>
    <w:qFormat/>
    <w:rsid w:val="00E0511B"/>
    <w:pPr>
      <w:numPr>
        <w:numId w:val="0"/>
      </w:numPr>
      <w:ind w:left="431" w:hanging="431"/>
      <w:outlineLvl w:val="9"/>
    </w:pPr>
    <w:rPr>
      <w:rFonts w:ascii="Cambria" w:hAnsi="Cambria"/>
      <w:sz w:val="28"/>
    </w:rPr>
  </w:style>
  <w:style w:type="paragraph" w:styleId="TOC1">
    <w:name w:val="toc 1"/>
    <w:basedOn w:val="Normal"/>
    <w:next w:val="Normal"/>
    <w:autoRedefine/>
    <w:uiPriority w:val="39"/>
    <w:unhideWhenUsed/>
    <w:rsid w:val="00E0511B"/>
    <w:pPr>
      <w:spacing w:after="100"/>
    </w:pPr>
  </w:style>
  <w:style w:type="paragraph" w:styleId="TableofFigures">
    <w:name w:val="table of figures"/>
    <w:basedOn w:val="Normal"/>
    <w:next w:val="Normal"/>
    <w:uiPriority w:val="99"/>
    <w:unhideWhenUsed/>
    <w:qFormat/>
    <w:rsid w:val="00D44A98"/>
    <w:pPr>
      <w:spacing w:after="0"/>
    </w:pPr>
  </w:style>
  <w:style w:type="paragraph" w:styleId="TOC2">
    <w:name w:val="toc 2"/>
    <w:basedOn w:val="Normal"/>
    <w:next w:val="Normal"/>
    <w:autoRedefine/>
    <w:uiPriority w:val="39"/>
    <w:unhideWhenUsed/>
    <w:rsid w:val="008E3D6E"/>
    <w:pPr>
      <w:spacing w:after="100"/>
    </w:pPr>
  </w:style>
  <w:style w:type="paragraph" w:styleId="TOC3">
    <w:name w:val="toc 3"/>
    <w:basedOn w:val="Normal"/>
    <w:next w:val="Normal"/>
    <w:autoRedefine/>
    <w:uiPriority w:val="39"/>
    <w:unhideWhenUsed/>
    <w:rsid w:val="008E3D6E"/>
    <w:pPr>
      <w:spacing w:after="100"/>
    </w:pPr>
  </w:style>
  <w:style w:type="paragraph" w:styleId="TOC4">
    <w:name w:val="toc 4"/>
    <w:basedOn w:val="Normal"/>
    <w:next w:val="Normal"/>
    <w:autoRedefine/>
    <w:uiPriority w:val="39"/>
    <w:unhideWhenUsed/>
    <w:rsid w:val="00A82B12"/>
    <w:pPr>
      <w:spacing w:after="100"/>
    </w:pPr>
  </w:style>
  <w:style w:type="paragraph" w:styleId="ListParagraph">
    <w:name w:val="List Paragraph"/>
    <w:basedOn w:val="Normal"/>
    <w:uiPriority w:val="34"/>
    <w:qFormat/>
    <w:rsid w:val="00205E03"/>
    <w:pPr>
      <w:ind w:left="720"/>
      <w:contextualSpacing/>
    </w:pPr>
  </w:style>
  <w:style w:type="paragraph" w:customStyle="1" w:styleId="Rahmeninhalt">
    <w:name w:val="Rahmeninhalt"/>
    <w:basedOn w:val="Normal"/>
    <w:qFormat/>
  </w:style>
  <w:style w:type="table" w:styleId="TableGrid">
    <w:name w:val="Table Grid"/>
    <w:basedOn w:val="TableNormal"/>
    <w:uiPriority w:val="59"/>
    <w:rsid w:val="00D44A9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7556"/>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Strong">
    <w:name w:val="Strong"/>
    <w:basedOn w:val="DefaultParagraphFont"/>
    <w:uiPriority w:val="22"/>
    <w:qFormat/>
    <w:rsid w:val="00EC265D"/>
    <w:rPr>
      <w:b/>
      <w:bCs/>
    </w:rPr>
  </w:style>
  <w:style w:type="character" w:styleId="Hyperlink">
    <w:name w:val="Hyperlink"/>
    <w:basedOn w:val="DefaultParagraphFont"/>
    <w:uiPriority w:val="99"/>
    <w:unhideWhenUsed/>
    <w:rsid w:val="00EC265D"/>
    <w:rPr>
      <w:color w:val="0000FF" w:themeColor="hyperlink"/>
      <w:u w:val="single"/>
    </w:rPr>
  </w:style>
  <w:style w:type="paragraph" w:styleId="NormalWeb">
    <w:name w:val="Normal (Web)"/>
    <w:basedOn w:val="Normal"/>
    <w:uiPriority w:val="99"/>
    <w:unhideWhenUsed/>
    <w:rsid w:val="00EC265D"/>
    <w:pPr>
      <w:suppressAutoHyphens w:val="0"/>
      <w:spacing w:before="100" w:beforeAutospacing="1" w:after="100" w:afterAutospacing="1" w:line="240" w:lineRule="auto"/>
      <w:jc w:val="left"/>
    </w:pPr>
    <w:rPr>
      <w:rFonts w:eastAsia="Times New Roman"/>
      <w:szCs w:val="24"/>
      <w:lang w:val="en-US" w:eastAsia="en-US"/>
    </w:rPr>
  </w:style>
  <w:style w:type="character" w:styleId="FollowedHyperlink">
    <w:name w:val="FollowedHyperlink"/>
    <w:basedOn w:val="DefaultParagraphFont"/>
    <w:uiPriority w:val="99"/>
    <w:semiHidden/>
    <w:unhideWhenUsed/>
    <w:rsid w:val="00EC265D"/>
    <w:rPr>
      <w:color w:val="800080" w:themeColor="followedHyperlink"/>
      <w:u w:val="single"/>
    </w:rPr>
  </w:style>
  <w:style w:type="character" w:styleId="HTMLCode">
    <w:name w:val="HTML Code"/>
    <w:basedOn w:val="DefaultParagraphFont"/>
    <w:uiPriority w:val="99"/>
    <w:semiHidden/>
    <w:unhideWhenUsed/>
    <w:rsid w:val="00EC265D"/>
    <w:rPr>
      <w:rFonts w:ascii="Courier New" w:eastAsia="Times New Roman" w:hAnsi="Courier New" w:cs="Courier New"/>
      <w:sz w:val="20"/>
      <w:szCs w:val="20"/>
    </w:rPr>
  </w:style>
  <w:style w:type="paragraph" w:customStyle="1" w:styleId="CitaviBibliographyEntry">
    <w:name w:val="Citavi Bibliography Entry"/>
    <w:basedOn w:val="Normal"/>
    <w:link w:val="CitaviBibliographyEntryChar"/>
    <w:uiPriority w:val="99"/>
    <w:rsid w:val="00EC265D"/>
    <w:pPr>
      <w:tabs>
        <w:tab w:val="left" w:pos="454"/>
      </w:tabs>
      <w:suppressAutoHyphens w:val="0"/>
      <w:spacing w:after="0"/>
      <w:ind w:left="454" w:hanging="454"/>
      <w:jc w:val="left"/>
    </w:pPr>
    <w:rPr>
      <w:rFonts w:eastAsiaTheme="minorHAnsi"/>
      <w:szCs w:val="24"/>
      <w:lang w:val="en-US" w:eastAsia="en-US"/>
    </w:rPr>
  </w:style>
  <w:style w:type="character" w:customStyle="1" w:styleId="CitaviBibliographyEntryChar">
    <w:name w:val="Citavi Bibliography Entry Char"/>
    <w:basedOn w:val="DefaultParagraphFont"/>
    <w:link w:val="CitaviBibliographyEntry"/>
    <w:uiPriority w:val="99"/>
    <w:rsid w:val="00EC265D"/>
    <w:rPr>
      <w:rFonts w:eastAsiaTheme="minorHAnsi"/>
      <w:szCs w:val="24"/>
      <w:lang w:val="en-US" w:eastAsia="en-US"/>
    </w:rPr>
  </w:style>
  <w:style w:type="paragraph" w:customStyle="1" w:styleId="CitaviBibliographyHeading">
    <w:name w:val="Citavi Bibliography Heading"/>
    <w:basedOn w:val="Heading1"/>
    <w:link w:val="CitaviBibliographyHeadingChar"/>
    <w:uiPriority w:val="99"/>
    <w:rsid w:val="00EC265D"/>
    <w:pPr>
      <w:pageBreakBefore w:val="0"/>
      <w:numPr>
        <w:numId w:val="0"/>
      </w:numPr>
      <w:suppressAutoHyphens w:val="0"/>
      <w:spacing w:before="240" w:after="0"/>
      <w:ind w:left="357"/>
      <w:jc w:val="left"/>
    </w:pPr>
    <w:rPr>
      <w:rFonts w:eastAsiaTheme="majorEastAsia" w:cstheme="majorBidi"/>
      <w:b w:val="0"/>
      <w:bCs w:val="0"/>
      <w:color w:val="365F91" w:themeColor="accent1" w:themeShade="BF"/>
      <w:sz w:val="32"/>
      <w:szCs w:val="32"/>
      <w:lang w:val="en-US" w:eastAsia="en-US"/>
    </w:rPr>
  </w:style>
  <w:style w:type="character" w:customStyle="1" w:styleId="CitaviBibliographyHeadingChar">
    <w:name w:val="Citavi Bibliography Heading Char"/>
    <w:basedOn w:val="DefaultParagraphFont"/>
    <w:link w:val="CitaviBibliographyHeading"/>
    <w:uiPriority w:val="99"/>
    <w:rsid w:val="00EC265D"/>
    <w:rPr>
      <w:rFonts w:eastAsiaTheme="majorEastAsia" w:cstheme="majorBidi"/>
      <w:color w:val="365F91" w:themeColor="accent1" w:themeShade="BF"/>
      <w:sz w:val="32"/>
      <w:szCs w:val="32"/>
      <w:lang w:val="en-US" w:eastAsia="en-US"/>
    </w:rPr>
  </w:style>
  <w:style w:type="paragraph" w:customStyle="1" w:styleId="CitaviChapterBibliographyHeading">
    <w:name w:val="Citavi Chapter Bibliography Heading"/>
    <w:basedOn w:val="Heading2"/>
    <w:link w:val="CitaviChapterBibliographyHeadingChar"/>
    <w:uiPriority w:val="99"/>
    <w:rsid w:val="00EC265D"/>
    <w:pPr>
      <w:numPr>
        <w:ilvl w:val="0"/>
        <w:numId w:val="0"/>
      </w:numPr>
      <w:suppressAutoHyphens w:val="0"/>
      <w:spacing w:before="40" w:after="0"/>
      <w:ind w:left="357"/>
      <w:jc w:val="left"/>
    </w:pPr>
    <w:rPr>
      <w:rFonts w:eastAsiaTheme="majorEastAsia" w:cstheme="majorBidi"/>
      <w:b w:val="0"/>
      <w:bCs w:val="0"/>
      <w:color w:val="365F91" w:themeColor="accent1" w:themeShade="BF"/>
      <w:sz w:val="26"/>
      <w:lang w:val="en-US" w:eastAsia="en-US"/>
    </w:rPr>
  </w:style>
  <w:style w:type="character" w:customStyle="1" w:styleId="CitaviChapterBibliographyHeadingChar">
    <w:name w:val="Citavi Chapter Bibliography Heading Char"/>
    <w:basedOn w:val="DefaultParagraphFont"/>
    <w:link w:val="CitaviChapterBibliographyHeading"/>
    <w:uiPriority w:val="99"/>
    <w:rsid w:val="00EC265D"/>
    <w:rPr>
      <w:rFonts w:ascii="Times New Roman" w:eastAsiaTheme="majorEastAsia" w:hAnsi="Times New Roman" w:cstheme="majorBidi"/>
      <w:color w:val="365F91" w:themeColor="accent1" w:themeShade="BF"/>
      <w:sz w:val="26"/>
      <w:szCs w:val="26"/>
      <w:lang w:val="en-US" w:eastAsia="en-US"/>
    </w:rPr>
  </w:style>
  <w:style w:type="paragraph" w:customStyle="1" w:styleId="CitaviBibliographySubheading1">
    <w:name w:val="Citavi Bibliography Subheading 1"/>
    <w:basedOn w:val="Heading2"/>
    <w:link w:val="CitaviBibliographySubheading1Char"/>
    <w:uiPriority w:val="99"/>
    <w:rsid w:val="00EC265D"/>
    <w:pPr>
      <w:numPr>
        <w:ilvl w:val="0"/>
        <w:numId w:val="0"/>
      </w:numPr>
      <w:suppressAutoHyphens w:val="0"/>
      <w:spacing w:before="40" w:after="0"/>
      <w:ind w:left="357"/>
      <w:jc w:val="left"/>
      <w:outlineLvl w:val="9"/>
    </w:pPr>
    <w:rPr>
      <w:rFonts w:eastAsiaTheme="majorEastAsia" w:cstheme="majorBidi"/>
      <w:b w:val="0"/>
      <w:bCs w:val="0"/>
      <w:color w:val="365F91" w:themeColor="accent1" w:themeShade="BF"/>
      <w:sz w:val="26"/>
      <w:lang w:val="en-US" w:eastAsia="en-US"/>
    </w:rPr>
  </w:style>
  <w:style w:type="character" w:customStyle="1" w:styleId="CitaviBibliographySubheading1Char">
    <w:name w:val="Citavi Bibliography Subheading 1 Char"/>
    <w:basedOn w:val="DefaultParagraphFont"/>
    <w:link w:val="CitaviBibliographySubheading1"/>
    <w:uiPriority w:val="99"/>
    <w:rsid w:val="00EC265D"/>
    <w:rPr>
      <w:rFonts w:eastAsiaTheme="majorEastAsia" w:cstheme="majorBidi"/>
      <w:color w:val="365F91" w:themeColor="accent1" w:themeShade="BF"/>
      <w:sz w:val="26"/>
      <w:szCs w:val="26"/>
      <w:lang w:val="en-US" w:eastAsia="en-US"/>
    </w:rPr>
  </w:style>
  <w:style w:type="paragraph" w:customStyle="1" w:styleId="CitaviBibliographySubheading2">
    <w:name w:val="Citavi Bibliography Subheading 2"/>
    <w:basedOn w:val="Heading3"/>
    <w:link w:val="CitaviBibliographySubheading2Char"/>
    <w:uiPriority w:val="99"/>
    <w:rsid w:val="00EC265D"/>
    <w:pPr>
      <w:numPr>
        <w:ilvl w:val="0"/>
        <w:numId w:val="0"/>
      </w:numPr>
      <w:suppressAutoHyphens w:val="0"/>
      <w:spacing w:before="40" w:after="0"/>
      <w:ind w:left="357"/>
      <w:jc w:val="left"/>
      <w:outlineLvl w:val="9"/>
    </w:pPr>
    <w:rPr>
      <w:rFonts w:eastAsiaTheme="majorEastAsia" w:cstheme="majorBidi"/>
      <w:b w:val="0"/>
      <w:bCs w:val="0"/>
      <w:color w:val="243F60" w:themeColor="accent1" w:themeShade="7F"/>
      <w:szCs w:val="24"/>
      <w:lang w:val="en-US" w:eastAsia="en-US"/>
    </w:rPr>
  </w:style>
  <w:style w:type="character" w:customStyle="1" w:styleId="CitaviBibliographySubheading2Char">
    <w:name w:val="Citavi Bibliography Subheading 2 Char"/>
    <w:basedOn w:val="DefaultParagraphFont"/>
    <w:link w:val="CitaviBibliographySubheading2"/>
    <w:uiPriority w:val="99"/>
    <w:rsid w:val="00EC265D"/>
    <w:rPr>
      <w:rFonts w:eastAsiaTheme="majorEastAsia" w:cstheme="majorBidi"/>
      <w:color w:val="243F60" w:themeColor="accent1" w:themeShade="7F"/>
      <w:szCs w:val="24"/>
      <w:lang w:val="en-US" w:eastAsia="en-US"/>
    </w:rPr>
  </w:style>
  <w:style w:type="paragraph" w:customStyle="1" w:styleId="CitaviBibliographySubheading3">
    <w:name w:val="Citavi Bibliography Subheading 3"/>
    <w:basedOn w:val="Heading4"/>
    <w:link w:val="CitaviBibliographySubheading3Char"/>
    <w:uiPriority w:val="99"/>
    <w:rsid w:val="00EC265D"/>
    <w:pPr>
      <w:numPr>
        <w:ilvl w:val="0"/>
        <w:numId w:val="0"/>
      </w:numPr>
      <w:suppressAutoHyphens w:val="0"/>
      <w:spacing w:before="40"/>
      <w:ind w:left="357"/>
      <w:jc w:val="left"/>
      <w:outlineLvl w:val="9"/>
    </w:pPr>
    <w:rPr>
      <w:rFonts w:eastAsiaTheme="majorEastAsia" w:cstheme="majorBidi"/>
      <w:b w:val="0"/>
      <w:bCs w:val="0"/>
      <w:i w:val="0"/>
      <w:color w:val="365F91" w:themeColor="accent1" w:themeShade="BF"/>
      <w:szCs w:val="24"/>
      <w:lang w:val="en-US" w:eastAsia="en-US"/>
    </w:rPr>
  </w:style>
  <w:style w:type="character" w:customStyle="1" w:styleId="CitaviBibliographySubheading3Char">
    <w:name w:val="Citavi Bibliography Subheading 3 Char"/>
    <w:basedOn w:val="DefaultParagraphFont"/>
    <w:link w:val="CitaviBibliographySubheading3"/>
    <w:uiPriority w:val="99"/>
    <w:rsid w:val="00EC265D"/>
    <w:rPr>
      <w:rFonts w:eastAsiaTheme="majorEastAsia" w:cstheme="majorBidi"/>
      <w:iCs/>
      <w:color w:val="365F91" w:themeColor="accent1" w:themeShade="BF"/>
      <w:szCs w:val="24"/>
      <w:lang w:val="en-US" w:eastAsia="en-US"/>
    </w:rPr>
  </w:style>
  <w:style w:type="paragraph" w:customStyle="1" w:styleId="CitaviBibliographySubheading4">
    <w:name w:val="Citavi Bibliography Subheading 4"/>
    <w:basedOn w:val="Heading5"/>
    <w:link w:val="CitaviBibliographySubheading4Char"/>
    <w:uiPriority w:val="99"/>
    <w:rsid w:val="00EC265D"/>
    <w:pPr>
      <w:numPr>
        <w:ilvl w:val="0"/>
        <w:numId w:val="0"/>
      </w:numPr>
      <w:suppressAutoHyphens w:val="0"/>
      <w:spacing w:before="40"/>
      <w:ind w:left="357"/>
      <w:jc w:val="left"/>
      <w:outlineLvl w:val="9"/>
    </w:pPr>
    <w:rPr>
      <w:rFonts w:asciiTheme="majorHAnsi" w:eastAsiaTheme="majorEastAsia" w:hAnsiTheme="majorHAnsi" w:cstheme="majorBidi"/>
      <w:color w:val="365F91" w:themeColor="accent1" w:themeShade="BF"/>
      <w:szCs w:val="24"/>
      <w:lang w:val="en-US" w:eastAsia="en-US"/>
    </w:rPr>
  </w:style>
  <w:style w:type="character" w:customStyle="1" w:styleId="CitaviBibliographySubheading4Char">
    <w:name w:val="Citavi Bibliography Subheading 4 Char"/>
    <w:basedOn w:val="DefaultParagraphFont"/>
    <w:link w:val="CitaviBibliographySubheading4"/>
    <w:uiPriority w:val="99"/>
    <w:rsid w:val="00EC265D"/>
    <w:rPr>
      <w:rFonts w:asciiTheme="majorHAnsi" w:eastAsiaTheme="majorEastAsia" w:hAnsiTheme="majorHAnsi" w:cstheme="majorBidi"/>
      <w:color w:val="365F91" w:themeColor="accent1" w:themeShade="BF"/>
      <w:szCs w:val="24"/>
      <w:lang w:val="en-US" w:eastAsia="en-US"/>
    </w:rPr>
  </w:style>
  <w:style w:type="paragraph" w:customStyle="1" w:styleId="CitaviBibliographySubheading5">
    <w:name w:val="Citavi Bibliography Subheading 5"/>
    <w:basedOn w:val="Heading6"/>
    <w:link w:val="CitaviBibliographySubheading5Char"/>
    <w:uiPriority w:val="99"/>
    <w:rsid w:val="00EC265D"/>
    <w:pPr>
      <w:numPr>
        <w:ilvl w:val="0"/>
        <w:numId w:val="0"/>
      </w:numPr>
      <w:suppressAutoHyphens w:val="0"/>
      <w:spacing w:before="40"/>
      <w:ind w:left="357"/>
      <w:jc w:val="left"/>
      <w:outlineLvl w:val="9"/>
    </w:pPr>
    <w:rPr>
      <w:rFonts w:asciiTheme="majorHAnsi" w:eastAsiaTheme="majorEastAsia" w:hAnsiTheme="majorHAnsi" w:cstheme="majorBidi"/>
      <w:i w:val="0"/>
      <w:iCs w:val="0"/>
      <w:color w:val="243F60" w:themeColor="accent1" w:themeShade="7F"/>
      <w:szCs w:val="24"/>
      <w:lang w:val="en-US" w:eastAsia="en-US"/>
    </w:rPr>
  </w:style>
  <w:style w:type="character" w:customStyle="1" w:styleId="CitaviBibliographySubheading5Char">
    <w:name w:val="Citavi Bibliography Subheading 5 Char"/>
    <w:basedOn w:val="DefaultParagraphFont"/>
    <w:link w:val="CitaviBibliographySubheading5"/>
    <w:uiPriority w:val="99"/>
    <w:rsid w:val="00EC265D"/>
    <w:rPr>
      <w:rFonts w:asciiTheme="majorHAnsi" w:eastAsiaTheme="majorEastAsia" w:hAnsiTheme="majorHAnsi" w:cstheme="majorBidi"/>
      <w:color w:val="243F60" w:themeColor="accent1" w:themeShade="7F"/>
      <w:szCs w:val="24"/>
      <w:lang w:val="en-US" w:eastAsia="en-US"/>
    </w:rPr>
  </w:style>
  <w:style w:type="paragraph" w:customStyle="1" w:styleId="CitaviBibliographySubheading6">
    <w:name w:val="Citavi Bibliography Subheading 6"/>
    <w:basedOn w:val="Heading7"/>
    <w:link w:val="CitaviBibliographySubheading6Char"/>
    <w:uiPriority w:val="99"/>
    <w:rsid w:val="00EC265D"/>
    <w:pPr>
      <w:numPr>
        <w:ilvl w:val="0"/>
        <w:numId w:val="0"/>
      </w:numPr>
      <w:suppressAutoHyphens w:val="0"/>
      <w:spacing w:before="40"/>
      <w:ind w:left="357"/>
      <w:jc w:val="left"/>
      <w:outlineLvl w:val="9"/>
    </w:pPr>
    <w:rPr>
      <w:rFonts w:asciiTheme="majorHAnsi" w:eastAsiaTheme="majorEastAsia" w:hAnsiTheme="majorHAnsi" w:cstheme="majorBidi"/>
      <w:color w:val="243F60" w:themeColor="accent1" w:themeShade="7F"/>
      <w:szCs w:val="24"/>
      <w:lang w:val="en-US" w:eastAsia="en-US"/>
    </w:rPr>
  </w:style>
  <w:style w:type="character" w:customStyle="1" w:styleId="CitaviBibliographySubheading6Char">
    <w:name w:val="Citavi Bibliography Subheading 6 Char"/>
    <w:basedOn w:val="DefaultParagraphFont"/>
    <w:link w:val="CitaviBibliographySubheading6"/>
    <w:uiPriority w:val="99"/>
    <w:rsid w:val="00EC265D"/>
    <w:rPr>
      <w:rFonts w:asciiTheme="majorHAnsi" w:eastAsiaTheme="majorEastAsia" w:hAnsiTheme="majorHAnsi" w:cstheme="majorBidi"/>
      <w:i/>
      <w:iCs/>
      <w:color w:val="243F60" w:themeColor="accent1" w:themeShade="7F"/>
      <w:szCs w:val="24"/>
      <w:lang w:val="en-US" w:eastAsia="en-US"/>
    </w:rPr>
  </w:style>
  <w:style w:type="paragraph" w:customStyle="1" w:styleId="CitaviBibliographySubheading7">
    <w:name w:val="Citavi Bibliography Subheading 7"/>
    <w:basedOn w:val="Heading8"/>
    <w:link w:val="CitaviBibliographySubheading7Char"/>
    <w:uiPriority w:val="99"/>
    <w:rsid w:val="00EC265D"/>
    <w:pPr>
      <w:numPr>
        <w:ilvl w:val="0"/>
        <w:numId w:val="0"/>
      </w:numPr>
      <w:suppressAutoHyphens w:val="0"/>
      <w:spacing w:before="40"/>
      <w:ind w:left="357"/>
      <w:jc w:val="left"/>
      <w:outlineLvl w:val="9"/>
    </w:pPr>
    <w:rPr>
      <w:rFonts w:asciiTheme="majorHAnsi" w:eastAsiaTheme="majorEastAsia" w:hAnsiTheme="majorHAnsi" w:cstheme="majorBidi"/>
      <w:color w:val="272727" w:themeColor="text1" w:themeTint="D8"/>
      <w:sz w:val="21"/>
      <w:szCs w:val="21"/>
      <w:lang w:val="en-US" w:eastAsia="en-US"/>
    </w:rPr>
  </w:style>
  <w:style w:type="character" w:customStyle="1" w:styleId="CitaviBibliographySubheading7Char">
    <w:name w:val="Citavi Bibliography Subheading 7 Char"/>
    <w:basedOn w:val="DefaultParagraphFont"/>
    <w:link w:val="CitaviBibliographySubheading7"/>
    <w:uiPriority w:val="99"/>
    <w:rsid w:val="00EC265D"/>
    <w:rPr>
      <w:rFonts w:asciiTheme="majorHAnsi" w:eastAsiaTheme="majorEastAsia" w:hAnsiTheme="majorHAnsi" w:cstheme="majorBidi"/>
      <w:color w:val="272727" w:themeColor="text1" w:themeTint="D8"/>
      <w:sz w:val="21"/>
      <w:szCs w:val="21"/>
      <w:lang w:val="en-US" w:eastAsia="en-US"/>
    </w:rPr>
  </w:style>
  <w:style w:type="paragraph" w:customStyle="1" w:styleId="CitaviBibliographySubheading8">
    <w:name w:val="Citavi Bibliography Subheading 8"/>
    <w:basedOn w:val="Heading9"/>
    <w:link w:val="CitaviBibliographySubheading8Char"/>
    <w:uiPriority w:val="99"/>
    <w:rsid w:val="00EC265D"/>
    <w:pPr>
      <w:numPr>
        <w:ilvl w:val="0"/>
        <w:numId w:val="0"/>
      </w:numPr>
      <w:suppressAutoHyphens w:val="0"/>
      <w:spacing w:before="40"/>
      <w:ind w:left="357"/>
      <w:jc w:val="left"/>
      <w:outlineLvl w:val="9"/>
    </w:pPr>
    <w:rPr>
      <w:rFonts w:asciiTheme="majorHAnsi" w:eastAsiaTheme="majorEastAsia" w:hAnsiTheme="majorHAnsi" w:cstheme="majorBidi"/>
      <w:color w:val="272727" w:themeColor="text1" w:themeTint="D8"/>
      <w:sz w:val="21"/>
      <w:szCs w:val="21"/>
      <w:lang w:val="en-US" w:eastAsia="en-US"/>
    </w:rPr>
  </w:style>
  <w:style w:type="character" w:customStyle="1" w:styleId="CitaviBibliographySubheading8Char">
    <w:name w:val="Citavi Bibliography Subheading 8 Char"/>
    <w:basedOn w:val="DefaultParagraphFont"/>
    <w:link w:val="CitaviBibliographySubheading8"/>
    <w:uiPriority w:val="99"/>
    <w:rsid w:val="00EC265D"/>
    <w:rPr>
      <w:rFonts w:asciiTheme="majorHAnsi" w:eastAsiaTheme="majorEastAsia" w:hAnsiTheme="majorHAnsi" w:cstheme="majorBidi"/>
      <w:i/>
      <w:iCs/>
      <w:color w:val="272727" w:themeColor="text1" w:themeTint="D8"/>
      <w:sz w:val="21"/>
      <w:szCs w:val="21"/>
      <w:lang w:val="en-US" w:eastAsia="en-US"/>
    </w:rPr>
  </w:style>
  <w:style w:type="paragraph" w:styleId="Bibliography">
    <w:name w:val="Bibliography"/>
    <w:basedOn w:val="Normal"/>
    <w:next w:val="Normal"/>
    <w:uiPriority w:val="37"/>
    <w:semiHidden/>
    <w:unhideWhenUsed/>
    <w:rsid w:val="00EC265D"/>
    <w:pPr>
      <w:suppressAutoHyphens w:val="0"/>
      <w:spacing w:after="160"/>
      <w:ind w:left="357"/>
    </w:pPr>
    <w:rPr>
      <w:rFonts w:eastAsiaTheme="minorHAnsi"/>
      <w:szCs w:val="24"/>
      <w:lang w:val="en-US" w:eastAsia="en-US"/>
    </w:rPr>
  </w:style>
  <w:style w:type="character" w:styleId="BookTitle">
    <w:name w:val="Book Title"/>
    <w:basedOn w:val="DefaultParagraphFont"/>
    <w:uiPriority w:val="33"/>
    <w:qFormat/>
    <w:rsid w:val="00EC265D"/>
    <w:rPr>
      <w:b/>
      <w:bCs/>
      <w:i/>
      <w:iCs/>
      <w:spacing w:val="5"/>
    </w:rPr>
  </w:style>
  <w:style w:type="character" w:styleId="IntenseReference">
    <w:name w:val="Intense Reference"/>
    <w:basedOn w:val="DefaultParagraphFont"/>
    <w:uiPriority w:val="32"/>
    <w:qFormat/>
    <w:rsid w:val="00EC265D"/>
    <w:rPr>
      <w:b/>
      <w:bCs/>
      <w:smallCaps/>
      <w:color w:val="4F81BD" w:themeColor="accent1"/>
      <w:spacing w:val="5"/>
    </w:rPr>
  </w:style>
  <w:style w:type="character" w:styleId="SubtleReference">
    <w:name w:val="Subtle Reference"/>
    <w:basedOn w:val="DefaultParagraphFont"/>
    <w:uiPriority w:val="31"/>
    <w:qFormat/>
    <w:rsid w:val="00EC265D"/>
    <w:rPr>
      <w:smallCaps/>
      <w:color w:val="5A5A5A" w:themeColor="text1" w:themeTint="A5"/>
    </w:rPr>
  </w:style>
  <w:style w:type="character" w:styleId="IntenseEmphasis">
    <w:name w:val="Intense Emphasis"/>
    <w:basedOn w:val="DefaultParagraphFont"/>
    <w:uiPriority w:val="21"/>
    <w:qFormat/>
    <w:rsid w:val="00EC265D"/>
    <w:rPr>
      <w:i/>
      <w:iCs/>
      <w:color w:val="4F81BD" w:themeColor="accent1"/>
    </w:rPr>
  </w:style>
  <w:style w:type="character" w:styleId="SubtleEmphasis">
    <w:name w:val="Subtle Emphasis"/>
    <w:basedOn w:val="DefaultParagraphFont"/>
    <w:uiPriority w:val="19"/>
    <w:qFormat/>
    <w:rsid w:val="00EC265D"/>
    <w:rPr>
      <w:i/>
      <w:iCs/>
      <w:color w:val="404040" w:themeColor="text1" w:themeTint="BF"/>
    </w:rPr>
  </w:style>
  <w:style w:type="paragraph" w:styleId="IntenseQuote">
    <w:name w:val="Intense Quote"/>
    <w:basedOn w:val="Normal"/>
    <w:next w:val="Normal"/>
    <w:link w:val="IntenseQuoteChar"/>
    <w:uiPriority w:val="30"/>
    <w:qFormat/>
    <w:rsid w:val="00EC265D"/>
    <w:pPr>
      <w:pBdr>
        <w:top w:val="single" w:sz="4" w:space="10" w:color="4F81BD" w:themeColor="accent1"/>
        <w:bottom w:val="single" w:sz="4" w:space="10" w:color="4F81BD" w:themeColor="accent1"/>
      </w:pBdr>
      <w:suppressAutoHyphens w:val="0"/>
      <w:spacing w:before="360" w:after="360"/>
      <w:ind w:left="864" w:right="864"/>
      <w:jc w:val="center"/>
    </w:pPr>
    <w:rPr>
      <w:rFonts w:eastAsiaTheme="minorHAnsi"/>
      <w:i/>
      <w:iCs/>
      <w:color w:val="4F81BD" w:themeColor="accent1"/>
      <w:szCs w:val="24"/>
      <w:lang w:val="en-US" w:eastAsia="en-US"/>
    </w:rPr>
  </w:style>
  <w:style w:type="character" w:customStyle="1" w:styleId="IntenseQuoteChar">
    <w:name w:val="Intense Quote Char"/>
    <w:basedOn w:val="DefaultParagraphFont"/>
    <w:link w:val="IntenseQuote"/>
    <w:uiPriority w:val="30"/>
    <w:rsid w:val="00EC265D"/>
    <w:rPr>
      <w:rFonts w:ascii="Times New Roman" w:eastAsiaTheme="minorHAnsi" w:hAnsi="Times New Roman"/>
      <w:i/>
      <w:iCs/>
      <w:color w:val="4F81BD" w:themeColor="accent1"/>
      <w:sz w:val="24"/>
      <w:szCs w:val="24"/>
      <w:lang w:val="en-US" w:eastAsia="en-US"/>
    </w:rPr>
  </w:style>
  <w:style w:type="paragraph" w:styleId="Quote">
    <w:name w:val="Quote"/>
    <w:basedOn w:val="Normal"/>
    <w:next w:val="Normal"/>
    <w:link w:val="QuoteChar"/>
    <w:uiPriority w:val="29"/>
    <w:qFormat/>
    <w:rsid w:val="00EC265D"/>
    <w:pPr>
      <w:suppressAutoHyphens w:val="0"/>
      <w:spacing w:before="200" w:after="160"/>
      <w:ind w:left="864" w:right="864"/>
      <w:jc w:val="center"/>
    </w:pPr>
    <w:rPr>
      <w:rFonts w:eastAsiaTheme="minorHAnsi"/>
      <w:i/>
      <w:iCs/>
      <w:color w:val="404040" w:themeColor="text1" w:themeTint="BF"/>
      <w:szCs w:val="24"/>
      <w:lang w:val="en-US" w:eastAsia="en-US"/>
    </w:rPr>
  </w:style>
  <w:style w:type="character" w:customStyle="1" w:styleId="QuoteChar">
    <w:name w:val="Quote Char"/>
    <w:basedOn w:val="DefaultParagraphFont"/>
    <w:link w:val="Quote"/>
    <w:uiPriority w:val="29"/>
    <w:rsid w:val="00EC265D"/>
    <w:rPr>
      <w:rFonts w:ascii="Times New Roman" w:eastAsiaTheme="minorHAnsi" w:hAnsi="Times New Roman"/>
      <w:i/>
      <w:iCs/>
      <w:color w:val="404040" w:themeColor="text1" w:themeTint="BF"/>
      <w:sz w:val="24"/>
      <w:szCs w:val="24"/>
      <w:lang w:val="en-US" w:eastAsia="en-US"/>
    </w:rPr>
  </w:style>
  <w:style w:type="table" w:styleId="MediumList1-Accent1">
    <w:name w:val="Medium List 1 Accent 1"/>
    <w:basedOn w:val="TableNormal"/>
    <w:uiPriority w:val="65"/>
    <w:semiHidden/>
    <w:unhideWhenUsed/>
    <w:rsid w:val="00EC265D"/>
    <w:pPr>
      <w:suppressAutoHyphens w:val="0"/>
    </w:pPr>
    <w:rPr>
      <w:rFonts w:asciiTheme="minorHAnsi" w:eastAsiaTheme="minorHAnsi" w:hAnsiTheme="minorHAnsi" w:cstheme="minorBidi"/>
      <w:color w:val="000000" w:themeColor="text1"/>
      <w:sz w:val="22"/>
      <w:lang w:val="en-US" w:eastAsia="en-US"/>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Shading2-Accent1">
    <w:name w:val="Medium Shading 2 Accent 1"/>
    <w:basedOn w:val="TableNormal"/>
    <w:uiPriority w:val="64"/>
    <w:semiHidden/>
    <w:unhideWhenUsed/>
    <w:rsid w:val="00EC265D"/>
    <w:pPr>
      <w:suppressAutoHyphens w:val="0"/>
    </w:pPr>
    <w:rPr>
      <w:rFonts w:asciiTheme="minorHAnsi" w:eastAsiaTheme="minorHAnsi" w:hAnsiTheme="minorHAnsi" w:cstheme="minorBidi"/>
      <w:sz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Accent1">
    <w:name w:val="Medium Shading 1 Accent 1"/>
    <w:basedOn w:val="TableNormal"/>
    <w:uiPriority w:val="63"/>
    <w:semiHidden/>
    <w:unhideWhenUsed/>
    <w:rsid w:val="00EC265D"/>
    <w:pPr>
      <w:suppressAutoHyphens w:val="0"/>
    </w:pPr>
    <w:rPr>
      <w:rFonts w:asciiTheme="minorHAnsi" w:eastAsiaTheme="minorHAnsi" w:hAnsiTheme="minorHAnsi" w:cstheme="minorBidi"/>
      <w:sz w:val="22"/>
      <w:lang w:val="en-US" w:eastAsia="en-US"/>
    </w:r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ghtGrid-Accent1">
    <w:name w:val="Light Grid Accent 1"/>
    <w:basedOn w:val="TableNormal"/>
    <w:uiPriority w:val="62"/>
    <w:semiHidden/>
    <w:unhideWhenUsed/>
    <w:rsid w:val="00EC265D"/>
    <w:pPr>
      <w:suppressAutoHyphens w:val="0"/>
    </w:pPr>
    <w:rPr>
      <w:rFonts w:asciiTheme="minorHAnsi" w:eastAsiaTheme="minorHAnsi" w:hAnsiTheme="minorHAnsi" w:cstheme="minorBidi"/>
      <w:sz w:val="22"/>
      <w:lang w:val="en-US"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List-Accent1">
    <w:name w:val="Light List Accent 1"/>
    <w:basedOn w:val="TableNormal"/>
    <w:uiPriority w:val="61"/>
    <w:semiHidden/>
    <w:unhideWhenUsed/>
    <w:rsid w:val="00EC265D"/>
    <w:pPr>
      <w:suppressAutoHyphens w:val="0"/>
    </w:pPr>
    <w:rPr>
      <w:rFonts w:asciiTheme="minorHAnsi" w:eastAsiaTheme="minorHAnsi" w:hAnsiTheme="minorHAnsi" w:cstheme="minorBidi"/>
      <w:sz w:val="22"/>
      <w:lang w:val="en-US" w:eastAsia="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olorfulGrid">
    <w:name w:val="Colorful Grid"/>
    <w:basedOn w:val="TableNormal"/>
    <w:uiPriority w:val="73"/>
    <w:semiHidden/>
    <w:unhideWhenUsed/>
    <w:rsid w:val="00EC265D"/>
    <w:pPr>
      <w:suppressAutoHyphens w:val="0"/>
    </w:pPr>
    <w:rPr>
      <w:rFonts w:asciiTheme="minorHAnsi" w:eastAsiaTheme="minorHAnsi" w:hAnsiTheme="minorHAnsi" w:cstheme="minorBidi"/>
      <w:color w:val="000000" w:themeColor="text1"/>
      <w:sz w:val="22"/>
      <w:lang w:val="en-US" w:eastAsia="en-US"/>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List">
    <w:name w:val="Colorful List"/>
    <w:basedOn w:val="TableNormal"/>
    <w:uiPriority w:val="72"/>
    <w:semiHidden/>
    <w:unhideWhenUsed/>
    <w:rsid w:val="00EC265D"/>
    <w:pPr>
      <w:suppressAutoHyphens w:val="0"/>
    </w:pPr>
    <w:rPr>
      <w:rFonts w:asciiTheme="minorHAnsi" w:eastAsiaTheme="minorHAnsi" w:hAnsiTheme="minorHAnsi" w:cstheme="minorBidi"/>
      <w:color w:val="000000" w:themeColor="text1"/>
      <w:sz w:val="22"/>
      <w:lang w:val="en-US" w:eastAsia="en-US"/>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Shading">
    <w:name w:val="Colorful Shading"/>
    <w:basedOn w:val="TableNormal"/>
    <w:uiPriority w:val="71"/>
    <w:semiHidden/>
    <w:unhideWhenUsed/>
    <w:rsid w:val="00EC265D"/>
    <w:pPr>
      <w:suppressAutoHyphens w:val="0"/>
    </w:pPr>
    <w:rPr>
      <w:rFonts w:asciiTheme="minorHAnsi" w:eastAsiaTheme="minorHAnsi" w:hAnsiTheme="minorHAnsi" w:cstheme="minorBidi"/>
      <w:color w:val="000000" w:themeColor="text1"/>
      <w:sz w:val="22"/>
      <w:lang w:val="en-US" w:eastAsia="en-US"/>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arkList">
    <w:name w:val="Dark List"/>
    <w:basedOn w:val="TableNormal"/>
    <w:uiPriority w:val="70"/>
    <w:semiHidden/>
    <w:unhideWhenUsed/>
    <w:rsid w:val="00EC265D"/>
    <w:pPr>
      <w:suppressAutoHyphens w:val="0"/>
    </w:pPr>
    <w:rPr>
      <w:rFonts w:asciiTheme="minorHAnsi" w:eastAsiaTheme="minorHAnsi" w:hAnsiTheme="minorHAnsi" w:cstheme="minorBidi"/>
      <w:color w:val="FFFFFF" w:themeColor="background1"/>
      <w:sz w:val="22"/>
      <w:lang w:val="en-US" w:eastAsia="en-US"/>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ediumGrid3">
    <w:name w:val="Medium Grid 3"/>
    <w:basedOn w:val="TableNormal"/>
    <w:uiPriority w:val="69"/>
    <w:semiHidden/>
    <w:unhideWhenUsed/>
    <w:rsid w:val="00EC265D"/>
    <w:pPr>
      <w:suppressAutoHyphens w:val="0"/>
    </w:pPr>
    <w:rPr>
      <w:rFonts w:asciiTheme="minorHAnsi" w:eastAsiaTheme="minorHAnsi" w:hAnsiTheme="minorHAnsi" w:cstheme="minorBidi"/>
      <w:sz w:val="22"/>
      <w:lang w:val="en-US" w:eastAsia="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2">
    <w:name w:val="Medium Grid 2"/>
    <w:basedOn w:val="TableNormal"/>
    <w:uiPriority w:val="68"/>
    <w:semiHidden/>
    <w:unhideWhenUsed/>
    <w:rsid w:val="00EC265D"/>
    <w:pPr>
      <w:suppressAutoHyphens w:val="0"/>
    </w:pPr>
    <w:rPr>
      <w:rFonts w:asciiTheme="majorHAnsi" w:eastAsiaTheme="majorEastAsia" w:hAnsiTheme="majorHAnsi" w:cstheme="majorBidi"/>
      <w:color w:val="000000" w:themeColor="text1"/>
      <w:sz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1">
    <w:name w:val="Medium Grid 1"/>
    <w:basedOn w:val="TableNormal"/>
    <w:uiPriority w:val="67"/>
    <w:semiHidden/>
    <w:unhideWhenUsed/>
    <w:rsid w:val="00EC265D"/>
    <w:pPr>
      <w:suppressAutoHyphens w:val="0"/>
    </w:pPr>
    <w:rPr>
      <w:rFonts w:asciiTheme="minorHAnsi" w:eastAsiaTheme="minorHAnsi" w:hAnsiTheme="minorHAnsi" w:cstheme="minorBidi"/>
      <w:sz w:val="22"/>
      <w:lang w:val="en-US"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List2">
    <w:name w:val="Medium List 2"/>
    <w:basedOn w:val="TableNormal"/>
    <w:uiPriority w:val="66"/>
    <w:semiHidden/>
    <w:unhideWhenUsed/>
    <w:rsid w:val="00EC265D"/>
    <w:pPr>
      <w:suppressAutoHyphens w:val="0"/>
    </w:pPr>
    <w:rPr>
      <w:rFonts w:asciiTheme="majorHAnsi" w:eastAsiaTheme="majorEastAsia" w:hAnsiTheme="majorHAnsi" w:cstheme="majorBidi"/>
      <w:color w:val="000000" w:themeColor="text1"/>
      <w:sz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1">
    <w:name w:val="Medium List 1"/>
    <w:basedOn w:val="TableNormal"/>
    <w:uiPriority w:val="65"/>
    <w:semiHidden/>
    <w:unhideWhenUsed/>
    <w:rsid w:val="00EC265D"/>
    <w:pPr>
      <w:suppressAutoHyphens w:val="0"/>
    </w:pPr>
    <w:rPr>
      <w:rFonts w:asciiTheme="minorHAnsi" w:eastAsiaTheme="minorHAnsi" w:hAnsiTheme="minorHAnsi" w:cstheme="minorBidi"/>
      <w:color w:val="000000" w:themeColor="text1"/>
      <w:sz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Shading2">
    <w:name w:val="Medium Shading 2"/>
    <w:basedOn w:val="TableNormal"/>
    <w:uiPriority w:val="64"/>
    <w:semiHidden/>
    <w:unhideWhenUsed/>
    <w:rsid w:val="00EC265D"/>
    <w:pPr>
      <w:suppressAutoHyphens w:val="0"/>
    </w:pPr>
    <w:rPr>
      <w:rFonts w:asciiTheme="minorHAnsi" w:eastAsiaTheme="minorHAnsi" w:hAnsiTheme="minorHAnsi" w:cstheme="minorBidi"/>
      <w:sz w:val="22"/>
      <w:lang w:val="en-US" w:eastAsia="en-US"/>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1">
    <w:name w:val="Medium Shading 1"/>
    <w:basedOn w:val="TableNormal"/>
    <w:uiPriority w:val="63"/>
    <w:semiHidden/>
    <w:unhideWhenUsed/>
    <w:rsid w:val="00EC265D"/>
    <w:pPr>
      <w:suppressAutoHyphens w:val="0"/>
    </w:pPr>
    <w:rPr>
      <w:rFonts w:asciiTheme="minorHAnsi" w:eastAsiaTheme="minorHAnsi" w:hAnsiTheme="minorHAnsi" w:cstheme="minorBidi"/>
      <w:sz w:val="22"/>
      <w:lang w:val="en-US" w:eastAsia="en-US"/>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LightGrid">
    <w:name w:val="Light Grid"/>
    <w:basedOn w:val="TableNormal"/>
    <w:uiPriority w:val="62"/>
    <w:semiHidden/>
    <w:unhideWhenUsed/>
    <w:rsid w:val="00EC265D"/>
    <w:pPr>
      <w:suppressAutoHyphens w:val="0"/>
    </w:pPr>
    <w:rPr>
      <w:rFonts w:asciiTheme="minorHAnsi" w:eastAsiaTheme="minorHAnsi" w:hAnsiTheme="minorHAnsi" w:cstheme="minorBidi"/>
      <w:sz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List">
    <w:name w:val="Light List"/>
    <w:basedOn w:val="TableNormal"/>
    <w:uiPriority w:val="61"/>
    <w:semiHidden/>
    <w:unhideWhenUsed/>
    <w:rsid w:val="00EC265D"/>
    <w:pPr>
      <w:suppressAutoHyphens w:val="0"/>
    </w:pPr>
    <w:rPr>
      <w:rFonts w:asciiTheme="minorHAnsi" w:eastAsiaTheme="minorHAnsi" w:hAnsiTheme="minorHAnsi" w:cstheme="minorBidi"/>
      <w:sz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Shading">
    <w:name w:val="Light Shading"/>
    <w:basedOn w:val="TableNormal"/>
    <w:uiPriority w:val="60"/>
    <w:semiHidden/>
    <w:unhideWhenUsed/>
    <w:rsid w:val="00EC265D"/>
    <w:pPr>
      <w:suppressAutoHyphens w:val="0"/>
    </w:pPr>
    <w:rPr>
      <w:rFonts w:asciiTheme="minorHAnsi" w:eastAsiaTheme="minorHAnsi" w:hAnsiTheme="minorHAnsi" w:cstheme="minorBidi"/>
      <w:color w:val="000000" w:themeColor="text1" w:themeShade="BF"/>
      <w:sz w:val="22"/>
      <w:lang w:val="en-US" w:eastAsia="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NoSpacing">
    <w:name w:val="No Spacing"/>
    <w:uiPriority w:val="1"/>
    <w:qFormat/>
    <w:rsid w:val="00EC265D"/>
    <w:pPr>
      <w:suppressAutoHyphens w:val="0"/>
      <w:ind w:left="357"/>
      <w:jc w:val="both"/>
    </w:pPr>
    <w:rPr>
      <w:rFonts w:eastAsiaTheme="minorHAnsi"/>
      <w:szCs w:val="24"/>
      <w:lang w:val="en-US" w:eastAsia="en-US"/>
    </w:rPr>
  </w:style>
  <w:style w:type="character" w:styleId="HTMLVariable">
    <w:name w:val="HTML Variable"/>
    <w:basedOn w:val="DefaultParagraphFont"/>
    <w:uiPriority w:val="99"/>
    <w:semiHidden/>
    <w:unhideWhenUsed/>
    <w:rsid w:val="00EC265D"/>
    <w:rPr>
      <w:i/>
      <w:iCs/>
    </w:rPr>
  </w:style>
  <w:style w:type="character" w:styleId="HTMLTypewriter">
    <w:name w:val="HTML Typewriter"/>
    <w:basedOn w:val="DefaultParagraphFont"/>
    <w:uiPriority w:val="99"/>
    <w:semiHidden/>
    <w:unhideWhenUsed/>
    <w:rsid w:val="00EC265D"/>
    <w:rPr>
      <w:rFonts w:ascii="Consolas" w:hAnsi="Consolas"/>
      <w:sz w:val="20"/>
      <w:szCs w:val="20"/>
    </w:rPr>
  </w:style>
  <w:style w:type="character" w:styleId="HTMLSample">
    <w:name w:val="HTML Sample"/>
    <w:basedOn w:val="DefaultParagraphFont"/>
    <w:uiPriority w:val="99"/>
    <w:semiHidden/>
    <w:unhideWhenUsed/>
    <w:rsid w:val="00EC265D"/>
    <w:rPr>
      <w:rFonts w:ascii="Consolas" w:hAnsi="Consolas"/>
      <w:sz w:val="24"/>
      <w:szCs w:val="24"/>
    </w:rPr>
  </w:style>
  <w:style w:type="paragraph" w:styleId="HTMLPreformatted">
    <w:name w:val="HTML Preformatted"/>
    <w:basedOn w:val="Normal"/>
    <w:link w:val="HTMLPreformattedChar"/>
    <w:uiPriority w:val="99"/>
    <w:semiHidden/>
    <w:unhideWhenUsed/>
    <w:rsid w:val="00EC265D"/>
    <w:pPr>
      <w:suppressAutoHyphens w:val="0"/>
      <w:spacing w:after="0" w:line="240" w:lineRule="auto"/>
      <w:ind w:left="357"/>
    </w:pPr>
    <w:rPr>
      <w:rFonts w:ascii="Consolas" w:eastAsiaTheme="minorHAnsi" w:hAnsi="Consolas"/>
      <w:sz w:val="20"/>
      <w:szCs w:val="20"/>
      <w:lang w:val="en-US" w:eastAsia="en-US"/>
    </w:rPr>
  </w:style>
  <w:style w:type="character" w:customStyle="1" w:styleId="HTMLPreformattedChar">
    <w:name w:val="HTML Preformatted Char"/>
    <w:basedOn w:val="DefaultParagraphFont"/>
    <w:link w:val="HTMLPreformatted"/>
    <w:uiPriority w:val="99"/>
    <w:semiHidden/>
    <w:rsid w:val="00EC265D"/>
    <w:rPr>
      <w:rFonts w:ascii="Consolas" w:eastAsiaTheme="minorHAnsi" w:hAnsi="Consolas"/>
      <w:lang w:val="en-US" w:eastAsia="en-US"/>
    </w:rPr>
  </w:style>
  <w:style w:type="character" w:styleId="HTMLKeyboard">
    <w:name w:val="HTML Keyboard"/>
    <w:basedOn w:val="DefaultParagraphFont"/>
    <w:uiPriority w:val="99"/>
    <w:semiHidden/>
    <w:unhideWhenUsed/>
    <w:rsid w:val="00EC265D"/>
    <w:rPr>
      <w:rFonts w:ascii="Consolas" w:hAnsi="Consolas"/>
      <w:sz w:val="20"/>
      <w:szCs w:val="20"/>
    </w:rPr>
  </w:style>
  <w:style w:type="character" w:styleId="HTMLDefinition">
    <w:name w:val="HTML Definition"/>
    <w:basedOn w:val="DefaultParagraphFont"/>
    <w:uiPriority w:val="99"/>
    <w:semiHidden/>
    <w:unhideWhenUsed/>
    <w:rsid w:val="00EC265D"/>
    <w:rPr>
      <w:i/>
      <w:iCs/>
    </w:rPr>
  </w:style>
  <w:style w:type="character" w:styleId="HTMLCite">
    <w:name w:val="HTML Cite"/>
    <w:basedOn w:val="DefaultParagraphFont"/>
    <w:uiPriority w:val="99"/>
    <w:semiHidden/>
    <w:unhideWhenUsed/>
    <w:rsid w:val="00EC265D"/>
    <w:rPr>
      <w:i/>
      <w:iCs/>
    </w:rPr>
  </w:style>
  <w:style w:type="paragraph" w:styleId="HTMLAddress">
    <w:name w:val="HTML Address"/>
    <w:basedOn w:val="Normal"/>
    <w:link w:val="HTMLAddressChar"/>
    <w:uiPriority w:val="99"/>
    <w:semiHidden/>
    <w:unhideWhenUsed/>
    <w:rsid w:val="00EC265D"/>
    <w:pPr>
      <w:suppressAutoHyphens w:val="0"/>
      <w:spacing w:after="0" w:line="240" w:lineRule="auto"/>
      <w:ind w:left="357"/>
    </w:pPr>
    <w:rPr>
      <w:rFonts w:eastAsiaTheme="minorHAnsi"/>
      <w:i/>
      <w:iCs/>
      <w:szCs w:val="24"/>
      <w:lang w:val="en-US" w:eastAsia="en-US"/>
    </w:rPr>
  </w:style>
  <w:style w:type="character" w:customStyle="1" w:styleId="HTMLAddressChar">
    <w:name w:val="HTML Address Char"/>
    <w:basedOn w:val="DefaultParagraphFont"/>
    <w:link w:val="HTMLAddress"/>
    <w:uiPriority w:val="99"/>
    <w:semiHidden/>
    <w:rsid w:val="00EC265D"/>
    <w:rPr>
      <w:rFonts w:ascii="Times New Roman" w:eastAsiaTheme="minorHAnsi" w:hAnsi="Times New Roman"/>
      <w:i/>
      <w:iCs/>
      <w:sz w:val="24"/>
      <w:szCs w:val="24"/>
      <w:lang w:val="en-US" w:eastAsia="en-US"/>
    </w:rPr>
  </w:style>
  <w:style w:type="character" w:styleId="HTMLAcronym">
    <w:name w:val="HTML Acronym"/>
    <w:basedOn w:val="DefaultParagraphFont"/>
    <w:uiPriority w:val="99"/>
    <w:semiHidden/>
    <w:unhideWhenUsed/>
    <w:rsid w:val="00EC265D"/>
  </w:style>
  <w:style w:type="paragraph" w:styleId="PlainText">
    <w:name w:val="Plain Text"/>
    <w:basedOn w:val="Normal"/>
    <w:link w:val="PlainTextChar"/>
    <w:uiPriority w:val="99"/>
    <w:semiHidden/>
    <w:unhideWhenUsed/>
    <w:rsid w:val="00EC265D"/>
    <w:pPr>
      <w:suppressAutoHyphens w:val="0"/>
      <w:spacing w:after="0" w:line="240" w:lineRule="auto"/>
      <w:ind w:left="357"/>
    </w:pPr>
    <w:rPr>
      <w:rFonts w:ascii="Consolas" w:eastAsiaTheme="minorHAnsi" w:hAnsi="Consolas"/>
      <w:sz w:val="21"/>
      <w:szCs w:val="21"/>
      <w:lang w:val="en-US" w:eastAsia="en-US"/>
    </w:rPr>
  </w:style>
  <w:style w:type="character" w:customStyle="1" w:styleId="PlainTextChar">
    <w:name w:val="Plain Text Char"/>
    <w:basedOn w:val="DefaultParagraphFont"/>
    <w:link w:val="PlainText"/>
    <w:uiPriority w:val="99"/>
    <w:semiHidden/>
    <w:rsid w:val="00EC265D"/>
    <w:rPr>
      <w:rFonts w:ascii="Consolas" w:eastAsiaTheme="minorHAnsi" w:hAnsi="Consolas"/>
      <w:sz w:val="21"/>
      <w:szCs w:val="21"/>
      <w:lang w:val="en-US" w:eastAsia="en-US"/>
    </w:rPr>
  </w:style>
  <w:style w:type="paragraph" w:styleId="DocumentMap">
    <w:name w:val="Document Map"/>
    <w:basedOn w:val="Normal"/>
    <w:link w:val="DocumentMapChar"/>
    <w:uiPriority w:val="99"/>
    <w:semiHidden/>
    <w:unhideWhenUsed/>
    <w:rsid w:val="00EC265D"/>
    <w:pPr>
      <w:suppressAutoHyphens w:val="0"/>
      <w:spacing w:after="0" w:line="240" w:lineRule="auto"/>
      <w:ind w:left="357"/>
    </w:pPr>
    <w:rPr>
      <w:rFonts w:ascii="Segoe UI" w:eastAsiaTheme="minorHAnsi" w:hAnsi="Segoe UI" w:cs="Segoe UI"/>
      <w:sz w:val="16"/>
      <w:szCs w:val="16"/>
      <w:lang w:val="en-US" w:eastAsia="en-US"/>
    </w:rPr>
  </w:style>
  <w:style w:type="character" w:customStyle="1" w:styleId="DocumentMapChar">
    <w:name w:val="Document Map Char"/>
    <w:basedOn w:val="DefaultParagraphFont"/>
    <w:link w:val="DocumentMap"/>
    <w:uiPriority w:val="99"/>
    <w:semiHidden/>
    <w:rsid w:val="00EC265D"/>
    <w:rPr>
      <w:rFonts w:ascii="Segoe UI" w:eastAsiaTheme="minorHAnsi" w:hAnsi="Segoe UI" w:cs="Segoe UI"/>
      <w:sz w:val="16"/>
      <w:szCs w:val="16"/>
      <w:lang w:val="en-US" w:eastAsia="en-US"/>
    </w:rPr>
  </w:style>
  <w:style w:type="character" w:styleId="Emphasis">
    <w:name w:val="Emphasis"/>
    <w:basedOn w:val="DefaultParagraphFont"/>
    <w:uiPriority w:val="20"/>
    <w:qFormat/>
    <w:rsid w:val="00EC265D"/>
    <w:rPr>
      <w:i/>
      <w:iCs/>
    </w:rPr>
  </w:style>
  <w:style w:type="paragraph" w:styleId="BlockText">
    <w:name w:val="Block Text"/>
    <w:basedOn w:val="Normal"/>
    <w:uiPriority w:val="99"/>
    <w:semiHidden/>
    <w:unhideWhenUsed/>
    <w:rsid w:val="00EC265D"/>
    <w:pPr>
      <w:pBdr>
        <w:top w:val="single" w:sz="2" w:space="10" w:color="4F81BD" w:themeColor="accent1"/>
        <w:left w:val="single" w:sz="2" w:space="10" w:color="4F81BD" w:themeColor="accent1"/>
        <w:bottom w:val="single" w:sz="2" w:space="10" w:color="4F81BD" w:themeColor="accent1"/>
        <w:right w:val="single" w:sz="2" w:space="10" w:color="4F81BD" w:themeColor="accent1"/>
      </w:pBdr>
      <w:suppressAutoHyphens w:val="0"/>
      <w:spacing w:after="160"/>
      <w:ind w:left="1152" w:right="1152"/>
    </w:pPr>
    <w:rPr>
      <w:rFonts w:asciiTheme="minorHAnsi" w:eastAsiaTheme="minorEastAsia" w:hAnsiTheme="minorHAnsi" w:cstheme="minorBidi"/>
      <w:i/>
      <w:iCs/>
      <w:color w:val="4F81BD" w:themeColor="accent1"/>
      <w:szCs w:val="24"/>
      <w:lang w:val="en-US" w:eastAsia="en-US"/>
    </w:rPr>
  </w:style>
  <w:style w:type="paragraph" w:styleId="BodyTextIndent3">
    <w:name w:val="Body Text Indent 3"/>
    <w:basedOn w:val="Normal"/>
    <w:link w:val="BodyTextIndent3Char"/>
    <w:uiPriority w:val="99"/>
    <w:semiHidden/>
    <w:unhideWhenUsed/>
    <w:rsid w:val="00EC265D"/>
    <w:pPr>
      <w:suppressAutoHyphens w:val="0"/>
      <w:spacing w:after="120"/>
      <w:ind w:left="283"/>
    </w:pPr>
    <w:rPr>
      <w:rFonts w:eastAsiaTheme="minorHAnsi"/>
      <w:sz w:val="16"/>
      <w:szCs w:val="16"/>
      <w:lang w:val="en-US" w:eastAsia="en-US"/>
    </w:rPr>
  </w:style>
  <w:style w:type="character" w:customStyle="1" w:styleId="BodyTextIndent3Char">
    <w:name w:val="Body Text Indent 3 Char"/>
    <w:basedOn w:val="DefaultParagraphFont"/>
    <w:link w:val="BodyTextIndent3"/>
    <w:uiPriority w:val="99"/>
    <w:semiHidden/>
    <w:rsid w:val="00EC265D"/>
    <w:rPr>
      <w:rFonts w:ascii="Times New Roman" w:eastAsiaTheme="minorHAnsi" w:hAnsi="Times New Roman"/>
      <w:sz w:val="16"/>
      <w:szCs w:val="16"/>
      <w:lang w:val="en-US" w:eastAsia="en-US"/>
    </w:rPr>
  </w:style>
  <w:style w:type="paragraph" w:styleId="BodyTextIndent2">
    <w:name w:val="Body Text Indent 2"/>
    <w:basedOn w:val="Normal"/>
    <w:link w:val="BodyTextIndent2Char"/>
    <w:uiPriority w:val="99"/>
    <w:semiHidden/>
    <w:unhideWhenUsed/>
    <w:rsid w:val="00EC265D"/>
    <w:pPr>
      <w:suppressAutoHyphens w:val="0"/>
      <w:spacing w:after="120" w:line="480" w:lineRule="auto"/>
      <w:ind w:left="283"/>
    </w:pPr>
    <w:rPr>
      <w:rFonts w:eastAsiaTheme="minorHAnsi"/>
      <w:szCs w:val="24"/>
      <w:lang w:val="en-US" w:eastAsia="en-US"/>
    </w:rPr>
  </w:style>
  <w:style w:type="character" w:customStyle="1" w:styleId="BodyTextIndent2Char">
    <w:name w:val="Body Text Indent 2 Char"/>
    <w:basedOn w:val="DefaultParagraphFont"/>
    <w:link w:val="BodyTextIndent2"/>
    <w:uiPriority w:val="99"/>
    <w:semiHidden/>
    <w:rsid w:val="00EC265D"/>
    <w:rPr>
      <w:rFonts w:ascii="Times New Roman" w:eastAsiaTheme="minorHAnsi" w:hAnsi="Times New Roman"/>
      <w:sz w:val="24"/>
      <w:szCs w:val="24"/>
      <w:lang w:val="en-US" w:eastAsia="en-US"/>
    </w:rPr>
  </w:style>
  <w:style w:type="paragraph" w:styleId="BodyText3">
    <w:name w:val="Body Text 3"/>
    <w:basedOn w:val="Normal"/>
    <w:link w:val="BodyText3Char"/>
    <w:uiPriority w:val="99"/>
    <w:semiHidden/>
    <w:unhideWhenUsed/>
    <w:rsid w:val="00EC265D"/>
    <w:pPr>
      <w:suppressAutoHyphens w:val="0"/>
      <w:spacing w:after="120"/>
      <w:ind w:left="357"/>
    </w:pPr>
    <w:rPr>
      <w:rFonts w:eastAsiaTheme="minorHAnsi"/>
      <w:sz w:val="16"/>
      <w:szCs w:val="16"/>
      <w:lang w:val="en-US" w:eastAsia="en-US"/>
    </w:rPr>
  </w:style>
  <w:style w:type="character" w:customStyle="1" w:styleId="BodyText3Char">
    <w:name w:val="Body Text 3 Char"/>
    <w:basedOn w:val="DefaultParagraphFont"/>
    <w:link w:val="BodyText3"/>
    <w:uiPriority w:val="99"/>
    <w:semiHidden/>
    <w:rsid w:val="00EC265D"/>
    <w:rPr>
      <w:rFonts w:ascii="Times New Roman" w:eastAsiaTheme="minorHAnsi" w:hAnsi="Times New Roman"/>
      <w:sz w:val="16"/>
      <w:szCs w:val="16"/>
      <w:lang w:val="en-US" w:eastAsia="en-US"/>
    </w:rPr>
  </w:style>
  <w:style w:type="paragraph" w:styleId="BodyText2">
    <w:name w:val="Body Text 2"/>
    <w:basedOn w:val="Normal"/>
    <w:link w:val="BodyText2Char"/>
    <w:uiPriority w:val="99"/>
    <w:semiHidden/>
    <w:unhideWhenUsed/>
    <w:rsid w:val="00EC265D"/>
    <w:pPr>
      <w:suppressAutoHyphens w:val="0"/>
      <w:spacing w:after="120" w:line="480" w:lineRule="auto"/>
      <w:ind w:left="357"/>
    </w:pPr>
    <w:rPr>
      <w:rFonts w:eastAsiaTheme="minorHAnsi"/>
      <w:szCs w:val="24"/>
      <w:lang w:val="en-US" w:eastAsia="en-US"/>
    </w:rPr>
  </w:style>
  <w:style w:type="character" w:customStyle="1" w:styleId="BodyText2Char">
    <w:name w:val="Body Text 2 Char"/>
    <w:basedOn w:val="DefaultParagraphFont"/>
    <w:link w:val="BodyText2"/>
    <w:uiPriority w:val="99"/>
    <w:semiHidden/>
    <w:rsid w:val="00EC265D"/>
    <w:rPr>
      <w:rFonts w:ascii="Times New Roman" w:eastAsiaTheme="minorHAnsi" w:hAnsi="Times New Roman"/>
      <w:sz w:val="24"/>
      <w:szCs w:val="24"/>
      <w:lang w:val="en-US" w:eastAsia="en-US"/>
    </w:rPr>
  </w:style>
  <w:style w:type="paragraph" w:styleId="NoteHeading">
    <w:name w:val="Note Heading"/>
    <w:basedOn w:val="Normal"/>
    <w:next w:val="Normal"/>
    <w:link w:val="NoteHeadingChar"/>
    <w:uiPriority w:val="99"/>
    <w:semiHidden/>
    <w:unhideWhenUsed/>
    <w:rsid w:val="00EC265D"/>
    <w:pPr>
      <w:suppressAutoHyphens w:val="0"/>
      <w:spacing w:after="0" w:line="240" w:lineRule="auto"/>
      <w:ind w:left="357"/>
    </w:pPr>
    <w:rPr>
      <w:rFonts w:eastAsiaTheme="minorHAnsi"/>
      <w:szCs w:val="24"/>
      <w:lang w:val="en-US" w:eastAsia="en-US"/>
    </w:rPr>
  </w:style>
  <w:style w:type="character" w:customStyle="1" w:styleId="NoteHeadingChar">
    <w:name w:val="Note Heading Char"/>
    <w:basedOn w:val="DefaultParagraphFont"/>
    <w:link w:val="NoteHeading"/>
    <w:uiPriority w:val="99"/>
    <w:semiHidden/>
    <w:rsid w:val="00EC265D"/>
    <w:rPr>
      <w:rFonts w:ascii="Times New Roman" w:eastAsiaTheme="minorHAnsi" w:hAnsi="Times New Roman"/>
      <w:sz w:val="24"/>
      <w:szCs w:val="24"/>
      <w:lang w:val="en-US" w:eastAsia="en-US"/>
    </w:rPr>
  </w:style>
  <w:style w:type="paragraph" w:styleId="BodyTextIndent">
    <w:name w:val="Body Text Indent"/>
    <w:basedOn w:val="Normal"/>
    <w:link w:val="BodyTextIndentChar"/>
    <w:uiPriority w:val="99"/>
    <w:semiHidden/>
    <w:unhideWhenUsed/>
    <w:rsid w:val="00EC265D"/>
    <w:pPr>
      <w:suppressAutoHyphens w:val="0"/>
      <w:spacing w:after="120"/>
      <w:ind w:left="283"/>
    </w:pPr>
    <w:rPr>
      <w:rFonts w:eastAsiaTheme="minorHAnsi"/>
      <w:szCs w:val="24"/>
      <w:lang w:val="en-US" w:eastAsia="en-US"/>
    </w:rPr>
  </w:style>
  <w:style w:type="character" w:customStyle="1" w:styleId="BodyTextIndentChar">
    <w:name w:val="Body Text Indent Char"/>
    <w:basedOn w:val="DefaultParagraphFont"/>
    <w:link w:val="BodyTextIndent"/>
    <w:uiPriority w:val="99"/>
    <w:semiHidden/>
    <w:rsid w:val="00EC265D"/>
    <w:rPr>
      <w:rFonts w:ascii="Times New Roman" w:eastAsiaTheme="minorHAnsi" w:hAnsi="Times New Roman"/>
      <w:sz w:val="24"/>
      <w:szCs w:val="24"/>
      <w:lang w:val="en-US" w:eastAsia="en-US"/>
    </w:rPr>
  </w:style>
  <w:style w:type="paragraph" w:styleId="BodyTextFirstIndent2">
    <w:name w:val="Body Text First Indent 2"/>
    <w:basedOn w:val="BodyTextIndent"/>
    <w:link w:val="BodyTextFirstIndent2Char"/>
    <w:uiPriority w:val="99"/>
    <w:semiHidden/>
    <w:unhideWhenUsed/>
    <w:rsid w:val="00EC265D"/>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EC265D"/>
    <w:rPr>
      <w:rFonts w:ascii="Times New Roman" w:eastAsiaTheme="minorHAnsi" w:hAnsi="Times New Roman"/>
      <w:sz w:val="24"/>
      <w:szCs w:val="24"/>
      <w:lang w:val="en-US" w:eastAsia="en-US"/>
    </w:rPr>
  </w:style>
  <w:style w:type="character" w:customStyle="1" w:styleId="BodyTextChar">
    <w:name w:val="Body Text Char"/>
    <w:basedOn w:val="DefaultParagraphFont"/>
    <w:uiPriority w:val="99"/>
    <w:semiHidden/>
    <w:rsid w:val="00EC265D"/>
    <w:rPr>
      <w:rFonts w:ascii="Times New Roman" w:hAnsi="Times New Roman" w:cs="Times New Roman"/>
      <w:sz w:val="24"/>
      <w:szCs w:val="24"/>
    </w:rPr>
  </w:style>
  <w:style w:type="paragraph" w:styleId="BodyTextFirstIndent">
    <w:name w:val="Body Text First Indent"/>
    <w:basedOn w:val="BodyText"/>
    <w:link w:val="BodyTextFirstIndentChar"/>
    <w:uiPriority w:val="99"/>
    <w:semiHidden/>
    <w:unhideWhenUsed/>
    <w:rsid w:val="00EC265D"/>
    <w:pPr>
      <w:suppressAutoHyphens w:val="0"/>
      <w:spacing w:after="160" w:line="360" w:lineRule="auto"/>
      <w:ind w:left="357" w:firstLine="360"/>
    </w:pPr>
    <w:rPr>
      <w:rFonts w:eastAsiaTheme="minorHAnsi"/>
      <w:szCs w:val="24"/>
      <w:lang w:val="en-US" w:eastAsia="en-US"/>
    </w:rPr>
  </w:style>
  <w:style w:type="character" w:customStyle="1" w:styleId="BodyTextFirstIndentChar">
    <w:name w:val="Body Text First Indent Char"/>
    <w:basedOn w:val="BodyTextChar1"/>
    <w:link w:val="BodyTextFirstIndent"/>
    <w:uiPriority w:val="99"/>
    <w:semiHidden/>
    <w:rsid w:val="00EC265D"/>
    <w:rPr>
      <w:rFonts w:ascii="Times New Roman" w:eastAsiaTheme="minorHAnsi" w:hAnsi="Times New Roman"/>
      <w:sz w:val="24"/>
      <w:szCs w:val="24"/>
      <w:lang w:val="en-US" w:eastAsia="en-US"/>
    </w:rPr>
  </w:style>
  <w:style w:type="paragraph" w:styleId="Date">
    <w:name w:val="Date"/>
    <w:basedOn w:val="Normal"/>
    <w:next w:val="Normal"/>
    <w:link w:val="DateChar"/>
    <w:uiPriority w:val="99"/>
    <w:semiHidden/>
    <w:unhideWhenUsed/>
    <w:rsid w:val="00EC265D"/>
    <w:pPr>
      <w:suppressAutoHyphens w:val="0"/>
      <w:spacing w:after="160"/>
      <w:ind w:left="357"/>
    </w:pPr>
    <w:rPr>
      <w:rFonts w:eastAsiaTheme="minorHAnsi"/>
      <w:szCs w:val="24"/>
      <w:lang w:val="en-US" w:eastAsia="en-US"/>
    </w:rPr>
  </w:style>
  <w:style w:type="character" w:customStyle="1" w:styleId="DateChar">
    <w:name w:val="Date Char"/>
    <w:basedOn w:val="DefaultParagraphFont"/>
    <w:link w:val="Date"/>
    <w:uiPriority w:val="99"/>
    <w:semiHidden/>
    <w:rsid w:val="00EC265D"/>
    <w:rPr>
      <w:rFonts w:ascii="Times New Roman" w:eastAsiaTheme="minorHAnsi" w:hAnsi="Times New Roman"/>
      <w:sz w:val="24"/>
      <w:szCs w:val="24"/>
      <w:lang w:val="en-US" w:eastAsia="en-US"/>
    </w:rPr>
  </w:style>
  <w:style w:type="paragraph" w:styleId="Salutation">
    <w:name w:val="Salutation"/>
    <w:basedOn w:val="Normal"/>
    <w:next w:val="Normal"/>
    <w:link w:val="SalutationChar"/>
    <w:uiPriority w:val="99"/>
    <w:semiHidden/>
    <w:unhideWhenUsed/>
    <w:rsid w:val="00EC265D"/>
    <w:pPr>
      <w:suppressAutoHyphens w:val="0"/>
      <w:spacing w:after="160"/>
      <w:ind w:left="357"/>
    </w:pPr>
    <w:rPr>
      <w:rFonts w:eastAsiaTheme="minorHAnsi"/>
      <w:szCs w:val="24"/>
      <w:lang w:val="en-US" w:eastAsia="en-US"/>
    </w:rPr>
  </w:style>
  <w:style w:type="character" w:customStyle="1" w:styleId="SalutationChar">
    <w:name w:val="Salutation Char"/>
    <w:basedOn w:val="DefaultParagraphFont"/>
    <w:link w:val="Salutation"/>
    <w:uiPriority w:val="99"/>
    <w:semiHidden/>
    <w:rsid w:val="00EC265D"/>
    <w:rPr>
      <w:rFonts w:ascii="Times New Roman" w:eastAsiaTheme="minorHAnsi" w:hAnsi="Times New Roman"/>
      <w:sz w:val="24"/>
      <w:szCs w:val="24"/>
      <w:lang w:val="en-US" w:eastAsia="en-US"/>
    </w:rPr>
  </w:style>
  <w:style w:type="paragraph" w:styleId="Subtitle">
    <w:name w:val="Subtitle"/>
    <w:basedOn w:val="Normal"/>
    <w:next w:val="Normal"/>
    <w:link w:val="SubtitleChar"/>
    <w:uiPriority w:val="11"/>
    <w:qFormat/>
    <w:rsid w:val="00EC265D"/>
    <w:pPr>
      <w:numPr>
        <w:ilvl w:val="1"/>
      </w:numPr>
      <w:suppressAutoHyphens w:val="0"/>
      <w:spacing w:after="160"/>
      <w:ind w:left="357"/>
    </w:pPr>
    <w:rPr>
      <w:rFonts w:asciiTheme="minorHAnsi" w:eastAsiaTheme="minorEastAsia" w:hAnsiTheme="minorHAnsi" w:cstheme="minorBidi"/>
      <w:color w:val="5A5A5A" w:themeColor="text1" w:themeTint="A5"/>
      <w:spacing w:val="15"/>
      <w:lang w:val="en-US" w:eastAsia="en-US"/>
    </w:rPr>
  </w:style>
  <w:style w:type="character" w:customStyle="1" w:styleId="SubtitleChar">
    <w:name w:val="Subtitle Char"/>
    <w:basedOn w:val="DefaultParagraphFont"/>
    <w:link w:val="Subtitle"/>
    <w:uiPriority w:val="11"/>
    <w:rsid w:val="00EC265D"/>
    <w:rPr>
      <w:rFonts w:asciiTheme="minorHAnsi" w:eastAsiaTheme="minorEastAsia" w:hAnsiTheme="minorHAnsi" w:cstheme="minorBidi"/>
      <w:color w:val="5A5A5A" w:themeColor="text1" w:themeTint="A5"/>
      <w:spacing w:val="15"/>
      <w:sz w:val="22"/>
      <w:szCs w:val="22"/>
      <w:lang w:val="en-US" w:eastAsia="en-US"/>
    </w:rPr>
  </w:style>
  <w:style w:type="paragraph" w:styleId="MessageHeader">
    <w:name w:val="Message Header"/>
    <w:basedOn w:val="Normal"/>
    <w:link w:val="MessageHeaderChar"/>
    <w:uiPriority w:val="99"/>
    <w:semiHidden/>
    <w:unhideWhenUsed/>
    <w:rsid w:val="00EC265D"/>
    <w:pPr>
      <w:pBdr>
        <w:top w:val="single" w:sz="6" w:space="1" w:color="auto"/>
        <w:left w:val="single" w:sz="6" w:space="1" w:color="auto"/>
        <w:bottom w:val="single" w:sz="6" w:space="1" w:color="auto"/>
        <w:right w:val="single" w:sz="6" w:space="1" w:color="auto"/>
      </w:pBdr>
      <w:shd w:val="pct20" w:color="auto" w:fill="auto"/>
      <w:suppressAutoHyphens w:val="0"/>
      <w:spacing w:after="0" w:line="240" w:lineRule="auto"/>
      <w:ind w:left="1134" w:hanging="1134"/>
    </w:pPr>
    <w:rPr>
      <w:rFonts w:asciiTheme="majorHAnsi" w:eastAsiaTheme="majorEastAsia" w:hAnsiTheme="majorHAnsi" w:cstheme="majorBidi"/>
      <w:szCs w:val="24"/>
      <w:lang w:val="en-US" w:eastAsia="en-US"/>
    </w:rPr>
  </w:style>
  <w:style w:type="character" w:customStyle="1" w:styleId="MessageHeaderChar">
    <w:name w:val="Message Header Char"/>
    <w:basedOn w:val="DefaultParagraphFont"/>
    <w:link w:val="MessageHeader"/>
    <w:uiPriority w:val="99"/>
    <w:semiHidden/>
    <w:rsid w:val="00EC265D"/>
    <w:rPr>
      <w:rFonts w:asciiTheme="majorHAnsi" w:eastAsiaTheme="majorEastAsia" w:hAnsiTheme="majorHAnsi" w:cstheme="majorBidi"/>
      <w:sz w:val="24"/>
      <w:szCs w:val="24"/>
      <w:shd w:val="pct20" w:color="auto" w:fill="auto"/>
      <w:lang w:val="en-US" w:eastAsia="en-US"/>
    </w:rPr>
  </w:style>
  <w:style w:type="paragraph" w:styleId="ListContinue5">
    <w:name w:val="List Continue 5"/>
    <w:basedOn w:val="Normal"/>
    <w:uiPriority w:val="99"/>
    <w:semiHidden/>
    <w:unhideWhenUsed/>
    <w:rsid w:val="00EC265D"/>
    <w:pPr>
      <w:suppressAutoHyphens w:val="0"/>
      <w:spacing w:after="120"/>
      <w:ind w:left="1415"/>
      <w:contextualSpacing/>
    </w:pPr>
    <w:rPr>
      <w:rFonts w:eastAsiaTheme="minorHAnsi"/>
      <w:szCs w:val="24"/>
      <w:lang w:val="en-US" w:eastAsia="en-US"/>
    </w:rPr>
  </w:style>
  <w:style w:type="paragraph" w:styleId="ListContinue4">
    <w:name w:val="List Continue 4"/>
    <w:basedOn w:val="Normal"/>
    <w:uiPriority w:val="99"/>
    <w:semiHidden/>
    <w:unhideWhenUsed/>
    <w:rsid w:val="00EC265D"/>
    <w:pPr>
      <w:suppressAutoHyphens w:val="0"/>
      <w:spacing w:after="120"/>
      <w:ind w:left="1132"/>
      <w:contextualSpacing/>
    </w:pPr>
    <w:rPr>
      <w:rFonts w:eastAsiaTheme="minorHAnsi"/>
      <w:szCs w:val="24"/>
      <w:lang w:val="en-US" w:eastAsia="en-US"/>
    </w:rPr>
  </w:style>
  <w:style w:type="paragraph" w:styleId="ListContinue3">
    <w:name w:val="List Continue 3"/>
    <w:basedOn w:val="Normal"/>
    <w:uiPriority w:val="99"/>
    <w:semiHidden/>
    <w:unhideWhenUsed/>
    <w:rsid w:val="00EC265D"/>
    <w:pPr>
      <w:suppressAutoHyphens w:val="0"/>
      <w:spacing w:after="120"/>
      <w:ind w:left="849"/>
      <w:contextualSpacing/>
    </w:pPr>
    <w:rPr>
      <w:rFonts w:eastAsiaTheme="minorHAnsi"/>
      <w:szCs w:val="24"/>
      <w:lang w:val="en-US" w:eastAsia="en-US"/>
    </w:rPr>
  </w:style>
  <w:style w:type="paragraph" w:styleId="ListContinue2">
    <w:name w:val="List Continue 2"/>
    <w:basedOn w:val="Normal"/>
    <w:uiPriority w:val="99"/>
    <w:semiHidden/>
    <w:unhideWhenUsed/>
    <w:rsid w:val="00EC265D"/>
    <w:pPr>
      <w:suppressAutoHyphens w:val="0"/>
      <w:spacing w:after="120"/>
      <w:ind w:left="566"/>
      <w:contextualSpacing/>
    </w:pPr>
    <w:rPr>
      <w:rFonts w:eastAsiaTheme="minorHAnsi"/>
      <w:szCs w:val="24"/>
      <w:lang w:val="en-US" w:eastAsia="en-US"/>
    </w:rPr>
  </w:style>
  <w:style w:type="paragraph" w:styleId="ListContinue">
    <w:name w:val="List Continue"/>
    <w:basedOn w:val="Normal"/>
    <w:uiPriority w:val="99"/>
    <w:semiHidden/>
    <w:unhideWhenUsed/>
    <w:rsid w:val="00EC265D"/>
    <w:pPr>
      <w:suppressAutoHyphens w:val="0"/>
      <w:spacing w:after="120"/>
      <w:ind w:left="283"/>
      <w:contextualSpacing/>
    </w:pPr>
    <w:rPr>
      <w:rFonts w:eastAsiaTheme="minorHAnsi"/>
      <w:szCs w:val="24"/>
      <w:lang w:val="en-US" w:eastAsia="en-US"/>
    </w:rPr>
  </w:style>
  <w:style w:type="paragraph" w:styleId="Signature">
    <w:name w:val="Signature"/>
    <w:basedOn w:val="Normal"/>
    <w:link w:val="SignatureChar"/>
    <w:uiPriority w:val="99"/>
    <w:semiHidden/>
    <w:unhideWhenUsed/>
    <w:rsid w:val="00EC265D"/>
    <w:pPr>
      <w:suppressAutoHyphens w:val="0"/>
      <w:spacing w:after="0" w:line="240" w:lineRule="auto"/>
      <w:ind w:left="4252"/>
    </w:pPr>
    <w:rPr>
      <w:rFonts w:eastAsiaTheme="minorHAnsi"/>
      <w:szCs w:val="24"/>
      <w:lang w:val="en-US" w:eastAsia="en-US"/>
    </w:rPr>
  </w:style>
  <w:style w:type="character" w:customStyle="1" w:styleId="SignatureChar">
    <w:name w:val="Signature Char"/>
    <w:basedOn w:val="DefaultParagraphFont"/>
    <w:link w:val="Signature"/>
    <w:uiPriority w:val="99"/>
    <w:semiHidden/>
    <w:rsid w:val="00EC265D"/>
    <w:rPr>
      <w:rFonts w:ascii="Times New Roman" w:eastAsiaTheme="minorHAnsi" w:hAnsi="Times New Roman"/>
      <w:sz w:val="24"/>
      <w:szCs w:val="24"/>
      <w:lang w:val="en-US" w:eastAsia="en-US"/>
    </w:rPr>
  </w:style>
  <w:style w:type="paragraph" w:styleId="Closing">
    <w:name w:val="Closing"/>
    <w:basedOn w:val="Normal"/>
    <w:link w:val="ClosingChar"/>
    <w:uiPriority w:val="99"/>
    <w:semiHidden/>
    <w:unhideWhenUsed/>
    <w:rsid w:val="00EC265D"/>
    <w:pPr>
      <w:suppressAutoHyphens w:val="0"/>
      <w:spacing w:after="0" w:line="240" w:lineRule="auto"/>
      <w:ind w:left="4252"/>
    </w:pPr>
    <w:rPr>
      <w:rFonts w:eastAsiaTheme="minorHAnsi"/>
      <w:szCs w:val="24"/>
      <w:lang w:val="en-US" w:eastAsia="en-US"/>
    </w:rPr>
  </w:style>
  <w:style w:type="character" w:customStyle="1" w:styleId="ClosingChar">
    <w:name w:val="Closing Char"/>
    <w:basedOn w:val="DefaultParagraphFont"/>
    <w:link w:val="Closing"/>
    <w:uiPriority w:val="99"/>
    <w:semiHidden/>
    <w:rsid w:val="00EC265D"/>
    <w:rPr>
      <w:rFonts w:ascii="Times New Roman" w:eastAsiaTheme="minorHAnsi" w:hAnsi="Times New Roman"/>
      <w:sz w:val="24"/>
      <w:szCs w:val="24"/>
      <w:lang w:val="en-US" w:eastAsia="en-US"/>
    </w:rPr>
  </w:style>
  <w:style w:type="paragraph" w:styleId="Title">
    <w:name w:val="Title"/>
    <w:basedOn w:val="Normal"/>
    <w:next w:val="Normal"/>
    <w:link w:val="TitleChar"/>
    <w:uiPriority w:val="10"/>
    <w:qFormat/>
    <w:rsid w:val="00EC265D"/>
    <w:pPr>
      <w:suppressAutoHyphens w:val="0"/>
      <w:spacing w:after="0" w:line="240" w:lineRule="auto"/>
      <w:ind w:left="357"/>
      <w:contextualSpacing/>
    </w:pPr>
    <w:rPr>
      <w:rFonts w:asciiTheme="majorHAnsi" w:eastAsiaTheme="majorEastAsia" w:hAnsiTheme="majorHAnsi" w:cstheme="majorBidi"/>
      <w:spacing w:val="-10"/>
      <w:kern w:val="28"/>
      <w:sz w:val="56"/>
      <w:szCs w:val="56"/>
      <w:lang w:val="en-US" w:eastAsia="en-US"/>
    </w:rPr>
  </w:style>
  <w:style w:type="character" w:customStyle="1" w:styleId="TitleChar">
    <w:name w:val="Title Char"/>
    <w:basedOn w:val="DefaultParagraphFont"/>
    <w:link w:val="Title"/>
    <w:uiPriority w:val="10"/>
    <w:rsid w:val="00EC265D"/>
    <w:rPr>
      <w:rFonts w:asciiTheme="majorHAnsi" w:eastAsiaTheme="majorEastAsia" w:hAnsiTheme="majorHAnsi" w:cstheme="majorBidi"/>
      <w:spacing w:val="-10"/>
      <w:kern w:val="28"/>
      <w:sz w:val="56"/>
      <w:szCs w:val="56"/>
      <w:lang w:val="en-US" w:eastAsia="en-US"/>
    </w:rPr>
  </w:style>
  <w:style w:type="paragraph" w:styleId="ListNumber5">
    <w:name w:val="List Number 5"/>
    <w:basedOn w:val="Normal"/>
    <w:uiPriority w:val="99"/>
    <w:semiHidden/>
    <w:unhideWhenUsed/>
    <w:rsid w:val="00EC265D"/>
    <w:pPr>
      <w:numPr>
        <w:numId w:val="27"/>
      </w:numPr>
      <w:suppressAutoHyphens w:val="0"/>
      <w:spacing w:after="160"/>
      <w:contextualSpacing/>
    </w:pPr>
    <w:rPr>
      <w:rFonts w:eastAsiaTheme="minorHAnsi"/>
      <w:szCs w:val="24"/>
      <w:lang w:val="en-US" w:eastAsia="en-US"/>
    </w:rPr>
  </w:style>
  <w:style w:type="paragraph" w:styleId="ListNumber4">
    <w:name w:val="List Number 4"/>
    <w:basedOn w:val="Normal"/>
    <w:uiPriority w:val="99"/>
    <w:semiHidden/>
    <w:unhideWhenUsed/>
    <w:rsid w:val="00EC265D"/>
    <w:pPr>
      <w:numPr>
        <w:numId w:val="28"/>
      </w:numPr>
      <w:suppressAutoHyphens w:val="0"/>
      <w:spacing w:after="160"/>
      <w:contextualSpacing/>
    </w:pPr>
    <w:rPr>
      <w:rFonts w:eastAsiaTheme="minorHAnsi"/>
      <w:szCs w:val="24"/>
      <w:lang w:val="en-US" w:eastAsia="en-US"/>
    </w:rPr>
  </w:style>
  <w:style w:type="paragraph" w:styleId="ListNumber3">
    <w:name w:val="List Number 3"/>
    <w:basedOn w:val="Normal"/>
    <w:uiPriority w:val="99"/>
    <w:semiHidden/>
    <w:unhideWhenUsed/>
    <w:rsid w:val="00EC265D"/>
    <w:pPr>
      <w:numPr>
        <w:numId w:val="29"/>
      </w:numPr>
      <w:suppressAutoHyphens w:val="0"/>
      <w:spacing w:after="160"/>
      <w:contextualSpacing/>
    </w:pPr>
    <w:rPr>
      <w:rFonts w:eastAsiaTheme="minorHAnsi"/>
      <w:szCs w:val="24"/>
      <w:lang w:val="en-US" w:eastAsia="en-US"/>
    </w:rPr>
  </w:style>
  <w:style w:type="paragraph" w:styleId="ListNumber2">
    <w:name w:val="List Number 2"/>
    <w:basedOn w:val="Normal"/>
    <w:uiPriority w:val="99"/>
    <w:semiHidden/>
    <w:unhideWhenUsed/>
    <w:rsid w:val="00EC265D"/>
    <w:pPr>
      <w:numPr>
        <w:numId w:val="30"/>
      </w:numPr>
      <w:suppressAutoHyphens w:val="0"/>
      <w:spacing w:after="160"/>
      <w:contextualSpacing/>
    </w:pPr>
    <w:rPr>
      <w:rFonts w:eastAsiaTheme="minorHAnsi"/>
      <w:szCs w:val="24"/>
      <w:lang w:val="en-US" w:eastAsia="en-US"/>
    </w:rPr>
  </w:style>
  <w:style w:type="paragraph" w:styleId="ListBullet5">
    <w:name w:val="List Bullet 5"/>
    <w:basedOn w:val="Normal"/>
    <w:uiPriority w:val="99"/>
    <w:semiHidden/>
    <w:unhideWhenUsed/>
    <w:rsid w:val="00EC265D"/>
    <w:pPr>
      <w:numPr>
        <w:numId w:val="31"/>
      </w:numPr>
      <w:suppressAutoHyphens w:val="0"/>
      <w:spacing w:after="160"/>
      <w:contextualSpacing/>
    </w:pPr>
    <w:rPr>
      <w:rFonts w:eastAsiaTheme="minorHAnsi"/>
      <w:szCs w:val="24"/>
      <w:lang w:val="en-US" w:eastAsia="en-US"/>
    </w:rPr>
  </w:style>
  <w:style w:type="paragraph" w:styleId="ListBullet4">
    <w:name w:val="List Bullet 4"/>
    <w:basedOn w:val="Normal"/>
    <w:uiPriority w:val="99"/>
    <w:semiHidden/>
    <w:unhideWhenUsed/>
    <w:rsid w:val="00EC265D"/>
    <w:pPr>
      <w:numPr>
        <w:numId w:val="32"/>
      </w:numPr>
      <w:suppressAutoHyphens w:val="0"/>
      <w:spacing w:after="160"/>
      <w:contextualSpacing/>
    </w:pPr>
    <w:rPr>
      <w:rFonts w:eastAsiaTheme="minorHAnsi"/>
      <w:szCs w:val="24"/>
      <w:lang w:val="en-US" w:eastAsia="en-US"/>
    </w:rPr>
  </w:style>
  <w:style w:type="paragraph" w:styleId="ListBullet3">
    <w:name w:val="List Bullet 3"/>
    <w:basedOn w:val="Normal"/>
    <w:uiPriority w:val="99"/>
    <w:semiHidden/>
    <w:unhideWhenUsed/>
    <w:rsid w:val="00EC265D"/>
    <w:pPr>
      <w:numPr>
        <w:numId w:val="33"/>
      </w:numPr>
      <w:suppressAutoHyphens w:val="0"/>
      <w:spacing w:after="160"/>
      <w:contextualSpacing/>
    </w:pPr>
    <w:rPr>
      <w:rFonts w:eastAsiaTheme="minorHAnsi"/>
      <w:szCs w:val="24"/>
      <w:lang w:val="en-US" w:eastAsia="en-US"/>
    </w:rPr>
  </w:style>
  <w:style w:type="paragraph" w:styleId="ListBullet2">
    <w:name w:val="List Bullet 2"/>
    <w:basedOn w:val="Normal"/>
    <w:uiPriority w:val="99"/>
    <w:semiHidden/>
    <w:unhideWhenUsed/>
    <w:rsid w:val="00EC265D"/>
    <w:pPr>
      <w:numPr>
        <w:numId w:val="34"/>
      </w:numPr>
      <w:suppressAutoHyphens w:val="0"/>
      <w:spacing w:after="160"/>
      <w:contextualSpacing/>
    </w:pPr>
    <w:rPr>
      <w:rFonts w:eastAsiaTheme="minorHAnsi"/>
      <w:szCs w:val="24"/>
      <w:lang w:val="en-US" w:eastAsia="en-US"/>
    </w:rPr>
  </w:style>
  <w:style w:type="paragraph" w:styleId="List5">
    <w:name w:val="List 5"/>
    <w:basedOn w:val="Normal"/>
    <w:uiPriority w:val="99"/>
    <w:semiHidden/>
    <w:unhideWhenUsed/>
    <w:rsid w:val="00EC265D"/>
    <w:pPr>
      <w:suppressAutoHyphens w:val="0"/>
      <w:spacing w:after="160"/>
      <w:ind w:left="1415" w:hanging="283"/>
      <w:contextualSpacing/>
    </w:pPr>
    <w:rPr>
      <w:rFonts w:eastAsiaTheme="minorHAnsi"/>
      <w:szCs w:val="24"/>
      <w:lang w:val="en-US" w:eastAsia="en-US"/>
    </w:rPr>
  </w:style>
  <w:style w:type="paragraph" w:styleId="List4">
    <w:name w:val="List 4"/>
    <w:basedOn w:val="Normal"/>
    <w:uiPriority w:val="99"/>
    <w:semiHidden/>
    <w:unhideWhenUsed/>
    <w:rsid w:val="00EC265D"/>
    <w:pPr>
      <w:suppressAutoHyphens w:val="0"/>
      <w:spacing w:after="160"/>
      <w:ind w:left="1132" w:hanging="283"/>
      <w:contextualSpacing/>
    </w:pPr>
    <w:rPr>
      <w:rFonts w:eastAsiaTheme="minorHAnsi"/>
      <w:szCs w:val="24"/>
      <w:lang w:val="en-US" w:eastAsia="en-US"/>
    </w:rPr>
  </w:style>
  <w:style w:type="paragraph" w:styleId="List3">
    <w:name w:val="List 3"/>
    <w:basedOn w:val="Normal"/>
    <w:uiPriority w:val="99"/>
    <w:semiHidden/>
    <w:unhideWhenUsed/>
    <w:rsid w:val="00EC265D"/>
    <w:pPr>
      <w:suppressAutoHyphens w:val="0"/>
      <w:spacing w:after="160"/>
      <w:ind w:left="849" w:hanging="283"/>
      <w:contextualSpacing/>
    </w:pPr>
    <w:rPr>
      <w:rFonts w:eastAsiaTheme="minorHAnsi"/>
      <w:szCs w:val="24"/>
      <w:lang w:val="en-US" w:eastAsia="en-US"/>
    </w:rPr>
  </w:style>
  <w:style w:type="paragraph" w:styleId="List2">
    <w:name w:val="List 2"/>
    <w:basedOn w:val="Normal"/>
    <w:uiPriority w:val="99"/>
    <w:semiHidden/>
    <w:unhideWhenUsed/>
    <w:rsid w:val="00EC265D"/>
    <w:pPr>
      <w:suppressAutoHyphens w:val="0"/>
      <w:spacing w:after="160"/>
      <w:ind w:left="566" w:hanging="283"/>
      <w:contextualSpacing/>
    </w:pPr>
    <w:rPr>
      <w:rFonts w:eastAsiaTheme="minorHAnsi"/>
      <w:szCs w:val="24"/>
      <w:lang w:val="en-US" w:eastAsia="en-US"/>
    </w:rPr>
  </w:style>
  <w:style w:type="paragraph" w:styleId="ListNumber">
    <w:name w:val="List Number"/>
    <w:basedOn w:val="Normal"/>
    <w:uiPriority w:val="99"/>
    <w:semiHidden/>
    <w:unhideWhenUsed/>
    <w:rsid w:val="00EC265D"/>
    <w:pPr>
      <w:numPr>
        <w:numId w:val="35"/>
      </w:numPr>
      <w:suppressAutoHyphens w:val="0"/>
      <w:spacing w:after="160"/>
      <w:contextualSpacing/>
    </w:pPr>
    <w:rPr>
      <w:rFonts w:eastAsiaTheme="minorHAnsi"/>
      <w:szCs w:val="24"/>
      <w:lang w:val="en-US" w:eastAsia="en-US"/>
    </w:rPr>
  </w:style>
  <w:style w:type="paragraph" w:styleId="ListBullet">
    <w:name w:val="List Bullet"/>
    <w:basedOn w:val="Normal"/>
    <w:uiPriority w:val="99"/>
    <w:semiHidden/>
    <w:unhideWhenUsed/>
    <w:rsid w:val="00EC265D"/>
    <w:pPr>
      <w:numPr>
        <w:numId w:val="36"/>
      </w:numPr>
      <w:suppressAutoHyphens w:val="0"/>
      <w:spacing w:after="160"/>
      <w:contextualSpacing/>
    </w:pPr>
    <w:rPr>
      <w:rFonts w:eastAsiaTheme="minorHAnsi"/>
      <w:szCs w:val="24"/>
      <w:lang w:val="en-US" w:eastAsia="en-US"/>
    </w:rPr>
  </w:style>
  <w:style w:type="paragraph" w:styleId="TOAHeading">
    <w:name w:val="toa heading"/>
    <w:basedOn w:val="Normal"/>
    <w:next w:val="Normal"/>
    <w:uiPriority w:val="99"/>
    <w:semiHidden/>
    <w:unhideWhenUsed/>
    <w:rsid w:val="00EC265D"/>
    <w:pPr>
      <w:suppressAutoHyphens w:val="0"/>
      <w:spacing w:before="120" w:after="160"/>
      <w:ind w:left="357"/>
    </w:pPr>
    <w:rPr>
      <w:rFonts w:asciiTheme="majorHAnsi" w:eastAsiaTheme="majorEastAsia" w:hAnsiTheme="majorHAnsi" w:cstheme="majorBidi"/>
      <w:b/>
      <w:bCs/>
      <w:szCs w:val="24"/>
      <w:lang w:val="en-US" w:eastAsia="en-US"/>
    </w:rPr>
  </w:style>
  <w:style w:type="paragraph" w:styleId="MacroText">
    <w:name w:val="macro"/>
    <w:link w:val="MacroTextChar"/>
    <w:uiPriority w:val="99"/>
    <w:semiHidden/>
    <w:unhideWhenUsed/>
    <w:rsid w:val="00EC265D"/>
    <w:pPr>
      <w:tabs>
        <w:tab w:val="left" w:pos="480"/>
        <w:tab w:val="left" w:pos="960"/>
        <w:tab w:val="left" w:pos="1440"/>
        <w:tab w:val="left" w:pos="1920"/>
        <w:tab w:val="left" w:pos="2400"/>
        <w:tab w:val="left" w:pos="2880"/>
        <w:tab w:val="left" w:pos="3360"/>
        <w:tab w:val="left" w:pos="3840"/>
        <w:tab w:val="left" w:pos="4320"/>
      </w:tabs>
      <w:suppressAutoHyphens w:val="0"/>
      <w:spacing w:line="360" w:lineRule="auto"/>
      <w:ind w:left="357"/>
      <w:jc w:val="both"/>
    </w:pPr>
    <w:rPr>
      <w:rFonts w:ascii="Consolas" w:eastAsiaTheme="minorHAnsi" w:hAnsi="Consolas"/>
      <w:lang w:val="en-US" w:eastAsia="en-US"/>
    </w:rPr>
  </w:style>
  <w:style w:type="character" w:customStyle="1" w:styleId="MacroTextChar">
    <w:name w:val="Macro Text Char"/>
    <w:basedOn w:val="DefaultParagraphFont"/>
    <w:link w:val="MacroText"/>
    <w:uiPriority w:val="99"/>
    <w:semiHidden/>
    <w:rsid w:val="00EC265D"/>
    <w:rPr>
      <w:rFonts w:ascii="Consolas" w:eastAsiaTheme="minorHAnsi" w:hAnsi="Consolas"/>
      <w:lang w:val="en-US" w:eastAsia="en-US"/>
    </w:rPr>
  </w:style>
  <w:style w:type="paragraph" w:styleId="TableofAuthorities">
    <w:name w:val="table of authorities"/>
    <w:basedOn w:val="Normal"/>
    <w:next w:val="Normal"/>
    <w:uiPriority w:val="99"/>
    <w:semiHidden/>
    <w:unhideWhenUsed/>
    <w:rsid w:val="00EC265D"/>
    <w:pPr>
      <w:suppressAutoHyphens w:val="0"/>
      <w:spacing w:after="0"/>
      <w:ind w:left="240" w:hanging="240"/>
    </w:pPr>
    <w:rPr>
      <w:rFonts w:eastAsiaTheme="minorHAnsi"/>
      <w:szCs w:val="24"/>
      <w:lang w:val="en-US" w:eastAsia="en-US"/>
    </w:rPr>
  </w:style>
  <w:style w:type="paragraph" w:styleId="EndnoteText">
    <w:name w:val="endnote text"/>
    <w:basedOn w:val="Normal"/>
    <w:link w:val="EndnoteTextChar"/>
    <w:uiPriority w:val="99"/>
    <w:semiHidden/>
    <w:unhideWhenUsed/>
    <w:rsid w:val="00EC265D"/>
    <w:pPr>
      <w:suppressAutoHyphens w:val="0"/>
      <w:spacing w:after="0" w:line="240" w:lineRule="auto"/>
      <w:ind w:left="357"/>
    </w:pPr>
    <w:rPr>
      <w:rFonts w:eastAsiaTheme="minorHAnsi"/>
      <w:sz w:val="20"/>
      <w:szCs w:val="20"/>
      <w:lang w:val="en-US" w:eastAsia="en-US"/>
    </w:rPr>
  </w:style>
  <w:style w:type="character" w:customStyle="1" w:styleId="EndnoteTextChar">
    <w:name w:val="Endnote Text Char"/>
    <w:basedOn w:val="DefaultParagraphFont"/>
    <w:link w:val="EndnoteText"/>
    <w:uiPriority w:val="99"/>
    <w:semiHidden/>
    <w:rsid w:val="00EC265D"/>
    <w:rPr>
      <w:rFonts w:ascii="Times New Roman" w:eastAsiaTheme="minorHAnsi" w:hAnsi="Times New Roman"/>
      <w:lang w:val="en-US" w:eastAsia="en-US"/>
    </w:rPr>
  </w:style>
  <w:style w:type="character" w:styleId="EndnoteReference">
    <w:name w:val="endnote reference"/>
    <w:basedOn w:val="DefaultParagraphFont"/>
    <w:uiPriority w:val="99"/>
    <w:semiHidden/>
    <w:unhideWhenUsed/>
    <w:rsid w:val="00EC265D"/>
    <w:rPr>
      <w:vertAlign w:val="superscript"/>
    </w:rPr>
  </w:style>
  <w:style w:type="character" w:styleId="PageNumber">
    <w:name w:val="page number"/>
    <w:basedOn w:val="DefaultParagraphFont"/>
    <w:uiPriority w:val="99"/>
    <w:semiHidden/>
    <w:unhideWhenUsed/>
    <w:rsid w:val="00EC265D"/>
  </w:style>
  <w:style w:type="character" w:styleId="LineNumber">
    <w:name w:val="line number"/>
    <w:basedOn w:val="DefaultParagraphFont"/>
    <w:uiPriority w:val="99"/>
    <w:semiHidden/>
    <w:unhideWhenUsed/>
    <w:rsid w:val="00EC265D"/>
  </w:style>
  <w:style w:type="character" w:styleId="CommentReference">
    <w:name w:val="annotation reference"/>
    <w:basedOn w:val="DefaultParagraphFont"/>
    <w:uiPriority w:val="99"/>
    <w:semiHidden/>
    <w:unhideWhenUsed/>
    <w:rsid w:val="00EC265D"/>
    <w:rPr>
      <w:sz w:val="16"/>
      <w:szCs w:val="16"/>
    </w:rPr>
  </w:style>
  <w:style w:type="character" w:styleId="FootnoteReference">
    <w:name w:val="footnote reference"/>
    <w:basedOn w:val="DefaultParagraphFont"/>
    <w:uiPriority w:val="99"/>
    <w:semiHidden/>
    <w:unhideWhenUsed/>
    <w:rsid w:val="00EC265D"/>
    <w:rPr>
      <w:vertAlign w:val="superscript"/>
    </w:rPr>
  </w:style>
  <w:style w:type="paragraph" w:styleId="EnvelopeReturn">
    <w:name w:val="envelope return"/>
    <w:basedOn w:val="Normal"/>
    <w:uiPriority w:val="99"/>
    <w:semiHidden/>
    <w:unhideWhenUsed/>
    <w:rsid w:val="00EC265D"/>
    <w:pPr>
      <w:suppressAutoHyphens w:val="0"/>
      <w:spacing w:after="0" w:line="240" w:lineRule="auto"/>
      <w:ind w:left="357"/>
    </w:pPr>
    <w:rPr>
      <w:rFonts w:asciiTheme="majorHAnsi" w:eastAsiaTheme="majorEastAsia" w:hAnsiTheme="majorHAnsi" w:cstheme="majorBidi"/>
      <w:sz w:val="20"/>
      <w:szCs w:val="20"/>
      <w:lang w:val="en-US" w:eastAsia="en-US"/>
    </w:rPr>
  </w:style>
  <w:style w:type="paragraph" w:styleId="EnvelopeAddress">
    <w:name w:val="envelope address"/>
    <w:basedOn w:val="Normal"/>
    <w:uiPriority w:val="99"/>
    <w:semiHidden/>
    <w:unhideWhenUsed/>
    <w:rsid w:val="00EC265D"/>
    <w:pPr>
      <w:framePr w:w="7920" w:h="1980" w:hRule="exact" w:hSpace="180" w:wrap="auto" w:hAnchor="page" w:xAlign="center" w:yAlign="bottom"/>
      <w:suppressAutoHyphens w:val="0"/>
      <w:spacing w:after="0" w:line="240" w:lineRule="auto"/>
      <w:ind w:left="2880"/>
    </w:pPr>
    <w:rPr>
      <w:rFonts w:asciiTheme="majorHAnsi" w:eastAsiaTheme="majorEastAsia" w:hAnsiTheme="majorHAnsi" w:cstheme="majorBidi"/>
      <w:szCs w:val="24"/>
      <w:lang w:val="en-US" w:eastAsia="en-US"/>
    </w:rPr>
  </w:style>
  <w:style w:type="paragraph" w:styleId="Index1">
    <w:name w:val="index 1"/>
    <w:basedOn w:val="Normal"/>
    <w:next w:val="Normal"/>
    <w:autoRedefine/>
    <w:uiPriority w:val="99"/>
    <w:semiHidden/>
    <w:unhideWhenUsed/>
    <w:rsid w:val="00EC265D"/>
    <w:pPr>
      <w:suppressAutoHyphens w:val="0"/>
      <w:spacing w:after="0" w:line="240" w:lineRule="auto"/>
      <w:ind w:left="240" w:hanging="240"/>
    </w:pPr>
    <w:rPr>
      <w:rFonts w:eastAsiaTheme="minorHAnsi"/>
      <w:szCs w:val="24"/>
      <w:lang w:val="en-US" w:eastAsia="en-US"/>
    </w:rPr>
  </w:style>
  <w:style w:type="paragraph" w:styleId="IndexHeading">
    <w:name w:val="index heading"/>
    <w:basedOn w:val="Normal"/>
    <w:next w:val="Index1"/>
    <w:uiPriority w:val="99"/>
    <w:semiHidden/>
    <w:unhideWhenUsed/>
    <w:rsid w:val="00EC265D"/>
    <w:pPr>
      <w:suppressAutoHyphens w:val="0"/>
      <w:spacing w:after="160"/>
      <w:ind w:left="357"/>
    </w:pPr>
    <w:rPr>
      <w:rFonts w:asciiTheme="majorHAnsi" w:eastAsiaTheme="majorEastAsia" w:hAnsiTheme="majorHAnsi" w:cstheme="majorBidi"/>
      <w:b/>
      <w:bCs/>
      <w:szCs w:val="24"/>
      <w:lang w:val="en-US" w:eastAsia="en-US"/>
    </w:rPr>
  </w:style>
  <w:style w:type="paragraph" w:styleId="CommentText">
    <w:name w:val="annotation text"/>
    <w:basedOn w:val="Normal"/>
    <w:link w:val="CommentTextChar"/>
    <w:uiPriority w:val="99"/>
    <w:semiHidden/>
    <w:unhideWhenUsed/>
    <w:rsid w:val="00EC265D"/>
    <w:pPr>
      <w:suppressAutoHyphens w:val="0"/>
      <w:spacing w:after="160" w:line="240" w:lineRule="auto"/>
      <w:ind w:left="357"/>
    </w:pPr>
    <w:rPr>
      <w:rFonts w:eastAsiaTheme="minorHAnsi"/>
      <w:sz w:val="20"/>
      <w:szCs w:val="20"/>
      <w:lang w:val="en-US" w:eastAsia="en-US"/>
    </w:rPr>
  </w:style>
  <w:style w:type="character" w:customStyle="1" w:styleId="CommentTextChar">
    <w:name w:val="Comment Text Char"/>
    <w:basedOn w:val="DefaultParagraphFont"/>
    <w:link w:val="CommentText"/>
    <w:uiPriority w:val="99"/>
    <w:semiHidden/>
    <w:rsid w:val="00EC265D"/>
    <w:rPr>
      <w:rFonts w:ascii="Times New Roman" w:eastAsiaTheme="minorHAnsi" w:hAnsi="Times New Roman"/>
      <w:lang w:val="en-US" w:eastAsia="en-US"/>
    </w:rPr>
  </w:style>
  <w:style w:type="paragraph" w:styleId="FootnoteText">
    <w:name w:val="footnote text"/>
    <w:basedOn w:val="Normal"/>
    <w:link w:val="FootnoteTextChar"/>
    <w:uiPriority w:val="99"/>
    <w:semiHidden/>
    <w:unhideWhenUsed/>
    <w:rsid w:val="00EC265D"/>
    <w:pPr>
      <w:suppressAutoHyphens w:val="0"/>
      <w:spacing w:after="0" w:line="240" w:lineRule="auto"/>
      <w:ind w:left="357"/>
    </w:pPr>
    <w:rPr>
      <w:rFonts w:eastAsiaTheme="minorHAnsi"/>
      <w:sz w:val="20"/>
      <w:szCs w:val="20"/>
      <w:lang w:val="en-US" w:eastAsia="en-US"/>
    </w:rPr>
  </w:style>
  <w:style w:type="character" w:customStyle="1" w:styleId="FootnoteTextChar">
    <w:name w:val="Footnote Text Char"/>
    <w:basedOn w:val="DefaultParagraphFont"/>
    <w:link w:val="FootnoteText"/>
    <w:uiPriority w:val="99"/>
    <w:semiHidden/>
    <w:rsid w:val="00EC265D"/>
    <w:rPr>
      <w:rFonts w:ascii="Times New Roman" w:eastAsiaTheme="minorHAnsi" w:hAnsi="Times New Roman"/>
      <w:lang w:val="en-US" w:eastAsia="en-US"/>
    </w:rPr>
  </w:style>
  <w:style w:type="paragraph" w:styleId="NormalIndent">
    <w:name w:val="Normal Indent"/>
    <w:basedOn w:val="Normal"/>
    <w:uiPriority w:val="99"/>
    <w:semiHidden/>
    <w:unhideWhenUsed/>
    <w:rsid w:val="00EC265D"/>
    <w:pPr>
      <w:suppressAutoHyphens w:val="0"/>
      <w:spacing w:after="160"/>
      <w:ind w:left="720"/>
    </w:pPr>
    <w:rPr>
      <w:rFonts w:eastAsiaTheme="minorHAnsi"/>
      <w:szCs w:val="24"/>
      <w:lang w:val="en-US" w:eastAsia="en-US"/>
    </w:rPr>
  </w:style>
  <w:style w:type="paragraph" w:styleId="TOC9">
    <w:name w:val="toc 9"/>
    <w:basedOn w:val="Normal"/>
    <w:next w:val="Normal"/>
    <w:autoRedefine/>
    <w:uiPriority w:val="39"/>
    <w:unhideWhenUsed/>
    <w:rsid w:val="00EC265D"/>
    <w:pPr>
      <w:suppressAutoHyphens w:val="0"/>
      <w:spacing w:after="100"/>
      <w:ind w:left="1920"/>
    </w:pPr>
    <w:rPr>
      <w:rFonts w:eastAsiaTheme="minorHAnsi"/>
      <w:szCs w:val="24"/>
      <w:lang w:val="en-US" w:eastAsia="en-US"/>
    </w:rPr>
  </w:style>
  <w:style w:type="paragraph" w:styleId="TOC8">
    <w:name w:val="toc 8"/>
    <w:basedOn w:val="Normal"/>
    <w:next w:val="Normal"/>
    <w:autoRedefine/>
    <w:uiPriority w:val="39"/>
    <w:unhideWhenUsed/>
    <w:rsid w:val="00EC265D"/>
    <w:pPr>
      <w:suppressAutoHyphens w:val="0"/>
      <w:spacing w:after="100"/>
      <w:ind w:left="1680"/>
    </w:pPr>
    <w:rPr>
      <w:rFonts w:eastAsiaTheme="minorHAnsi"/>
      <w:szCs w:val="24"/>
      <w:lang w:val="en-US" w:eastAsia="en-US"/>
    </w:rPr>
  </w:style>
  <w:style w:type="paragraph" w:styleId="TOC7">
    <w:name w:val="toc 7"/>
    <w:basedOn w:val="Normal"/>
    <w:next w:val="Normal"/>
    <w:autoRedefine/>
    <w:uiPriority w:val="39"/>
    <w:unhideWhenUsed/>
    <w:rsid w:val="00EC265D"/>
    <w:pPr>
      <w:suppressAutoHyphens w:val="0"/>
      <w:spacing w:after="100"/>
      <w:ind w:left="1440"/>
    </w:pPr>
    <w:rPr>
      <w:rFonts w:eastAsiaTheme="minorHAnsi"/>
      <w:szCs w:val="24"/>
      <w:lang w:val="en-US" w:eastAsia="en-US"/>
    </w:rPr>
  </w:style>
  <w:style w:type="paragraph" w:styleId="TOC6">
    <w:name w:val="toc 6"/>
    <w:basedOn w:val="Normal"/>
    <w:next w:val="Normal"/>
    <w:autoRedefine/>
    <w:uiPriority w:val="39"/>
    <w:unhideWhenUsed/>
    <w:rsid w:val="00EC265D"/>
    <w:pPr>
      <w:suppressAutoHyphens w:val="0"/>
      <w:spacing w:after="100"/>
      <w:ind w:left="1200"/>
    </w:pPr>
    <w:rPr>
      <w:rFonts w:eastAsiaTheme="minorHAnsi"/>
      <w:szCs w:val="24"/>
      <w:lang w:val="en-US" w:eastAsia="en-US"/>
    </w:rPr>
  </w:style>
  <w:style w:type="paragraph" w:styleId="TOC5">
    <w:name w:val="toc 5"/>
    <w:basedOn w:val="Normal"/>
    <w:next w:val="Normal"/>
    <w:autoRedefine/>
    <w:uiPriority w:val="39"/>
    <w:unhideWhenUsed/>
    <w:rsid w:val="00EC265D"/>
    <w:pPr>
      <w:suppressAutoHyphens w:val="0"/>
      <w:spacing w:after="100"/>
      <w:ind w:left="960"/>
    </w:pPr>
    <w:rPr>
      <w:rFonts w:eastAsiaTheme="minorHAnsi"/>
      <w:szCs w:val="24"/>
      <w:lang w:val="en-US" w:eastAsia="en-US"/>
    </w:rPr>
  </w:style>
  <w:style w:type="paragraph" w:styleId="Index9">
    <w:name w:val="index 9"/>
    <w:basedOn w:val="Normal"/>
    <w:next w:val="Normal"/>
    <w:autoRedefine/>
    <w:uiPriority w:val="99"/>
    <w:semiHidden/>
    <w:unhideWhenUsed/>
    <w:rsid w:val="00EC265D"/>
    <w:pPr>
      <w:suppressAutoHyphens w:val="0"/>
      <w:spacing w:after="0" w:line="240" w:lineRule="auto"/>
      <w:ind w:left="2160" w:hanging="240"/>
    </w:pPr>
    <w:rPr>
      <w:rFonts w:eastAsiaTheme="minorHAnsi"/>
      <w:szCs w:val="24"/>
      <w:lang w:val="en-US" w:eastAsia="en-US"/>
    </w:rPr>
  </w:style>
  <w:style w:type="paragraph" w:styleId="Index8">
    <w:name w:val="index 8"/>
    <w:basedOn w:val="Normal"/>
    <w:next w:val="Normal"/>
    <w:autoRedefine/>
    <w:uiPriority w:val="99"/>
    <w:semiHidden/>
    <w:unhideWhenUsed/>
    <w:rsid w:val="00EC265D"/>
    <w:pPr>
      <w:suppressAutoHyphens w:val="0"/>
      <w:spacing w:after="0" w:line="240" w:lineRule="auto"/>
      <w:ind w:left="1920" w:hanging="240"/>
    </w:pPr>
    <w:rPr>
      <w:rFonts w:eastAsiaTheme="minorHAnsi"/>
      <w:szCs w:val="24"/>
      <w:lang w:val="en-US" w:eastAsia="en-US"/>
    </w:rPr>
  </w:style>
  <w:style w:type="paragraph" w:styleId="Index7">
    <w:name w:val="index 7"/>
    <w:basedOn w:val="Normal"/>
    <w:next w:val="Normal"/>
    <w:autoRedefine/>
    <w:uiPriority w:val="99"/>
    <w:semiHidden/>
    <w:unhideWhenUsed/>
    <w:rsid w:val="00EC265D"/>
    <w:pPr>
      <w:suppressAutoHyphens w:val="0"/>
      <w:spacing w:after="0" w:line="240" w:lineRule="auto"/>
      <w:ind w:left="1680" w:hanging="240"/>
    </w:pPr>
    <w:rPr>
      <w:rFonts w:eastAsiaTheme="minorHAnsi"/>
      <w:szCs w:val="24"/>
      <w:lang w:val="en-US" w:eastAsia="en-US"/>
    </w:rPr>
  </w:style>
  <w:style w:type="paragraph" w:styleId="Index6">
    <w:name w:val="index 6"/>
    <w:basedOn w:val="Normal"/>
    <w:next w:val="Normal"/>
    <w:autoRedefine/>
    <w:uiPriority w:val="99"/>
    <w:semiHidden/>
    <w:unhideWhenUsed/>
    <w:rsid w:val="00EC265D"/>
    <w:pPr>
      <w:suppressAutoHyphens w:val="0"/>
      <w:spacing w:after="0" w:line="240" w:lineRule="auto"/>
      <w:ind w:left="1440" w:hanging="240"/>
    </w:pPr>
    <w:rPr>
      <w:rFonts w:eastAsiaTheme="minorHAnsi"/>
      <w:szCs w:val="24"/>
      <w:lang w:val="en-US" w:eastAsia="en-US"/>
    </w:rPr>
  </w:style>
  <w:style w:type="paragraph" w:styleId="Index5">
    <w:name w:val="index 5"/>
    <w:basedOn w:val="Normal"/>
    <w:next w:val="Normal"/>
    <w:autoRedefine/>
    <w:uiPriority w:val="99"/>
    <w:semiHidden/>
    <w:unhideWhenUsed/>
    <w:rsid w:val="00EC265D"/>
    <w:pPr>
      <w:suppressAutoHyphens w:val="0"/>
      <w:spacing w:after="0" w:line="240" w:lineRule="auto"/>
      <w:ind w:left="1200" w:hanging="240"/>
    </w:pPr>
    <w:rPr>
      <w:rFonts w:eastAsiaTheme="minorHAnsi"/>
      <w:szCs w:val="24"/>
      <w:lang w:val="en-US" w:eastAsia="en-US"/>
    </w:rPr>
  </w:style>
  <w:style w:type="paragraph" w:styleId="Index4">
    <w:name w:val="index 4"/>
    <w:basedOn w:val="Normal"/>
    <w:next w:val="Normal"/>
    <w:autoRedefine/>
    <w:uiPriority w:val="99"/>
    <w:semiHidden/>
    <w:unhideWhenUsed/>
    <w:rsid w:val="00EC265D"/>
    <w:pPr>
      <w:suppressAutoHyphens w:val="0"/>
      <w:spacing w:after="0" w:line="240" w:lineRule="auto"/>
      <w:ind w:left="960" w:hanging="240"/>
    </w:pPr>
    <w:rPr>
      <w:rFonts w:eastAsiaTheme="minorHAnsi"/>
      <w:szCs w:val="24"/>
      <w:lang w:val="en-US" w:eastAsia="en-US"/>
    </w:rPr>
  </w:style>
  <w:style w:type="paragraph" w:styleId="Index3">
    <w:name w:val="index 3"/>
    <w:basedOn w:val="Normal"/>
    <w:next w:val="Normal"/>
    <w:autoRedefine/>
    <w:uiPriority w:val="99"/>
    <w:semiHidden/>
    <w:unhideWhenUsed/>
    <w:rsid w:val="00EC265D"/>
    <w:pPr>
      <w:suppressAutoHyphens w:val="0"/>
      <w:spacing w:after="0" w:line="240" w:lineRule="auto"/>
      <w:ind w:left="720" w:hanging="240"/>
    </w:pPr>
    <w:rPr>
      <w:rFonts w:eastAsiaTheme="minorHAnsi"/>
      <w:szCs w:val="24"/>
      <w:lang w:val="en-US" w:eastAsia="en-US"/>
    </w:rPr>
  </w:style>
  <w:style w:type="paragraph" w:styleId="Index2">
    <w:name w:val="index 2"/>
    <w:basedOn w:val="Normal"/>
    <w:next w:val="Normal"/>
    <w:autoRedefine/>
    <w:uiPriority w:val="99"/>
    <w:semiHidden/>
    <w:unhideWhenUsed/>
    <w:rsid w:val="00EC265D"/>
    <w:pPr>
      <w:suppressAutoHyphens w:val="0"/>
      <w:spacing w:after="0" w:line="240" w:lineRule="auto"/>
      <w:ind w:left="480" w:hanging="240"/>
    </w:pPr>
    <w:rPr>
      <w:rFonts w:eastAsiaTheme="minorHAnsi"/>
      <w:szCs w:val="24"/>
      <w:lang w:val="en-US" w:eastAsia="en-US"/>
    </w:rPr>
  </w:style>
  <w:style w:type="table" w:styleId="GridTable1Light">
    <w:name w:val="Grid Table 1 Light"/>
    <w:basedOn w:val="TableNormal"/>
    <w:uiPriority w:val="46"/>
    <w:rsid w:val="00EC265D"/>
    <w:pPr>
      <w:suppressAutoHyphens w:val="0"/>
    </w:pPr>
    <w:rPr>
      <w:rFonts w:asciiTheme="minorHAnsi" w:eastAsiaTheme="minorHAnsi" w:hAnsiTheme="minorHAnsi" w:cstheme="minorBidi"/>
      <w:sz w:val="22"/>
      <w:lang w:val="en-US" w:eastAsia="en-U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60473">
      <w:bodyDiv w:val="1"/>
      <w:marLeft w:val="0"/>
      <w:marRight w:val="0"/>
      <w:marTop w:val="0"/>
      <w:marBottom w:val="0"/>
      <w:divBdr>
        <w:top w:val="none" w:sz="0" w:space="0" w:color="auto"/>
        <w:left w:val="none" w:sz="0" w:space="0" w:color="auto"/>
        <w:bottom w:val="none" w:sz="0" w:space="0" w:color="auto"/>
        <w:right w:val="none" w:sz="0" w:space="0" w:color="auto"/>
      </w:divBdr>
    </w:div>
    <w:div w:id="476655041">
      <w:bodyDiv w:val="1"/>
      <w:marLeft w:val="0"/>
      <w:marRight w:val="0"/>
      <w:marTop w:val="0"/>
      <w:marBottom w:val="0"/>
      <w:divBdr>
        <w:top w:val="none" w:sz="0" w:space="0" w:color="auto"/>
        <w:left w:val="none" w:sz="0" w:space="0" w:color="auto"/>
        <w:bottom w:val="none" w:sz="0" w:space="0" w:color="auto"/>
        <w:right w:val="none" w:sz="0" w:space="0" w:color="auto"/>
      </w:divBdr>
    </w:div>
    <w:div w:id="574898486">
      <w:bodyDiv w:val="1"/>
      <w:marLeft w:val="0"/>
      <w:marRight w:val="0"/>
      <w:marTop w:val="0"/>
      <w:marBottom w:val="0"/>
      <w:divBdr>
        <w:top w:val="none" w:sz="0" w:space="0" w:color="auto"/>
        <w:left w:val="none" w:sz="0" w:space="0" w:color="auto"/>
        <w:bottom w:val="none" w:sz="0" w:space="0" w:color="auto"/>
        <w:right w:val="none" w:sz="0" w:space="0" w:color="auto"/>
      </w:divBdr>
    </w:div>
    <w:div w:id="677654345">
      <w:bodyDiv w:val="1"/>
      <w:marLeft w:val="0"/>
      <w:marRight w:val="0"/>
      <w:marTop w:val="0"/>
      <w:marBottom w:val="0"/>
      <w:divBdr>
        <w:top w:val="none" w:sz="0" w:space="0" w:color="auto"/>
        <w:left w:val="none" w:sz="0" w:space="0" w:color="auto"/>
        <w:bottom w:val="none" w:sz="0" w:space="0" w:color="auto"/>
        <w:right w:val="none" w:sz="0" w:space="0" w:color="auto"/>
      </w:divBdr>
    </w:div>
    <w:div w:id="734359299">
      <w:bodyDiv w:val="1"/>
      <w:marLeft w:val="0"/>
      <w:marRight w:val="0"/>
      <w:marTop w:val="0"/>
      <w:marBottom w:val="0"/>
      <w:divBdr>
        <w:top w:val="none" w:sz="0" w:space="0" w:color="auto"/>
        <w:left w:val="none" w:sz="0" w:space="0" w:color="auto"/>
        <w:bottom w:val="none" w:sz="0" w:space="0" w:color="auto"/>
        <w:right w:val="none" w:sz="0" w:space="0" w:color="auto"/>
      </w:divBdr>
    </w:div>
    <w:div w:id="800348112">
      <w:bodyDiv w:val="1"/>
      <w:marLeft w:val="0"/>
      <w:marRight w:val="0"/>
      <w:marTop w:val="0"/>
      <w:marBottom w:val="0"/>
      <w:divBdr>
        <w:top w:val="none" w:sz="0" w:space="0" w:color="auto"/>
        <w:left w:val="none" w:sz="0" w:space="0" w:color="auto"/>
        <w:bottom w:val="none" w:sz="0" w:space="0" w:color="auto"/>
        <w:right w:val="none" w:sz="0" w:space="0" w:color="auto"/>
      </w:divBdr>
    </w:div>
    <w:div w:id="206813819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eader" Target="header5.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glossaryDocument" Target="glossary/document.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header" Target="header4.xml"/><Relationship Id="rId40"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theme" Target="theme/theme1.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footer" Target="footer4.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0591260B92874F09B80803D2CB48DD2B"/>
        <w:category>
          <w:name w:val="Allgemein"/>
          <w:gallery w:val="placeholder"/>
        </w:category>
        <w:types>
          <w:type w:val="bbPlcHdr"/>
        </w:types>
        <w:behaviors>
          <w:behavior w:val="content"/>
        </w:behaviors>
        <w:guid w:val="{27760BEC-07FA-44DF-8ADA-84B6145E8F47}"/>
      </w:docPartPr>
      <w:docPartBody>
        <w:p w:rsidR="00B41A64" w:rsidRDefault="00B41A64" w:rsidP="00B41A64">
          <w:pPr>
            <w:pStyle w:val="0591260B92874F09B80803D2CB48DD2B"/>
          </w:pPr>
          <w:r w:rsidRPr="00C84A10">
            <w:rPr>
              <w:rStyle w:val="PlaceholderText"/>
            </w:rPr>
            <w:t>Klicken oder tippen Sie hier, um Text einzugeben.</w:t>
          </w:r>
        </w:p>
      </w:docPartBody>
    </w:docPart>
    <w:docPart>
      <w:docPartPr>
        <w:name w:val="01A6B5FB34EE42229D2089B7CFA21541"/>
        <w:category>
          <w:name w:val="Allgemein"/>
          <w:gallery w:val="placeholder"/>
        </w:category>
        <w:types>
          <w:type w:val="bbPlcHdr"/>
        </w:types>
        <w:behaviors>
          <w:behavior w:val="content"/>
        </w:behaviors>
        <w:guid w:val="{1ED7AE1D-CEB3-4428-B8C8-5EA16B7759DF}"/>
      </w:docPartPr>
      <w:docPartBody>
        <w:p w:rsidR="00B41A64" w:rsidRDefault="00B41A64" w:rsidP="00B41A64">
          <w:pPr>
            <w:pStyle w:val="01A6B5FB34EE42229D2089B7CFA21541"/>
          </w:pPr>
          <w:r w:rsidRPr="00C84A10">
            <w:rPr>
              <w:rStyle w:val="PlaceholderText"/>
            </w:rPr>
            <w:t>Klicken oder tippen Sie, um ein Datum einzugeben.</w:t>
          </w:r>
        </w:p>
      </w:docPartBody>
    </w:docPart>
    <w:docPart>
      <w:docPartPr>
        <w:name w:val="13CC7982C8AD4CC49F629FBC13F69097"/>
        <w:category>
          <w:name w:val="General"/>
          <w:gallery w:val="placeholder"/>
        </w:category>
        <w:types>
          <w:type w:val="bbPlcHdr"/>
        </w:types>
        <w:behaviors>
          <w:behavior w:val="content"/>
        </w:behaviors>
        <w:guid w:val="{6F20AD90-6060-4B25-A885-D1C0CB20CAC9}"/>
      </w:docPartPr>
      <w:docPartBody>
        <w:p w:rsidR="000E172E" w:rsidRDefault="001F2C10" w:rsidP="001F2C10">
          <w:pPr>
            <w:pStyle w:val="13CC7982C8AD4CC49F629FBC13F69097"/>
          </w:pPr>
          <w:r w:rsidRPr="00507555">
            <w:rPr>
              <w:rStyle w:val="PlaceholderText"/>
            </w:rPr>
            <w:t>Click or tap here to enter text.</w:t>
          </w:r>
        </w:p>
      </w:docPartBody>
    </w:docPart>
    <w:docPart>
      <w:docPartPr>
        <w:name w:val="8376BC167ABC433AB19CADCAB1365A44"/>
        <w:category>
          <w:name w:val="General"/>
          <w:gallery w:val="placeholder"/>
        </w:category>
        <w:types>
          <w:type w:val="bbPlcHdr"/>
        </w:types>
        <w:behaviors>
          <w:behavior w:val="content"/>
        </w:behaviors>
        <w:guid w:val="{C623FC7C-E1CD-4DEF-AE99-A5B94F1DC33C}"/>
      </w:docPartPr>
      <w:docPartBody>
        <w:p w:rsidR="000E172E" w:rsidRDefault="001F2C10" w:rsidP="001F2C10">
          <w:pPr>
            <w:pStyle w:val="8376BC167ABC433AB19CADCAB1365A44"/>
          </w:pPr>
          <w:r w:rsidRPr="00507555">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A8740803-0241-4208-8681-E2D4D5F84D4E}"/>
      </w:docPartPr>
      <w:docPartBody>
        <w:p w:rsidR="001D4BE6" w:rsidRDefault="004F00F5">
          <w:r w:rsidRPr="00A95FCE">
            <w:rPr>
              <w:rStyle w:val="PlaceholderText"/>
            </w:rPr>
            <w:t>Click or tap here to enter text.</w:t>
          </w:r>
        </w:p>
      </w:docPartBody>
    </w:docPart>
    <w:docPart>
      <w:docPartPr>
        <w:name w:val="323288CAF85C4D25B8C0D423A066952E"/>
        <w:category>
          <w:name w:val="General"/>
          <w:gallery w:val="placeholder"/>
        </w:category>
        <w:types>
          <w:type w:val="bbPlcHdr"/>
        </w:types>
        <w:behaviors>
          <w:behavior w:val="content"/>
        </w:behaviors>
        <w:guid w:val="{ECFE5ADC-8534-466B-9980-EC69D483B55E}"/>
      </w:docPartPr>
      <w:docPartBody>
        <w:p w:rsidR="001D4BE6" w:rsidRDefault="004F00F5" w:rsidP="004F00F5">
          <w:r w:rsidRPr="00A95FC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Droid Sans Fallback">
    <w:panose1 w:val="00000000000000000000"/>
    <w:charset w:val="00"/>
    <w:family w:val="roman"/>
    <w:notTrueType/>
    <w:pitch w:val="default"/>
  </w:font>
  <w:font w:name="FreeSans">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SRH Text Light">
    <w:altName w:val="Calibri"/>
    <w:charset w:val="00"/>
    <w:family w:val="swiss"/>
    <w:pitch w:val="variable"/>
    <w:sig w:usb0="A000006F" w:usb1="0000004A" w:usb2="00000028"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817E2C"/>
    <w:rsid w:val="0002510F"/>
    <w:rsid w:val="000812B6"/>
    <w:rsid w:val="0008668D"/>
    <w:rsid w:val="00086D07"/>
    <w:rsid w:val="000E172E"/>
    <w:rsid w:val="00106CAE"/>
    <w:rsid w:val="001D4BE6"/>
    <w:rsid w:val="001F2C10"/>
    <w:rsid w:val="00297C5B"/>
    <w:rsid w:val="002B0F43"/>
    <w:rsid w:val="004F00F5"/>
    <w:rsid w:val="00595B6D"/>
    <w:rsid w:val="00614379"/>
    <w:rsid w:val="007632F3"/>
    <w:rsid w:val="0076725C"/>
    <w:rsid w:val="007C6CB7"/>
    <w:rsid w:val="00817E2C"/>
    <w:rsid w:val="008908D9"/>
    <w:rsid w:val="008B28CD"/>
    <w:rsid w:val="00B41A64"/>
    <w:rsid w:val="00DC1F12"/>
    <w:rsid w:val="00F25800"/>
    <w:rsid w:val="00F32B0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qFormat/>
    <w:rsid w:val="004F00F5"/>
    <w:rPr>
      <w:color w:val="808080"/>
    </w:rPr>
  </w:style>
  <w:style w:type="paragraph" w:customStyle="1" w:styleId="13CC7982C8AD4CC49F629FBC13F69097">
    <w:name w:val="13CC7982C8AD4CC49F629FBC13F69097"/>
    <w:rsid w:val="001F2C10"/>
    <w:pPr>
      <w:spacing w:after="160" w:line="259" w:lineRule="auto"/>
    </w:pPr>
    <w:rPr>
      <w:lang w:val="en-US" w:eastAsia="en-US"/>
    </w:rPr>
  </w:style>
  <w:style w:type="paragraph" w:customStyle="1" w:styleId="8376BC167ABC433AB19CADCAB1365A44">
    <w:name w:val="8376BC167ABC433AB19CADCAB1365A44"/>
    <w:rsid w:val="001F2C10"/>
    <w:pPr>
      <w:spacing w:after="160" w:line="259" w:lineRule="auto"/>
    </w:pPr>
    <w:rPr>
      <w:lang w:val="en-US" w:eastAsia="en-US"/>
    </w:rPr>
  </w:style>
  <w:style w:type="paragraph" w:customStyle="1" w:styleId="0591260B92874F09B80803D2CB48DD2B">
    <w:name w:val="0591260B92874F09B80803D2CB48DD2B"/>
    <w:rsid w:val="00B41A64"/>
    <w:pPr>
      <w:spacing w:after="160" w:line="278" w:lineRule="auto"/>
    </w:pPr>
    <w:rPr>
      <w:kern w:val="2"/>
      <w:sz w:val="24"/>
      <w:szCs w:val="24"/>
      <w:lang w:val="en-US" w:eastAsia="en-US"/>
      <w14:ligatures w14:val="standardContextual"/>
    </w:rPr>
  </w:style>
  <w:style w:type="paragraph" w:customStyle="1" w:styleId="01A6B5FB34EE42229D2089B7CFA21541">
    <w:name w:val="01A6B5FB34EE42229D2089B7CFA21541"/>
    <w:rsid w:val="00B41A64"/>
    <w:pPr>
      <w:spacing w:after="160"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AC0978-4719-4932-85AF-5D62021CAC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3</TotalTime>
  <Pages>93</Pages>
  <Words>188311</Words>
  <Characters>1073374</Characters>
  <Application>Microsoft Office Word</Application>
  <DocSecurity>0</DocSecurity>
  <Lines>8944</Lines>
  <Paragraphs>2518</Paragraphs>
  <ScaleCrop>false</ScaleCrop>
  <HeadingPairs>
    <vt:vector size="2" baseType="variant">
      <vt:variant>
        <vt:lpstr>Title</vt:lpstr>
      </vt:variant>
      <vt:variant>
        <vt:i4>1</vt:i4>
      </vt:variant>
    </vt:vector>
  </HeadingPairs>
  <TitlesOfParts>
    <vt:vector size="1" baseType="lpstr">
      <vt:lpstr/>
    </vt:vector>
  </TitlesOfParts>
  <Company>SRH Hochschule Heidelberg</Company>
  <LinksUpToDate>false</LinksUpToDate>
  <CharactersWithSpaces>1259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dc:description/>
  <cp:lastModifiedBy>Huilgol, Sushant Sudheendra (SRH Hochschule Heidelberg Student)</cp:lastModifiedBy>
  <cp:revision>27</cp:revision>
  <cp:lastPrinted>2016-06-29T07:34:00Z</cp:lastPrinted>
  <dcterms:created xsi:type="dcterms:W3CDTF">2024-06-13T08:39:00Z</dcterms:created>
  <dcterms:modified xsi:type="dcterms:W3CDTF">2025-09-02T20:12: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3-11-25T00:00:00Z</vt:filetime>
  </property>
  <property fmtid="{D5CDD505-2E9C-101B-9397-08002B2CF9AE}" pid="3" name="LastSaved">
    <vt:filetime>2013-11-28T00:00:00Z</vt:filetime>
  </property>
  <property fmtid="{D5CDD505-2E9C-101B-9397-08002B2CF9AE}" pid="4" name="CitaviDocumentProperty_8">
    <vt:lpwstr>CloudProjectKey=dyvymti0rrwhubyn1b1skko2pivrg1ylfdjle; ProjectName=From Planning to Code: Automating SDL</vt:lpwstr>
  </property>
  <property fmtid="{D5CDD505-2E9C-101B-9397-08002B2CF9AE}" pid="5" name="CitaviDocumentProperty_7">
    <vt:lpwstr>From Planning to Code: Automating SDL</vt:lpwstr>
  </property>
  <property fmtid="{D5CDD505-2E9C-101B-9397-08002B2CF9AE}" pid="6" name="CitaviDocumentProperty_0">
    <vt:lpwstr>971b22e0-5bbb-4de0-a024-63927bc8f864</vt:lpwstr>
  </property>
  <property fmtid="{D5CDD505-2E9C-101B-9397-08002B2CF9AE}" pid="7" name="CitaviDocumentProperty_6">
    <vt:lpwstr>False</vt:lpwstr>
  </property>
  <property fmtid="{D5CDD505-2E9C-101B-9397-08002B2CF9AE}" pid="8" name="CitaviDocumentProperty_1">
    <vt:lpwstr>6.19.3.1</vt:lpwstr>
  </property>
</Properties>
</file>